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291EB178" w14:textId="2DC165CD" w:rsidR="005654A4" w:rsidRPr="005654A4" w:rsidRDefault="00F93445" w:rsidP="005654A4">
      <w:pPr>
        <w:ind w:firstLine="0"/>
        <w:jc w:val="center"/>
        <w:rPr>
          <w:rFonts w:cs="Arial"/>
          <w:b/>
          <w:szCs w:val="24"/>
        </w:rPr>
      </w:pPr>
      <w:ins w:id="1" w:author="Daniel Lacerda" w:date="2017-04-29T12:16:00Z">
        <w:r>
          <w:rPr>
            <w:rFonts w:cs="Arial"/>
            <w:b/>
            <w:szCs w:val="24"/>
          </w:rPr>
          <w:t>Avaliação de Decisões Estratégicas sob Incerteza: Uma abordagem</w:t>
        </w:r>
      </w:ins>
      <w:ins w:id="2" w:author="Daniel Lacerda" w:date="2017-04-29T12:18:00Z">
        <w:r>
          <w:rPr>
            <w:rFonts w:cs="Arial"/>
            <w:b/>
            <w:szCs w:val="24"/>
          </w:rPr>
          <w:t xml:space="preserve"> para </w:t>
        </w:r>
      </w:ins>
      <w:ins w:id="3" w:author="Daniel Lacerda" w:date="2017-04-29T12:16:00Z">
        <w:r>
          <w:rPr>
            <w:rFonts w:cs="Arial"/>
            <w:b/>
            <w:szCs w:val="24"/>
          </w:rPr>
          <w:t xml:space="preserve"> </w:t>
        </w:r>
      </w:ins>
      <w:ins w:id="4" w:author="Daniel Lacerda" w:date="2017-04-29T12:17:00Z">
        <w:r>
          <w:rPr>
            <w:rFonts w:cs="Arial"/>
            <w:b/>
            <w:szCs w:val="24"/>
          </w:rPr>
          <w:t xml:space="preserve">integrada </w:t>
        </w:r>
      </w:ins>
      <w:ins w:id="5" w:author="Daniel Lacerda" w:date="2017-04-29T12:16:00Z">
        <w:r>
          <w:rPr>
            <w:rFonts w:cs="Arial"/>
            <w:b/>
            <w:szCs w:val="24"/>
          </w:rPr>
          <w:t xml:space="preserve">a partir da </w:t>
        </w:r>
      </w:ins>
      <w:ins w:id="6" w:author="Daniel Lacerda" w:date="2017-04-29T12:17:00Z">
        <w:r>
          <w:rPr>
            <w:rFonts w:cs="Arial"/>
            <w:b/>
            <w:szCs w:val="24"/>
          </w:rPr>
          <w:t xml:space="preserve">Modelagem Exploratória (EMA) e </w:t>
        </w:r>
      </w:ins>
      <w:ins w:id="7" w:author="Daniel Lacerda" w:date="2017-04-29T12:16:00Z">
        <w:r w:rsidRPr="00F93445">
          <w:rPr>
            <w:rFonts w:cs="Arial"/>
            <w:b/>
            <w:i/>
            <w:szCs w:val="24"/>
            <w:rPrChange w:id="8" w:author="Daniel Lacerda" w:date="2017-04-29T12:17:00Z">
              <w:rPr>
                <w:rFonts w:cs="Arial"/>
                <w:b/>
                <w:szCs w:val="24"/>
              </w:rPr>
            </w:rPrChange>
          </w:rPr>
          <w:t>Robust Decision Mak</w:t>
        </w:r>
      </w:ins>
      <w:ins w:id="9" w:author="Daniel Lacerda" w:date="2017-04-29T12:17:00Z">
        <w:r w:rsidRPr="00F93445">
          <w:rPr>
            <w:rFonts w:cs="Arial"/>
            <w:b/>
            <w:i/>
            <w:szCs w:val="24"/>
            <w:rPrChange w:id="10" w:author="Daniel Lacerda" w:date="2017-04-29T12:17:00Z">
              <w:rPr>
                <w:rFonts w:cs="Arial"/>
                <w:b/>
                <w:szCs w:val="24"/>
              </w:rPr>
            </w:rPrChange>
          </w:rPr>
          <w:t>ing</w:t>
        </w:r>
        <w:r>
          <w:rPr>
            <w:rFonts w:cs="Arial"/>
            <w:b/>
            <w:szCs w:val="24"/>
          </w:rPr>
          <w:t xml:space="preserve"> </w:t>
        </w:r>
      </w:ins>
      <w:del w:id="11" w:author="Daniel Lacerda" w:date="2017-04-29T12:17:00Z">
        <w:r w:rsidR="005654A4" w:rsidRPr="005654A4" w:rsidDel="00F93445">
          <w:rPr>
            <w:rFonts w:cs="Arial"/>
            <w:b/>
            <w:szCs w:val="24"/>
          </w:rPr>
          <w:delText>ROBUST DECISION MAKING</w:delText>
        </w:r>
        <w:r w:rsidR="00B43358" w:rsidDel="00F93445">
          <w:rPr>
            <w:rFonts w:cs="Arial"/>
            <w:b/>
            <w:szCs w:val="24"/>
          </w:rPr>
          <w:delText xml:space="preserve"> </w:delText>
        </w:r>
      </w:del>
      <w:r w:rsidR="00B43358">
        <w:rPr>
          <w:rFonts w:cs="Arial"/>
          <w:b/>
          <w:szCs w:val="24"/>
        </w:rPr>
        <w:t>(RDM)</w:t>
      </w:r>
      <w:r w:rsidR="00A519D0">
        <w:rPr>
          <w:rFonts w:cs="Arial"/>
          <w:b/>
          <w:szCs w:val="24"/>
        </w:rPr>
        <w:t xml:space="preserve"> </w:t>
      </w:r>
      <w:del w:id="12" w:author="Daniel Lacerda" w:date="2017-04-29T12:17:00Z">
        <w:r w:rsidR="00A519D0" w:rsidDel="00F93445">
          <w:rPr>
            <w:rFonts w:cs="Arial"/>
            <w:b/>
            <w:szCs w:val="24"/>
          </w:rPr>
          <w:delText>e MODELAGEM EXPLORATÓRIA (EMA)</w:delText>
        </w:r>
        <w:r w:rsidR="005654A4" w:rsidRPr="005654A4" w:rsidDel="00F93445">
          <w:rPr>
            <w:rFonts w:cs="Arial"/>
            <w:b/>
            <w:szCs w:val="24"/>
          </w:rPr>
          <w:delText xml:space="preserve">: </w:delText>
        </w:r>
        <w:r w:rsidR="00BB1713" w:rsidDel="00F93445">
          <w:rPr>
            <w:rFonts w:cs="Arial"/>
            <w:b/>
            <w:szCs w:val="24"/>
          </w:rPr>
          <w:delText>Nova</w:delText>
        </w:r>
        <w:r w:rsidR="00A519D0" w:rsidDel="00F93445">
          <w:rPr>
            <w:rFonts w:cs="Arial"/>
            <w:b/>
            <w:szCs w:val="24"/>
          </w:rPr>
          <w:delText>s</w:delText>
        </w:r>
        <w:r w:rsidR="00BB1713" w:rsidDel="00F93445">
          <w:rPr>
            <w:rFonts w:cs="Arial"/>
            <w:b/>
            <w:szCs w:val="24"/>
          </w:rPr>
          <w:delText xml:space="preserve"> </w:delText>
        </w:r>
        <w:r w:rsidR="005654A4" w:rsidDel="00F93445">
          <w:rPr>
            <w:rFonts w:cs="Arial"/>
            <w:b/>
            <w:szCs w:val="24"/>
          </w:rPr>
          <w:delText xml:space="preserve">Abordagens para </w:delText>
        </w:r>
      </w:del>
      <w:del w:id="13" w:author="Daniel Lacerda" w:date="2017-04-29T12:16:00Z">
        <w:r w:rsidR="00D24DF6" w:rsidDel="00F93445">
          <w:rPr>
            <w:rFonts w:cs="Arial"/>
            <w:b/>
            <w:szCs w:val="24"/>
          </w:rPr>
          <w:delText>Avaliação de Decisões Estratégicas sob Incerteza</w:delText>
        </w:r>
      </w:del>
    </w:p>
    <w:p w14:paraId="198B18C5" w14:textId="77777777" w:rsidR="00A24367" w:rsidRPr="005654A4" w:rsidRDefault="00A24367" w:rsidP="00A24367">
      <w:pPr>
        <w:ind w:firstLine="0"/>
        <w:jc w:val="center"/>
        <w:rPr>
          <w:rFonts w:cs="Arial"/>
          <w:b/>
          <w:szCs w:val="24"/>
        </w:rPr>
      </w:pPr>
      <w:r w:rsidRPr="005654A4">
        <w:rPr>
          <w:rFonts w:cs="Arial"/>
          <w:b/>
          <w:szCs w:val="24"/>
        </w:rPr>
        <w:t xml:space="preserve"> </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4"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4"/>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lastRenderedPageBreak/>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6803FD9D" w14:textId="77777777" w:rsidR="00A24367" w:rsidRDefault="006E5474" w:rsidP="00A24367">
      <w:pPr>
        <w:ind w:firstLine="0"/>
        <w:jc w:val="center"/>
        <w:rPr>
          <w:rFonts w:cs="Arial"/>
          <w:szCs w:val="24"/>
        </w:rPr>
      </w:pPr>
      <w:r w:rsidRPr="006E5474">
        <w:rPr>
          <w:rFonts w:cs="Arial"/>
          <w:szCs w:val="24"/>
        </w:rPr>
        <w:t>ROBUST DECISION MAKING (RDM)</w:t>
      </w:r>
      <w:r w:rsidR="00A519D0">
        <w:rPr>
          <w:rFonts w:cs="Arial"/>
          <w:szCs w:val="24"/>
        </w:rPr>
        <w:t xml:space="preserve"> e MODELAGEM EXPLORATÓRIA (EMA)</w:t>
      </w:r>
      <w:r w:rsidRPr="006E5474">
        <w:rPr>
          <w:rFonts w:cs="Arial"/>
          <w:szCs w:val="24"/>
        </w:rPr>
        <w:t xml:space="preserve">: Novas Abordagens para </w:t>
      </w:r>
      <w:r w:rsidR="00D24DF6">
        <w:rPr>
          <w:rFonts w:cs="Arial"/>
          <w:szCs w:val="24"/>
        </w:rPr>
        <w:t>Avaliação de Decisões Estratégicas sob</w:t>
      </w:r>
      <w:r w:rsidRPr="006E5474">
        <w:rPr>
          <w:rFonts w:cs="Arial"/>
          <w:szCs w:val="24"/>
        </w:rPr>
        <w:t xml:space="preserve"> Incerteza</w:t>
      </w:r>
    </w:p>
    <w:p w14:paraId="7C256226" w14:textId="77777777" w:rsidR="006E5474" w:rsidRPr="006E5474" w:rsidRDefault="006E5474"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15"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15"/>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288530E2" w14:textId="77777777" w:rsidR="002C6982"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79346809" w:history="1">
        <w:r w:rsidR="002C6982" w:rsidRPr="00DE034D">
          <w:rPr>
            <w:rStyle w:val="Hyperlink"/>
            <w:noProof/>
          </w:rPr>
          <w:t>Quadro 1 – Buscas Realizadas durante a Revisão da Literatura e Relação com Questões de Interesse</w:t>
        </w:r>
        <w:r w:rsidR="002C6982">
          <w:rPr>
            <w:noProof/>
            <w:webHidden/>
          </w:rPr>
          <w:tab/>
        </w:r>
        <w:r w:rsidR="002C6982">
          <w:rPr>
            <w:noProof/>
            <w:webHidden/>
          </w:rPr>
          <w:fldChar w:fldCharType="begin"/>
        </w:r>
        <w:r w:rsidR="002C6982">
          <w:rPr>
            <w:noProof/>
            <w:webHidden/>
          </w:rPr>
          <w:instrText xml:space="preserve"> PAGEREF _Toc479346809 \h </w:instrText>
        </w:r>
        <w:r w:rsidR="002C6982">
          <w:rPr>
            <w:noProof/>
            <w:webHidden/>
          </w:rPr>
        </w:r>
        <w:r w:rsidR="002C6982">
          <w:rPr>
            <w:noProof/>
            <w:webHidden/>
          </w:rPr>
          <w:fldChar w:fldCharType="separate"/>
        </w:r>
        <w:r w:rsidR="00C25FF3">
          <w:rPr>
            <w:noProof/>
            <w:webHidden/>
          </w:rPr>
          <w:t>21</w:t>
        </w:r>
        <w:r w:rsidR="002C6982">
          <w:rPr>
            <w:noProof/>
            <w:webHidden/>
          </w:rPr>
          <w:fldChar w:fldCharType="end"/>
        </w:r>
      </w:hyperlink>
    </w:p>
    <w:p w14:paraId="18B11104"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0" w:history="1">
        <w:r w:rsidR="002C6982" w:rsidRPr="00DE034D">
          <w:rPr>
            <w:rStyle w:val="Hyperlink"/>
            <w:noProof/>
          </w:rPr>
          <w:t>Quadro 2 – RDM e Abordagens Relacionadas</w:t>
        </w:r>
        <w:r w:rsidR="002C6982">
          <w:rPr>
            <w:noProof/>
            <w:webHidden/>
          </w:rPr>
          <w:tab/>
        </w:r>
        <w:r w:rsidR="002C6982">
          <w:rPr>
            <w:noProof/>
            <w:webHidden/>
          </w:rPr>
          <w:fldChar w:fldCharType="begin"/>
        </w:r>
        <w:r w:rsidR="002C6982">
          <w:rPr>
            <w:noProof/>
            <w:webHidden/>
          </w:rPr>
          <w:instrText xml:space="preserve"> PAGEREF _Toc479346810 \h </w:instrText>
        </w:r>
        <w:r w:rsidR="002C6982">
          <w:rPr>
            <w:noProof/>
            <w:webHidden/>
          </w:rPr>
        </w:r>
        <w:r w:rsidR="002C6982">
          <w:rPr>
            <w:noProof/>
            <w:webHidden/>
          </w:rPr>
          <w:fldChar w:fldCharType="separate"/>
        </w:r>
        <w:r w:rsidR="00C25FF3">
          <w:rPr>
            <w:noProof/>
            <w:webHidden/>
          </w:rPr>
          <w:t>27</w:t>
        </w:r>
        <w:r w:rsidR="002C6982">
          <w:rPr>
            <w:noProof/>
            <w:webHidden/>
          </w:rPr>
          <w:fldChar w:fldCharType="end"/>
        </w:r>
      </w:hyperlink>
    </w:p>
    <w:p w14:paraId="5BE681CC"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1" w:history="1">
        <w:r w:rsidR="002C6982" w:rsidRPr="00DE034D">
          <w:rPr>
            <w:rStyle w:val="Hyperlink"/>
            <w:noProof/>
          </w:rPr>
          <w:t>Quadro 3 – Características de Decisões Estratégicas</w:t>
        </w:r>
        <w:r w:rsidR="002C6982">
          <w:rPr>
            <w:noProof/>
            <w:webHidden/>
          </w:rPr>
          <w:tab/>
        </w:r>
        <w:r w:rsidR="002C6982">
          <w:rPr>
            <w:noProof/>
            <w:webHidden/>
          </w:rPr>
          <w:fldChar w:fldCharType="begin"/>
        </w:r>
        <w:r w:rsidR="002C6982">
          <w:rPr>
            <w:noProof/>
            <w:webHidden/>
          </w:rPr>
          <w:instrText xml:space="preserve"> PAGEREF _Toc479346811 \h </w:instrText>
        </w:r>
        <w:r w:rsidR="002C6982">
          <w:rPr>
            <w:noProof/>
            <w:webHidden/>
          </w:rPr>
        </w:r>
        <w:r w:rsidR="002C6982">
          <w:rPr>
            <w:noProof/>
            <w:webHidden/>
          </w:rPr>
          <w:fldChar w:fldCharType="separate"/>
        </w:r>
        <w:r w:rsidR="00C25FF3">
          <w:rPr>
            <w:noProof/>
            <w:webHidden/>
          </w:rPr>
          <w:t>34</w:t>
        </w:r>
        <w:r w:rsidR="002C6982">
          <w:rPr>
            <w:noProof/>
            <w:webHidden/>
          </w:rPr>
          <w:fldChar w:fldCharType="end"/>
        </w:r>
      </w:hyperlink>
    </w:p>
    <w:p w14:paraId="350E438E"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2" w:history="1">
        <w:r w:rsidR="002C6982" w:rsidRPr="00DE034D">
          <w:rPr>
            <w:rStyle w:val="Hyperlink"/>
            <w:noProof/>
          </w:rPr>
          <w:t>Quadro 4 – Framework XLRM</w:t>
        </w:r>
        <w:r w:rsidR="002C6982">
          <w:rPr>
            <w:noProof/>
            <w:webHidden/>
          </w:rPr>
          <w:tab/>
        </w:r>
        <w:r w:rsidR="002C6982">
          <w:rPr>
            <w:noProof/>
            <w:webHidden/>
          </w:rPr>
          <w:fldChar w:fldCharType="begin"/>
        </w:r>
        <w:r w:rsidR="002C6982">
          <w:rPr>
            <w:noProof/>
            <w:webHidden/>
          </w:rPr>
          <w:instrText xml:space="preserve"> PAGEREF _Toc479346812 \h </w:instrText>
        </w:r>
        <w:r w:rsidR="002C6982">
          <w:rPr>
            <w:noProof/>
            <w:webHidden/>
          </w:rPr>
        </w:r>
        <w:r w:rsidR="002C6982">
          <w:rPr>
            <w:noProof/>
            <w:webHidden/>
          </w:rPr>
          <w:fldChar w:fldCharType="separate"/>
        </w:r>
        <w:r w:rsidR="00C25FF3">
          <w:rPr>
            <w:noProof/>
            <w:webHidden/>
          </w:rPr>
          <w:t>48</w:t>
        </w:r>
        <w:r w:rsidR="002C6982">
          <w:rPr>
            <w:noProof/>
            <w:webHidden/>
          </w:rPr>
          <w:fldChar w:fldCharType="end"/>
        </w:r>
      </w:hyperlink>
    </w:p>
    <w:p w14:paraId="7F426D42"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3" w:history="1">
        <w:r w:rsidR="002C6982" w:rsidRPr="00DE034D">
          <w:rPr>
            <w:rStyle w:val="Hyperlink"/>
            <w:noProof/>
          </w:rPr>
          <w:t xml:space="preserve">Quadro 5 – </w:t>
        </w:r>
        <w:r w:rsidR="002C6982" w:rsidRPr="00DE034D">
          <w:rPr>
            <w:rStyle w:val="Hyperlink"/>
            <w:noProof/>
            <w:lang w:val="en-US"/>
          </w:rPr>
          <w:t>Scenario Ensemble</w:t>
        </w:r>
        <w:r w:rsidR="002C6982">
          <w:rPr>
            <w:noProof/>
            <w:webHidden/>
          </w:rPr>
          <w:tab/>
        </w:r>
        <w:r w:rsidR="002C6982">
          <w:rPr>
            <w:noProof/>
            <w:webHidden/>
          </w:rPr>
          <w:fldChar w:fldCharType="begin"/>
        </w:r>
        <w:r w:rsidR="002C6982">
          <w:rPr>
            <w:noProof/>
            <w:webHidden/>
          </w:rPr>
          <w:instrText xml:space="preserve"> PAGEREF _Toc479346813 \h </w:instrText>
        </w:r>
        <w:r w:rsidR="002C6982">
          <w:rPr>
            <w:noProof/>
            <w:webHidden/>
          </w:rPr>
        </w:r>
        <w:r w:rsidR="002C6982">
          <w:rPr>
            <w:noProof/>
            <w:webHidden/>
          </w:rPr>
          <w:fldChar w:fldCharType="separate"/>
        </w:r>
        <w:r w:rsidR="00C25FF3">
          <w:rPr>
            <w:noProof/>
            <w:webHidden/>
          </w:rPr>
          <w:t>49</w:t>
        </w:r>
        <w:r w:rsidR="002C6982">
          <w:rPr>
            <w:noProof/>
            <w:webHidden/>
          </w:rPr>
          <w:fldChar w:fldCharType="end"/>
        </w:r>
      </w:hyperlink>
    </w:p>
    <w:p w14:paraId="3266728A"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4" w:history="1">
        <w:r w:rsidR="002C6982" w:rsidRPr="00DE034D">
          <w:rPr>
            <w:rStyle w:val="Hyperlink"/>
            <w:noProof/>
          </w:rPr>
          <w:t>Quadro 6 – Decisões Metodológicas em uma aplicação do RDM</w:t>
        </w:r>
        <w:r w:rsidR="002C6982">
          <w:rPr>
            <w:noProof/>
            <w:webHidden/>
          </w:rPr>
          <w:tab/>
        </w:r>
        <w:r w:rsidR="002C6982">
          <w:rPr>
            <w:noProof/>
            <w:webHidden/>
          </w:rPr>
          <w:fldChar w:fldCharType="begin"/>
        </w:r>
        <w:r w:rsidR="002C6982">
          <w:rPr>
            <w:noProof/>
            <w:webHidden/>
          </w:rPr>
          <w:instrText xml:space="preserve"> PAGEREF _Toc479346814 \h </w:instrText>
        </w:r>
        <w:r w:rsidR="002C6982">
          <w:rPr>
            <w:noProof/>
            <w:webHidden/>
          </w:rPr>
        </w:r>
        <w:r w:rsidR="002C6982">
          <w:rPr>
            <w:noProof/>
            <w:webHidden/>
          </w:rPr>
          <w:fldChar w:fldCharType="separate"/>
        </w:r>
        <w:r w:rsidR="00C25FF3">
          <w:rPr>
            <w:noProof/>
            <w:webHidden/>
          </w:rPr>
          <w:t>66</w:t>
        </w:r>
        <w:r w:rsidR="002C6982">
          <w:rPr>
            <w:noProof/>
            <w:webHidden/>
          </w:rPr>
          <w:fldChar w:fldCharType="end"/>
        </w:r>
      </w:hyperlink>
    </w:p>
    <w:p w14:paraId="1F44F1D3"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5" w:history="1">
        <w:r w:rsidR="002C6982" w:rsidRPr="00DE034D">
          <w:rPr>
            <w:rStyle w:val="Hyperlink"/>
            <w:noProof/>
          </w:rPr>
          <w:t>Quadro 7 – Protocolo da Revisão Sistemática da Literatura</w:t>
        </w:r>
        <w:r w:rsidR="002C6982">
          <w:rPr>
            <w:noProof/>
            <w:webHidden/>
          </w:rPr>
          <w:tab/>
        </w:r>
        <w:r w:rsidR="002C6982">
          <w:rPr>
            <w:noProof/>
            <w:webHidden/>
          </w:rPr>
          <w:fldChar w:fldCharType="begin"/>
        </w:r>
        <w:r w:rsidR="002C6982">
          <w:rPr>
            <w:noProof/>
            <w:webHidden/>
          </w:rPr>
          <w:instrText xml:space="preserve"> PAGEREF _Toc479346815 \h </w:instrText>
        </w:r>
        <w:r w:rsidR="002C6982">
          <w:rPr>
            <w:noProof/>
            <w:webHidden/>
          </w:rPr>
        </w:r>
        <w:r w:rsidR="002C6982">
          <w:rPr>
            <w:noProof/>
            <w:webHidden/>
          </w:rPr>
          <w:fldChar w:fldCharType="separate"/>
        </w:r>
        <w:r w:rsidR="00C25FF3">
          <w:rPr>
            <w:noProof/>
            <w:webHidden/>
          </w:rPr>
          <w:t>76</w:t>
        </w:r>
        <w:r w:rsidR="002C6982">
          <w:rPr>
            <w:noProof/>
            <w:webHidden/>
          </w:rPr>
          <w:fldChar w:fldCharType="end"/>
        </w:r>
      </w:hyperlink>
    </w:p>
    <w:p w14:paraId="32FDEF63"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6" w:history="1">
        <w:r w:rsidR="002C6982" w:rsidRPr="00DE034D">
          <w:rPr>
            <w:rStyle w:val="Hyperlink"/>
            <w:noProof/>
          </w:rPr>
          <w:t>Quadro 8 – Literatura Analisada sobre a Avaliação de Decisões Estratégicas sob Incerteza</w:t>
        </w:r>
        <w:r w:rsidR="002C6982">
          <w:rPr>
            <w:noProof/>
            <w:webHidden/>
          </w:rPr>
          <w:tab/>
        </w:r>
        <w:r w:rsidR="002C6982">
          <w:rPr>
            <w:noProof/>
            <w:webHidden/>
          </w:rPr>
          <w:fldChar w:fldCharType="begin"/>
        </w:r>
        <w:r w:rsidR="002C6982">
          <w:rPr>
            <w:noProof/>
            <w:webHidden/>
          </w:rPr>
          <w:instrText xml:space="preserve"> PAGEREF _Toc479346816 \h </w:instrText>
        </w:r>
        <w:r w:rsidR="002C6982">
          <w:rPr>
            <w:noProof/>
            <w:webHidden/>
          </w:rPr>
        </w:r>
        <w:r w:rsidR="002C6982">
          <w:rPr>
            <w:noProof/>
            <w:webHidden/>
          </w:rPr>
          <w:fldChar w:fldCharType="separate"/>
        </w:r>
        <w:r w:rsidR="00C25FF3">
          <w:rPr>
            <w:noProof/>
            <w:webHidden/>
          </w:rPr>
          <w:t>79</w:t>
        </w:r>
        <w:r w:rsidR="002C6982">
          <w:rPr>
            <w:noProof/>
            <w:webHidden/>
          </w:rPr>
          <w:fldChar w:fldCharType="end"/>
        </w:r>
      </w:hyperlink>
    </w:p>
    <w:p w14:paraId="52D58A98"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7" w:history="1">
        <w:r w:rsidR="002C6982" w:rsidRPr="00DE034D">
          <w:rPr>
            <w:rStyle w:val="Hyperlink"/>
            <w:noProof/>
          </w:rPr>
          <w:t>Quadro 9 – Shortlist de Trabalhos em RDM e EMA</w:t>
        </w:r>
        <w:r w:rsidR="002C6982">
          <w:rPr>
            <w:noProof/>
            <w:webHidden/>
          </w:rPr>
          <w:tab/>
        </w:r>
        <w:r w:rsidR="002C6982">
          <w:rPr>
            <w:noProof/>
            <w:webHidden/>
          </w:rPr>
          <w:fldChar w:fldCharType="begin"/>
        </w:r>
        <w:r w:rsidR="002C6982">
          <w:rPr>
            <w:noProof/>
            <w:webHidden/>
          </w:rPr>
          <w:instrText xml:space="preserve"> PAGEREF _Toc479346817 \h </w:instrText>
        </w:r>
        <w:r w:rsidR="002C6982">
          <w:rPr>
            <w:noProof/>
            <w:webHidden/>
          </w:rPr>
        </w:r>
        <w:r w:rsidR="002C6982">
          <w:rPr>
            <w:noProof/>
            <w:webHidden/>
          </w:rPr>
          <w:fldChar w:fldCharType="separate"/>
        </w:r>
        <w:r w:rsidR="00C25FF3">
          <w:rPr>
            <w:noProof/>
            <w:webHidden/>
          </w:rPr>
          <w:t>82</w:t>
        </w:r>
        <w:r w:rsidR="002C6982">
          <w:rPr>
            <w:noProof/>
            <w:webHidden/>
          </w:rPr>
          <w:fldChar w:fldCharType="end"/>
        </w:r>
      </w:hyperlink>
    </w:p>
    <w:p w14:paraId="6532DD0E"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8" w:history="1">
        <w:r w:rsidR="002C6982" w:rsidRPr="00DE034D">
          <w:rPr>
            <w:rStyle w:val="Hyperlink"/>
            <w:noProof/>
          </w:rPr>
          <w:t>Quadro 10 – Lista de Aplicações do RDM</w:t>
        </w:r>
        <w:r w:rsidR="002C6982">
          <w:rPr>
            <w:noProof/>
            <w:webHidden/>
          </w:rPr>
          <w:tab/>
        </w:r>
        <w:r w:rsidR="002C6982">
          <w:rPr>
            <w:noProof/>
            <w:webHidden/>
          </w:rPr>
          <w:fldChar w:fldCharType="begin"/>
        </w:r>
        <w:r w:rsidR="002C6982">
          <w:rPr>
            <w:noProof/>
            <w:webHidden/>
          </w:rPr>
          <w:instrText xml:space="preserve"> PAGEREF _Toc479346818 \h </w:instrText>
        </w:r>
        <w:r w:rsidR="002C6982">
          <w:rPr>
            <w:noProof/>
            <w:webHidden/>
          </w:rPr>
        </w:r>
        <w:r w:rsidR="002C6982">
          <w:rPr>
            <w:noProof/>
            <w:webHidden/>
          </w:rPr>
          <w:fldChar w:fldCharType="separate"/>
        </w:r>
        <w:r w:rsidR="00C25FF3">
          <w:rPr>
            <w:noProof/>
            <w:webHidden/>
          </w:rPr>
          <w:t>85</w:t>
        </w:r>
        <w:r w:rsidR="002C6982">
          <w:rPr>
            <w:noProof/>
            <w:webHidden/>
          </w:rPr>
          <w:fldChar w:fldCharType="end"/>
        </w:r>
      </w:hyperlink>
    </w:p>
    <w:p w14:paraId="6B575B3E"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19" w:history="1">
        <w:r w:rsidR="002C6982" w:rsidRPr="00DE034D">
          <w:rPr>
            <w:rStyle w:val="Hyperlink"/>
            <w:noProof/>
          </w:rPr>
          <w:t>Quadro 11 – Protocolo da Pesquisa</w:t>
        </w:r>
        <w:r w:rsidR="002C6982">
          <w:rPr>
            <w:noProof/>
            <w:webHidden/>
          </w:rPr>
          <w:tab/>
        </w:r>
        <w:r w:rsidR="002C6982">
          <w:rPr>
            <w:noProof/>
            <w:webHidden/>
          </w:rPr>
          <w:fldChar w:fldCharType="begin"/>
        </w:r>
        <w:r w:rsidR="002C6982">
          <w:rPr>
            <w:noProof/>
            <w:webHidden/>
          </w:rPr>
          <w:instrText xml:space="preserve"> PAGEREF _Toc479346819 \h </w:instrText>
        </w:r>
        <w:r w:rsidR="002C6982">
          <w:rPr>
            <w:noProof/>
            <w:webHidden/>
          </w:rPr>
        </w:r>
        <w:r w:rsidR="002C6982">
          <w:rPr>
            <w:noProof/>
            <w:webHidden/>
          </w:rPr>
          <w:fldChar w:fldCharType="separate"/>
        </w:r>
        <w:r w:rsidR="00C25FF3">
          <w:rPr>
            <w:noProof/>
            <w:webHidden/>
          </w:rPr>
          <w:t>88</w:t>
        </w:r>
        <w:r w:rsidR="002C6982">
          <w:rPr>
            <w:noProof/>
            <w:webHidden/>
          </w:rPr>
          <w:fldChar w:fldCharType="end"/>
        </w:r>
      </w:hyperlink>
    </w:p>
    <w:p w14:paraId="11544EB7"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20" w:history="1">
        <w:r w:rsidR="002C6982" w:rsidRPr="00DE034D">
          <w:rPr>
            <w:rStyle w:val="Hyperlink"/>
            <w:noProof/>
          </w:rPr>
          <w:t>Quadro 12 – Equações para Aplicação do RDM e Fontes</w:t>
        </w:r>
        <w:r w:rsidR="002C6982">
          <w:rPr>
            <w:noProof/>
            <w:webHidden/>
          </w:rPr>
          <w:tab/>
        </w:r>
        <w:r w:rsidR="002C6982">
          <w:rPr>
            <w:noProof/>
            <w:webHidden/>
          </w:rPr>
          <w:fldChar w:fldCharType="begin"/>
        </w:r>
        <w:r w:rsidR="002C6982">
          <w:rPr>
            <w:noProof/>
            <w:webHidden/>
          </w:rPr>
          <w:instrText xml:space="preserve"> PAGEREF _Toc479346820 \h </w:instrText>
        </w:r>
        <w:r w:rsidR="002C6982">
          <w:rPr>
            <w:noProof/>
            <w:webHidden/>
          </w:rPr>
        </w:r>
        <w:r w:rsidR="002C6982">
          <w:rPr>
            <w:noProof/>
            <w:webHidden/>
          </w:rPr>
          <w:fldChar w:fldCharType="separate"/>
        </w:r>
        <w:r w:rsidR="00C25FF3">
          <w:rPr>
            <w:noProof/>
            <w:webHidden/>
          </w:rPr>
          <w:t>90</w:t>
        </w:r>
        <w:r w:rsidR="002C6982">
          <w:rPr>
            <w:noProof/>
            <w:webHidden/>
          </w:rPr>
          <w:fldChar w:fldCharType="end"/>
        </w:r>
      </w:hyperlink>
    </w:p>
    <w:p w14:paraId="6A5C7940" w14:textId="77777777" w:rsidR="002C6982" w:rsidRDefault="003019C2">
      <w:pPr>
        <w:pStyle w:val="ndicedeilustraes"/>
        <w:tabs>
          <w:tab w:val="right" w:leader="dot" w:pos="9061"/>
        </w:tabs>
        <w:rPr>
          <w:rFonts w:asciiTheme="minorHAnsi" w:eastAsiaTheme="minorEastAsia" w:hAnsiTheme="minorHAnsi" w:cstheme="minorBidi"/>
          <w:noProof/>
          <w:sz w:val="22"/>
          <w:szCs w:val="22"/>
        </w:rPr>
      </w:pPr>
      <w:hyperlink w:anchor="_Toc479346821" w:history="1">
        <w:r w:rsidR="002C6982" w:rsidRPr="00DE034D">
          <w:rPr>
            <w:rStyle w:val="Hyperlink"/>
            <w:noProof/>
          </w:rPr>
          <w:t>Quadro 13 – Quadro completo de Métodos Relacionados ao RDM</w:t>
        </w:r>
        <w:r w:rsidR="002C6982">
          <w:rPr>
            <w:noProof/>
            <w:webHidden/>
          </w:rPr>
          <w:tab/>
        </w:r>
        <w:r w:rsidR="002C6982">
          <w:rPr>
            <w:noProof/>
            <w:webHidden/>
          </w:rPr>
          <w:fldChar w:fldCharType="begin"/>
        </w:r>
        <w:r w:rsidR="002C6982">
          <w:rPr>
            <w:noProof/>
            <w:webHidden/>
          </w:rPr>
          <w:instrText xml:space="preserve"> PAGEREF _Toc479346821 \h </w:instrText>
        </w:r>
        <w:r w:rsidR="002C6982">
          <w:rPr>
            <w:noProof/>
            <w:webHidden/>
          </w:rPr>
        </w:r>
        <w:r w:rsidR="002C6982">
          <w:rPr>
            <w:noProof/>
            <w:webHidden/>
          </w:rPr>
          <w:fldChar w:fldCharType="separate"/>
        </w:r>
        <w:r w:rsidR="00C25FF3">
          <w:rPr>
            <w:noProof/>
            <w:webHidden/>
          </w:rPr>
          <w:t>92</w:t>
        </w:r>
        <w:r w:rsidR="002C6982">
          <w:rPr>
            <w:noProof/>
            <w:webHidden/>
          </w:rPr>
          <w:fldChar w:fldCharType="end"/>
        </w:r>
      </w:hyperlink>
    </w:p>
    <w:p w14:paraId="78A483FB" w14:textId="77777777"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7CF4FE97" w14:textId="77777777" w:rsidR="002A24F4"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79347014" w:history="1">
        <w:r w:rsidRPr="00572687">
          <w:rPr>
            <w:rStyle w:val="Hyperlink"/>
            <w:noProof/>
          </w:rPr>
          <w:t>Figura 1 – Previsões e Comportamento real da demanda de petróleo</w:t>
        </w:r>
        <w:r>
          <w:rPr>
            <w:noProof/>
            <w:webHidden/>
          </w:rPr>
          <w:tab/>
        </w:r>
        <w:r>
          <w:rPr>
            <w:noProof/>
            <w:webHidden/>
          </w:rPr>
          <w:fldChar w:fldCharType="begin"/>
        </w:r>
        <w:r>
          <w:rPr>
            <w:noProof/>
            <w:webHidden/>
          </w:rPr>
          <w:instrText xml:space="preserve"> PAGEREF _Toc479347014 \h </w:instrText>
        </w:r>
        <w:r>
          <w:rPr>
            <w:noProof/>
            <w:webHidden/>
          </w:rPr>
        </w:r>
        <w:r>
          <w:rPr>
            <w:noProof/>
            <w:webHidden/>
          </w:rPr>
          <w:fldChar w:fldCharType="separate"/>
        </w:r>
        <w:r w:rsidR="00C25FF3">
          <w:rPr>
            <w:noProof/>
            <w:webHidden/>
          </w:rPr>
          <w:t>8</w:t>
        </w:r>
        <w:r>
          <w:rPr>
            <w:noProof/>
            <w:webHidden/>
          </w:rPr>
          <w:fldChar w:fldCharType="end"/>
        </w:r>
      </w:hyperlink>
    </w:p>
    <w:p w14:paraId="5DD7F43E"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15" w:history="1">
        <w:r w:rsidR="002A24F4" w:rsidRPr="00572687">
          <w:rPr>
            <w:rStyle w:val="Hyperlink"/>
            <w:noProof/>
          </w:rPr>
          <w:t>Figura 2 – Objeto de Pesquisa</w:t>
        </w:r>
        <w:r w:rsidR="002A24F4">
          <w:rPr>
            <w:noProof/>
            <w:webHidden/>
          </w:rPr>
          <w:tab/>
        </w:r>
        <w:r w:rsidR="002A24F4">
          <w:rPr>
            <w:noProof/>
            <w:webHidden/>
          </w:rPr>
          <w:fldChar w:fldCharType="begin"/>
        </w:r>
        <w:r w:rsidR="002A24F4">
          <w:rPr>
            <w:noProof/>
            <w:webHidden/>
          </w:rPr>
          <w:instrText xml:space="preserve"> PAGEREF _Toc479347015 \h </w:instrText>
        </w:r>
        <w:r w:rsidR="002A24F4">
          <w:rPr>
            <w:noProof/>
            <w:webHidden/>
          </w:rPr>
        </w:r>
        <w:r w:rsidR="002A24F4">
          <w:rPr>
            <w:noProof/>
            <w:webHidden/>
          </w:rPr>
          <w:fldChar w:fldCharType="separate"/>
        </w:r>
        <w:r w:rsidR="00C25FF3">
          <w:rPr>
            <w:noProof/>
            <w:webHidden/>
          </w:rPr>
          <w:t>13</w:t>
        </w:r>
        <w:r w:rsidR="002A24F4">
          <w:rPr>
            <w:noProof/>
            <w:webHidden/>
          </w:rPr>
          <w:fldChar w:fldCharType="end"/>
        </w:r>
      </w:hyperlink>
    </w:p>
    <w:p w14:paraId="40C1E56F"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16" w:history="1">
        <w:r w:rsidR="002A24F4" w:rsidRPr="00572687">
          <w:rPr>
            <w:rStyle w:val="Hyperlink"/>
            <w:noProof/>
          </w:rPr>
          <w:t>Figura 3 – Posicionamento da Contribuição desta Pesquisa</w:t>
        </w:r>
        <w:r w:rsidR="002A24F4">
          <w:rPr>
            <w:noProof/>
            <w:webHidden/>
          </w:rPr>
          <w:tab/>
        </w:r>
        <w:r w:rsidR="002A24F4">
          <w:rPr>
            <w:noProof/>
            <w:webHidden/>
          </w:rPr>
          <w:fldChar w:fldCharType="begin"/>
        </w:r>
        <w:r w:rsidR="002A24F4">
          <w:rPr>
            <w:noProof/>
            <w:webHidden/>
          </w:rPr>
          <w:instrText xml:space="preserve"> PAGEREF _Toc479347016 \h </w:instrText>
        </w:r>
        <w:r w:rsidR="002A24F4">
          <w:rPr>
            <w:noProof/>
            <w:webHidden/>
          </w:rPr>
        </w:r>
        <w:r w:rsidR="002A24F4">
          <w:rPr>
            <w:noProof/>
            <w:webHidden/>
          </w:rPr>
          <w:fldChar w:fldCharType="separate"/>
        </w:r>
        <w:r w:rsidR="00C25FF3">
          <w:rPr>
            <w:noProof/>
            <w:webHidden/>
          </w:rPr>
          <w:t>20</w:t>
        </w:r>
        <w:r w:rsidR="002A24F4">
          <w:rPr>
            <w:noProof/>
            <w:webHidden/>
          </w:rPr>
          <w:fldChar w:fldCharType="end"/>
        </w:r>
      </w:hyperlink>
    </w:p>
    <w:p w14:paraId="698BB747"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17" w:history="1">
        <w:r w:rsidR="002A24F4" w:rsidRPr="00572687">
          <w:rPr>
            <w:rStyle w:val="Hyperlink"/>
            <w:noProof/>
          </w:rPr>
          <w:t>Figura 4 – Evolução de Publicações sobre o Tema</w:t>
        </w:r>
        <w:r w:rsidR="002A24F4">
          <w:rPr>
            <w:noProof/>
            <w:webHidden/>
          </w:rPr>
          <w:tab/>
        </w:r>
        <w:r w:rsidR="002A24F4">
          <w:rPr>
            <w:noProof/>
            <w:webHidden/>
          </w:rPr>
          <w:fldChar w:fldCharType="begin"/>
        </w:r>
        <w:r w:rsidR="002A24F4">
          <w:rPr>
            <w:noProof/>
            <w:webHidden/>
          </w:rPr>
          <w:instrText xml:space="preserve"> PAGEREF _Toc479347017 \h </w:instrText>
        </w:r>
        <w:r w:rsidR="002A24F4">
          <w:rPr>
            <w:noProof/>
            <w:webHidden/>
          </w:rPr>
        </w:r>
        <w:r w:rsidR="002A24F4">
          <w:rPr>
            <w:noProof/>
            <w:webHidden/>
          </w:rPr>
          <w:fldChar w:fldCharType="separate"/>
        </w:r>
        <w:r w:rsidR="00C25FF3">
          <w:rPr>
            <w:noProof/>
            <w:webHidden/>
          </w:rPr>
          <w:t>22</w:t>
        </w:r>
        <w:r w:rsidR="002A24F4">
          <w:rPr>
            <w:noProof/>
            <w:webHidden/>
          </w:rPr>
          <w:fldChar w:fldCharType="end"/>
        </w:r>
      </w:hyperlink>
    </w:p>
    <w:p w14:paraId="30030479"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18" w:history="1">
        <w:r w:rsidR="002A24F4" w:rsidRPr="00572687">
          <w:rPr>
            <w:rStyle w:val="Hyperlink"/>
            <w:noProof/>
          </w:rPr>
          <w:t>Figura 5 – Um Mapa de Co-Citação de Trabalhos relacionados ao RDM</w:t>
        </w:r>
        <w:r w:rsidR="002A24F4">
          <w:rPr>
            <w:noProof/>
            <w:webHidden/>
          </w:rPr>
          <w:tab/>
        </w:r>
        <w:r w:rsidR="002A24F4">
          <w:rPr>
            <w:noProof/>
            <w:webHidden/>
          </w:rPr>
          <w:fldChar w:fldCharType="begin"/>
        </w:r>
        <w:r w:rsidR="002A24F4">
          <w:rPr>
            <w:noProof/>
            <w:webHidden/>
          </w:rPr>
          <w:instrText xml:space="preserve"> PAGEREF _Toc479347018 \h </w:instrText>
        </w:r>
        <w:r w:rsidR="002A24F4">
          <w:rPr>
            <w:noProof/>
            <w:webHidden/>
          </w:rPr>
        </w:r>
        <w:r w:rsidR="002A24F4">
          <w:rPr>
            <w:noProof/>
            <w:webHidden/>
          </w:rPr>
          <w:fldChar w:fldCharType="separate"/>
        </w:r>
        <w:r w:rsidR="00C25FF3">
          <w:rPr>
            <w:noProof/>
            <w:webHidden/>
          </w:rPr>
          <w:t>23</w:t>
        </w:r>
        <w:r w:rsidR="002A24F4">
          <w:rPr>
            <w:noProof/>
            <w:webHidden/>
          </w:rPr>
          <w:fldChar w:fldCharType="end"/>
        </w:r>
      </w:hyperlink>
    </w:p>
    <w:p w14:paraId="7ECF5C16"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19" w:history="1">
        <w:r w:rsidR="002A24F4" w:rsidRPr="00572687">
          <w:rPr>
            <w:rStyle w:val="Hyperlink"/>
            <w:noProof/>
          </w:rPr>
          <w:t>Figura 6 – 10 Autores mais Citados em RDM e Instituições</w:t>
        </w:r>
        <w:r w:rsidR="002A24F4">
          <w:rPr>
            <w:noProof/>
            <w:webHidden/>
          </w:rPr>
          <w:tab/>
        </w:r>
        <w:r w:rsidR="002A24F4">
          <w:rPr>
            <w:noProof/>
            <w:webHidden/>
          </w:rPr>
          <w:fldChar w:fldCharType="begin"/>
        </w:r>
        <w:r w:rsidR="002A24F4">
          <w:rPr>
            <w:noProof/>
            <w:webHidden/>
          </w:rPr>
          <w:instrText xml:space="preserve"> PAGEREF _Toc479347019 \h </w:instrText>
        </w:r>
        <w:r w:rsidR="002A24F4">
          <w:rPr>
            <w:noProof/>
            <w:webHidden/>
          </w:rPr>
        </w:r>
        <w:r w:rsidR="002A24F4">
          <w:rPr>
            <w:noProof/>
            <w:webHidden/>
          </w:rPr>
          <w:fldChar w:fldCharType="separate"/>
        </w:r>
        <w:r w:rsidR="00C25FF3">
          <w:rPr>
            <w:noProof/>
            <w:webHidden/>
          </w:rPr>
          <w:t>24</w:t>
        </w:r>
        <w:r w:rsidR="002A24F4">
          <w:rPr>
            <w:noProof/>
            <w:webHidden/>
          </w:rPr>
          <w:fldChar w:fldCharType="end"/>
        </w:r>
      </w:hyperlink>
    </w:p>
    <w:p w14:paraId="740CB8CB"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0" w:history="1">
        <w:r w:rsidR="002A24F4" w:rsidRPr="00572687">
          <w:rPr>
            <w:rStyle w:val="Hyperlink"/>
            <w:noProof/>
          </w:rPr>
          <w:t>Figura 7 – Em que Contextos o RDM foi aplicado</w:t>
        </w:r>
        <w:r w:rsidR="002A24F4">
          <w:rPr>
            <w:noProof/>
            <w:webHidden/>
          </w:rPr>
          <w:tab/>
        </w:r>
        <w:r w:rsidR="002A24F4">
          <w:rPr>
            <w:noProof/>
            <w:webHidden/>
          </w:rPr>
          <w:fldChar w:fldCharType="begin"/>
        </w:r>
        <w:r w:rsidR="002A24F4">
          <w:rPr>
            <w:noProof/>
            <w:webHidden/>
          </w:rPr>
          <w:instrText xml:space="preserve"> PAGEREF _Toc479347020 \h </w:instrText>
        </w:r>
        <w:r w:rsidR="002A24F4">
          <w:rPr>
            <w:noProof/>
            <w:webHidden/>
          </w:rPr>
        </w:r>
        <w:r w:rsidR="002A24F4">
          <w:rPr>
            <w:noProof/>
            <w:webHidden/>
          </w:rPr>
          <w:fldChar w:fldCharType="separate"/>
        </w:r>
        <w:r w:rsidR="00C25FF3">
          <w:rPr>
            <w:noProof/>
            <w:webHidden/>
          </w:rPr>
          <w:t>25</w:t>
        </w:r>
        <w:r w:rsidR="002A24F4">
          <w:rPr>
            <w:noProof/>
            <w:webHidden/>
          </w:rPr>
          <w:fldChar w:fldCharType="end"/>
        </w:r>
      </w:hyperlink>
    </w:p>
    <w:p w14:paraId="271A26E1"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1" w:history="1">
        <w:r w:rsidR="002A24F4" w:rsidRPr="00572687">
          <w:rPr>
            <w:rStyle w:val="Hyperlink"/>
            <w:noProof/>
          </w:rPr>
          <w:t>Figura 8 – Uso de Ferramentas para Suporte ao Desenvolvimento da Estratégia</w:t>
        </w:r>
        <w:r w:rsidR="002A24F4">
          <w:rPr>
            <w:noProof/>
            <w:webHidden/>
          </w:rPr>
          <w:tab/>
        </w:r>
        <w:r w:rsidR="002A24F4">
          <w:rPr>
            <w:noProof/>
            <w:webHidden/>
          </w:rPr>
          <w:fldChar w:fldCharType="begin"/>
        </w:r>
        <w:r w:rsidR="002A24F4">
          <w:rPr>
            <w:noProof/>
            <w:webHidden/>
          </w:rPr>
          <w:instrText xml:space="preserve"> PAGEREF _Toc479347021 \h </w:instrText>
        </w:r>
        <w:r w:rsidR="002A24F4">
          <w:rPr>
            <w:noProof/>
            <w:webHidden/>
          </w:rPr>
        </w:r>
        <w:r w:rsidR="002A24F4">
          <w:rPr>
            <w:noProof/>
            <w:webHidden/>
          </w:rPr>
          <w:fldChar w:fldCharType="separate"/>
        </w:r>
        <w:r w:rsidR="00C25FF3">
          <w:rPr>
            <w:noProof/>
            <w:webHidden/>
          </w:rPr>
          <w:t>30</w:t>
        </w:r>
        <w:r w:rsidR="002A24F4">
          <w:rPr>
            <w:noProof/>
            <w:webHidden/>
          </w:rPr>
          <w:fldChar w:fldCharType="end"/>
        </w:r>
      </w:hyperlink>
    </w:p>
    <w:p w14:paraId="31524534"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2" w:history="1">
        <w:r w:rsidR="002A24F4" w:rsidRPr="00572687">
          <w:rPr>
            <w:rStyle w:val="Hyperlink"/>
            <w:noProof/>
          </w:rPr>
          <w:t>Figura 9 – Estrutura do Trabalho.</w:t>
        </w:r>
        <w:r w:rsidR="002A24F4">
          <w:rPr>
            <w:noProof/>
            <w:webHidden/>
          </w:rPr>
          <w:tab/>
        </w:r>
        <w:r w:rsidR="002A24F4">
          <w:rPr>
            <w:noProof/>
            <w:webHidden/>
          </w:rPr>
          <w:fldChar w:fldCharType="begin"/>
        </w:r>
        <w:r w:rsidR="002A24F4">
          <w:rPr>
            <w:noProof/>
            <w:webHidden/>
          </w:rPr>
          <w:instrText xml:space="preserve"> PAGEREF _Toc479347022 \h </w:instrText>
        </w:r>
        <w:r w:rsidR="002A24F4">
          <w:rPr>
            <w:noProof/>
            <w:webHidden/>
          </w:rPr>
        </w:r>
        <w:r w:rsidR="002A24F4">
          <w:rPr>
            <w:noProof/>
            <w:webHidden/>
          </w:rPr>
          <w:fldChar w:fldCharType="separate"/>
        </w:r>
        <w:r w:rsidR="00C25FF3">
          <w:rPr>
            <w:noProof/>
            <w:webHidden/>
          </w:rPr>
          <w:t>32</w:t>
        </w:r>
        <w:r w:rsidR="002A24F4">
          <w:rPr>
            <w:noProof/>
            <w:webHidden/>
          </w:rPr>
          <w:fldChar w:fldCharType="end"/>
        </w:r>
      </w:hyperlink>
    </w:p>
    <w:p w14:paraId="3C35AFF6"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3" w:history="1">
        <w:r w:rsidR="002A24F4" w:rsidRPr="00572687">
          <w:rPr>
            <w:rStyle w:val="Hyperlink"/>
            <w:noProof/>
          </w:rPr>
          <w:t>Figura 10 – Processo de Desenvolvimento da Estratégia</w:t>
        </w:r>
        <w:r w:rsidR="002A24F4">
          <w:rPr>
            <w:noProof/>
            <w:webHidden/>
          </w:rPr>
          <w:tab/>
        </w:r>
        <w:r w:rsidR="002A24F4">
          <w:rPr>
            <w:noProof/>
            <w:webHidden/>
          </w:rPr>
          <w:fldChar w:fldCharType="begin"/>
        </w:r>
        <w:r w:rsidR="002A24F4">
          <w:rPr>
            <w:noProof/>
            <w:webHidden/>
          </w:rPr>
          <w:instrText xml:space="preserve"> PAGEREF _Toc479347023 \h </w:instrText>
        </w:r>
        <w:r w:rsidR="002A24F4">
          <w:rPr>
            <w:noProof/>
            <w:webHidden/>
          </w:rPr>
        </w:r>
        <w:r w:rsidR="002A24F4">
          <w:rPr>
            <w:noProof/>
            <w:webHidden/>
          </w:rPr>
          <w:fldChar w:fldCharType="separate"/>
        </w:r>
        <w:r w:rsidR="00C25FF3">
          <w:rPr>
            <w:noProof/>
            <w:webHidden/>
          </w:rPr>
          <w:t>36</w:t>
        </w:r>
        <w:r w:rsidR="002A24F4">
          <w:rPr>
            <w:noProof/>
            <w:webHidden/>
          </w:rPr>
          <w:fldChar w:fldCharType="end"/>
        </w:r>
      </w:hyperlink>
    </w:p>
    <w:p w14:paraId="72AC4290"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4" w:history="1">
        <w:r w:rsidR="002A24F4" w:rsidRPr="00572687">
          <w:rPr>
            <w:rStyle w:val="Hyperlink"/>
            <w:noProof/>
          </w:rPr>
          <w:t>Figura 11 – Níveis de Incerteza e Deep Uncertainty</w:t>
        </w:r>
        <w:r w:rsidR="002A24F4">
          <w:rPr>
            <w:noProof/>
            <w:webHidden/>
          </w:rPr>
          <w:tab/>
        </w:r>
        <w:r w:rsidR="002A24F4">
          <w:rPr>
            <w:noProof/>
            <w:webHidden/>
          </w:rPr>
          <w:fldChar w:fldCharType="begin"/>
        </w:r>
        <w:r w:rsidR="002A24F4">
          <w:rPr>
            <w:noProof/>
            <w:webHidden/>
          </w:rPr>
          <w:instrText xml:space="preserve"> PAGEREF _Toc479347024 \h </w:instrText>
        </w:r>
        <w:r w:rsidR="002A24F4">
          <w:rPr>
            <w:noProof/>
            <w:webHidden/>
          </w:rPr>
        </w:r>
        <w:r w:rsidR="002A24F4">
          <w:rPr>
            <w:noProof/>
            <w:webHidden/>
          </w:rPr>
          <w:fldChar w:fldCharType="separate"/>
        </w:r>
        <w:r w:rsidR="00C25FF3">
          <w:rPr>
            <w:noProof/>
            <w:webHidden/>
          </w:rPr>
          <w:t>38</w:t>
        </w:r>
        <w:r w:rsidR="002A24F4">
          <w:rPr>
            <w:noProof/>
            <w:webHidden/>
          </w:rPr>
          <w:fldChar w:fldCharType="end"/>
        </w:r>
      </w:hyperlink>
    </w:p>
    <w:p w14:paraId="5582721E"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5" w:history="1">
        <w:r w:rsidR="002A24F4" w:rsidRPr="00572687">
          <w:rPr>
            <w:rStyle w:val="Hyperlink"/>
            <w:noProof/>
          </w:rPr>
          <w:t>Figura 12 – Robust Decision Making</w:t>
        </w:r>
        <w:r w:rsidR="002A24F4">
          <w:rPr>
            <w:noProof/>
            <w:webHidden/>
          </w:rPr>
          <w:tab/>
        </w:r>
        <w:r w:rsidR="002A24F4">
          <w:rPr>
            <w:noProof/>
            <w:webHidden/>
          </w:rPr>
          <w:fldChar w:fldCharType="begin"/>
        </w:r>
        <w:r w:rsidR="002A24F4">
          <w:rPr>
            <w:noProof/>
            <w:webHidden/>
          </w:rPr>
          <w:instrText xml:space="preserve"> PAGEREF _Toc479347025 \h </w:instrText>
        </w:r>
        <w:r w:rsidR="002A24F4">
          <w:rPr>
            <w:noProof/>
            <w:webHidden/>
          </w:rPr>
        </w:r>
        <w:r w:rsidR="002A24F4">
          <w:rPr>
            <w:noProof/>
            <w:webHidden/>
          </w:rPr>
          <w:fldChar w:fldCharType="separate"/>
        </w:r>
        <w:r w:rsidR="00C25FF3">
          <w:rPr>
            <w:noProof/>
            <w:webHidden/>
          </w:rPr>
          <w:t>45</w:t>
        </w:r>
        <w:r w:rsidR="002A24F4">
          <w:rPr>
            <w:noProof/>
            <w:webHidden/>
          </w:rPr>
          <w:fldChar w:fldCharType="end"/>
        </w:r>
      </w:hyperlink>
    </w:p>
    <w:p w14:paraId="0860C0A5"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6" w:history="1">
        <w:r w:rsidR="002A24F4" w:rsidRPr="00572687">
          <w:rPr>
            <w:rStyle w:val="Hyperlink"/>
            <w:noProof/>
          </w:rPr>
          <w:t>Figura 13 – Princípios, Etapas, Técnicas e Ferramentas associadas ao RDM</w:t>
        </w:r>
        <w:r w:rsidR="002A24F4">
          <w:rPr>
            <w:noProof/>
            <w:webHidden/>
          </w:rPr>
          <w:tab/>
        </w:r>
        <w:r w:rsidR="002A24F4">
          <w:rPr>
            <w:noProof/>
            <w:webHidden/>
          </w:rPr>
          <w:fldChar w:fldCharType="begin"/>
        </w:r>
        <w:r w:rsidR="002A24F4">
          <w:rPr>
            <w:noProof/>
            <w:webHidden/>
          </w:rPr>
          <w:instrText xml:space="preserve"> PAGEREF _Toc479347026 \h </w:instrText>
        </w:r>
        <w:r w:rsidR="002A24F4">
          <w:rPr>
            <w:noProof/>
            <w:webHidden/>
          </w:rPr>
        </w:r>
        <w:r w:rsidR="002A24F4">
          <w:rPr>
            <w:noProof/>
            <w:webHidden/>
          </w:rPr>
          <w:fldChar w:fldCharType="separate"/>
        </w:r>
        <w:r w:rsidR="00C25FF3">
          <w:rPr>
            <w:noProof/>
            <w:webHidden/>
          </w:rPr>
          <w:t>47</w:t>
        </w:r>
        <w:r w:rsidR="002A24F4">
          <w:rPr>
            <w:noProof/>
            <w:webHidden/>
          </w:rPr>
          <w:fldChar w:fldCharType="end"/>
        </w:r>
      </w:hyperlink>
    </w:p>
    <w:p w14:paraId="02CB21F5"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7" w:history="1">
        <w:r w:rsidR="002A24F4" w:rsidRPr="00572687">
          <w:rPr>
            <w:rStyle w:val="Hyperlink"/>
            <w:noProof/>
          </w:rPr>
          <w:t>Figura 14 – Comparação de Estratégias Utilizando o Arrependimento Relativo</w:t>
        </w:r>
        <w:r w:rsidR="002A24F4">
          <w:rPr>
            <w:noProof/>
            <w:webHidden/>
          </w:rPr>
          <w:tab/>
        </w:r>
        <w:r w:rsidR="002A24F4">
          <w:rPr>
            <w:noProof/>
            <w:webHidden/>
          </w:rPr>
          <w:fldChar w:fldCharType="begin"/>
        </w:r>
        <w:r w:rsidR="002A24F4">
          <w:rPr>
            <w:noProof/>
            <w:webHidden/>
          </w:rPr>
          <w:instrText xml:space="preserve"> PAGEREF _Toc479347027 \h </w:instrText>
        </w:r>
        <w:r w:rsidR="002A24F4">
          <w:rPr>
            <w:noProof/>
            <w:webHidden/>
          </w:rPr>
        </w:r>
        <w:r w:rsidR="002A24F4">
          <w:rPr>
            <w:noProof/>
            <w:webHidden/>
          </w:rPr>
          <w:fldChar w:fldCharType="separate"/>
        </w:r>
        <w:r w:rsidR="00C25FF3">
          <w:rPr>
            <w:noProof/>
            <w:webHidden/>
          </w:rPr>
          <w:t>52</w:t>
        </w:r>
        <w:r w:rsidR="002A24F4">
          <w:rPr>
            <w:noProof/>
            <w:webHidden/>
          </w:rPr>
          <w:fldChar w:fldCharType="end"/>
        </w:r>
      </w:hyperlink>
    </w:p>
    <w:p w14:paraId="45E26754"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8" w:history="1">
        <w:r w:rsidR="002A24F4" w:rsidRPr="00572687">
          <w:rPr>
            <w:rStyle w:val="Hyperlink"/>
            <w:noProof/>
          </w:rPr>
          <w:t>Figura 15 – Visualização de Vulnerabilidades de uma Estratégia</w:t>
        </w:r>
        <w:r w:rsidR="002A24F4">
          <w:rPr>
            <w:noProof/>
            <w:webHidden/>
          </w:rPr>
          <w:tab/>
        </w:r>
        <w:r w:rsidR="002A24F4">
          <w:rPr>
            <w:noProof/>
            <w:webHidden/>
          </w:rPr>
          <w:fldChar w:fldCharType="begin"/>
        </w:r>
        <w:r w:rsidR="002A24F4">
          <w:rPr>
            <w:noProof/>
            <w:webHidden/>
          </w:rPr>
          <w:instrText xml:space="preserve"> PAGEREF _Toc479347028 \h </w:instrText>
        </w:r>
        <w:r w:rsidR="002A24F4">
          <w:rPr>
            <w:noProof/>
            <w:webHidden/>
          </w:rPr>
        </w:r>
        <w:r w:rsidR="002A24F4">
          <w:rPr>
            <w:noProof/>
            <w:webHidden/>
          </w:rPr>
          <w:fldChar w:fldCharType="separate"/>
        </w:r>
        <w:r w:rsidR="00C25FF3">
          <w:rPr>
            <w:noProof/>
            <w:webHidden/>
          </w:rPr>
          <w:t>53</w:t>
        </w:r>
        <w:r w:rsidR="002A24F4">
          <w:rPr>
            <w:noProof/>
            <w:webHidden/>
          </w:rPr>
          <w:fldChar w:fldCharType="end"/>
        </w:r>
      </w:hyperlink>
    </w:p>
    <w:p w14:paraId="19A2EB9E"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29" w:history="1">
        <w:r w:rsidR="002A24F4" w:rsidRPr="00572687">
          <w:rPr>
            <w:rStyle w:val="Hyperlink"/>
            <w:noProof/>
          </w:rPr>
          <w:t>Figura 16 – Passos da Descoberta de Cenários</w:t>
        </w:r>
        <w:r w:rsidR="002A24F4">
          <w:rPr>
            <w:noProof/>
            <w:webHidden/>
          </w:rPr>
          <w:tab/>
        </w:r>
        <w:r w:rsidR="002A24F4">
          <w:rPr>
            <w:noProof/>
            <w:webHidden/>
          </w:rPr>
          <w:fldChar w:fldCharType="begin"/>
        </w:r>
        <w:r w:rsidR="002A24F4">
          <w:rPr>
            <w:noProof/>
            <w:webHidden/>
          </w:rPr>
          <w:instrText xml:space="preserve"> PAGEREF _Toc479347029 \h </w:instrText>
        </w:r>
        <w:r w:rsidR="002A24F4">
          <w:rPr>
            <w:noProof/>
            <w:webHidden/>
          </w:rPr>
        </w:r>
        <w:r w:rsidR="002A24F4">
          <w:rPr>
            <w:noProof/>
            <w:webHidden/>
          </w:rPr>
          <w:fldChar w:fldCharType="separate"/>
        </w:r>
        <w:r w:rsidR="00C25FF3">
          <w:rPr>
            <w:noProof/>
            <w:webHidden/>
          </w:rPr>
          <w:t>54</w:t>
        </w:r>
        <w:r w:rsidR="002A24F4">
          <w:rPr>
            <w:noProof/>
            <w:webHidden/>
          </w:rPr>
          <w:fldChar w:fldCharType="end"/>
        </w:r>
      </w:hyperlink>
    </w:p>
    <w:p w14:paraId="1A35DEAC"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0" w:history="1">
        <w:r w:rsidR="002A24F4" w:rsidRPr="00572687">
          <w:rPr>
            <w:rStyle w:val="Hyperlink"/>
            <w:noProof/>
          </w:rPr>
          <w:t>Figura 17 – Exemplo de Cenários “Descobertos”</w:t>
        </w:r>
        <w:r w:rsidR="002A24F4">
          <w:rPr>
            <w:noProof/>
            <w:webHidden/>
          </w:rPr>
          <w:tab/>
        </w:r>
        <w:r w:rsidR="002A24F4">
          <w:rPr>
            <w:noProof/>
            <w:webHidden/>
          </w:rPr>
          <w:fldChar w:fldCharType="begin"/>
        </w:r>
        <w:r w:rsidR="002A24F4">
          <w:rPr>
            <w:noProof/>
            <w:webHidden/>
          </w:rPr>
          <w:instrText xml:space="preserve"> PAGEREF _Toc479347030 \h </w:instrText>
        </w:r>
        <w:r w:rsidR="002A24F4">
          <w:rPr>
            <w:noProof/>
            <w:webHidden/>
          </w:rPr>
        </w:r>
        <w:r w:rsidR="002A24F4">
          <w:rPr>
            <w:noProof/>
            <w:webHidden/>
          </w:rPr>
          <w:fldChar w:fldCharType="separate"/>
        </w:r>
        <w:r w:rsidR="00C25FF3">
          <w:rPr>
            <w:noProof/>
            <w:webHidden/>
          </w:rPr>
          <w:t>56</w:t>
        </w:r>
        <w:r w:rsidR="002A24F4">
          <w:rPr>
            <w:noProof/>
            <w:webHidden/>
          </w:rPr>
          <w:fldChar w:fldCharType="end"/>
        </w:r>
      </w:hyperlink>
    </w:p>
    <w:p w14:paraId="1FAC30E5"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1" w:history="1">
        <w:r w:rsidR="002A24F4" w:rsidRPr="00572687">
          <w:rPr>
            <w:rStyle w:val="Hyperlink"/>
            <w:noProof/>
          </w:rPr>
          <w:t>Figura 18 – Curvas de Tradeoff entre Densidade e Cobertura</w:t>
        </w:r>
        <w:r w:rsidR="002A24F4">
          <w:rPr>
            <w:noProof/>
            <w:webHidden/>
          </w:rPr>
          <w:tab/>
        </w:r>
        <w:r w:rsidR="002A24F4">
          <w:rPr>
            <w:noProof/>
            <w:webHidden/>
          </w:rPr>
          <w:fldChar w:fldCharType="begin"/>
        </w:r>
        <w:r w:rsidR="002A24F4">
          <w:rPr>
            <w:noProof/>
            <w:webHidden/>
          </w:rPr>
          <w:instrText xml:space="preserve"> PAGEREF _Toc479347031 \h </w:instrText>
        </w:r>
        <w:r w:rsidR="002A24F4">
          <w:rPr>
            <w:noProof/>
            <w:webHidden/>
          </w:rPr>
        </w:r>
        <w:r w:rsidR="002A24F4">
          <w:rPr>
            <w:noProof/>
            <w:webHidden/>
          </w:rPr>
          <w:fldChar w:fldCharType="separate"/>
        </w:r>
        <w:r w:rsidR="00C25FF3">
          <w:rPr>
            <w:noProof/>
            <w:webHidden/>
          </w:rPr>
          <w:t>58</w:t>
        </w:r>
        <w:r w:rsidR="002A24F4">
          <w:rPr>
            <w:noProof/>
            <w:webHidden/>
          </w:rPr>
          <w:fldChar w:fldCharType="end"/>
        </w:r>
      </w:hyperlink>
    </w:p>
    <w:p w14:paraId="2BDC94D0"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2" w:history="1">
        <w:r w:rsidR="002A24F4" w:rsidRPr="00572687">
          <w:rPr>
            <w:rStyle w:val="Hyperlink"/>
            <w:noProof/>
          </w:rPr>
          <w:t>Figura 19 – Cenários Obtidos com o Algoritmo PRIM</w:t>
        </w:r>
        <w:r w:rsidR="002A24F4">
          <w:rPr>
            <w:noProof/>
            <w:webHidden/>
          </w:rPr>
          <w:tab/>
        </w:r>
        <w:r w:rsidR="002A24F4">
          <w:rPr>
            <w:noProof/>
            <w:webHidden/>
          </w:rPr>
          <w:fldChar w:fldCharType="begin"/>
        </w:r>
        <w:r w:rsidR="002A24F4">
          <w:rPr>
            <w:noProof/>
            <w:webHidden/>
          </w:rPr>
          <w:instrText xml:space="preserve"> PAGEREF _Toc479347032 \h </w:instrText>
        </w:r>
        <w:r w:rsidR="002A24F4">
          <w:rPr>
            <w:noProof/>
            <w:webHidden/>
          </w:rPr>
        </w:r>
        <w:r w:rsidR="002A24F4">
          <w:rPr>
            <w:noProof/>
            <w:webHidden/>
          </w:rPr>
          <w:fldChar w:fldCharType="separate"/>
        </w:r>
        <w:r w:rsidR="00C25FF3">
          <w:rPr>
            <w:noProof/>
            <w:webHidden/>
          </w:rPr>
          <w:t>59</w:t>
        </w:r>
        <w:r w:rsidR="002A24F4">
          <w:rPr>
            <w:noProof/>
            <w:webHidden/>
          </w:rPr>
          <w:fldChar w:fldCharType="end"/>
        </w:r>
      </w:hyperlink>
    </w:p>
    <w:p w14:paraId="4845BE50"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3" w:history="1">
        <w:r w:rsidR="002A24F4" w:rsidRPr="00572687">
          <w:rPr>
            <w:rStyle w:val="Hyperlink"/>
            <w:noProof/>
          </w:rPr>
          <w:t>Figura 20 – Um Cenário definido por 5 Incertezas</w:t>
        </w:r>
        <w:r w:rsidR="002A24F4">
          <w:rPr>
            <w:noProof/>
            <w:webHidden/>
          </w:rPr>
          <w:tab/>
        </w:r>
        <w:r w:rsidR="002A24F4">
          <w:rPr>
            <w:noProof/>
            <w:webHidden/>
          </w:rPr>
          <w:fldChar w:fldCharType="begin"/>
        </w:r>
        <w:r w:rsidR="002A24F4">
          <w:rPr>
            <w:noProof/>
            <w:webHidden/>
          </w:rPr>
          <w:instrText xml:space="preserve"> PAGEREF _Toc479347033 \h </w:instrText>
        </w:r>
        <w:r w:rsidR="002A24F4">
          <w:rPr>
            <w:noProof/>
            <w:webHidden/>
          </w:rPr>
        </w:r>
        <w:r w:rsidR="002A24F4">
          <w:rPr>
            <w:noProof/>
            <w:webHidden/>
          </w:rPr>
          <w:fldChar w:fldCharType="separate"/>
        </w:r>
        <w:r w:rsidR="00C25FF3">
          <w:rPr>
            <w:noProof/>
            <w:webHidden/>
          </w:rPr>
          <w:t>59</w:t>
        </w:r>
        <w:r w:rsidR="002A24F4">
          <w:rPr>
            <w:noProof/>
            <w:webHidden/>
          </w:rPr>
          <w:fldChar w:fldCharType="end"/>
        </w:r>
      </w:hyperlink>
    </w:p>
    <w:p w14:paraId="36A2D93B"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4" w:history="1">
        <w:r w:rsidR="002A24F4" w:rsidRPr="00572687">
          <w:rPr>
            <w:rStyle w:val="Hyperlink"/>
            <w:noProof/>
          </w:rPr>
          <w:t>Figura 21 – Curva de Tradeoffs Entre Estratégias</w:t>
        </w:r>
        <w:r w:rsidR="002A24F4">
          <w:rPr>
            <w:noProof/>
            <w:webHidden/>
          </w:rPr>
          <w:tab/>
        </w:r>
        <w:r w:rsidR="002A24F4">
          <w:rPr>
            <w:noProof/>
            <w:webHidden/>
          </w:rPr>
          <w:fldChar w:fldCharType="begin"/>
        </w:r>
        <w:r w:rsidR="002A24F4">
          <w:rPr>
            <w:noProof/>
            <w:webHidden/>
          </w:rPr>
          <w:instrText xml:space="preserve"> PAGEREF _Toc479347034 \h </w:instrText>
        </w:r>
        <w:r w:rsidR="002A24F4">
          <w:rPr>
            <w:noProof/>
            <w:webHidden/>
          </w:rPr>
        </w:r>
        <w:r w:rsidR="002A24F4">
          <w:rPr>
            <w:noProof/>
            <w:webHidden/>
          </w:rPr>
          <w:fldChar w:fldCharType="separate"/>
        </w:r>
        <w:r w:rsidR="00C25FF3">
          <w:rPr>
            <w:noProof/>
            <w:webHidden/>
          </w:rPr>
          <w:t>61</w:t>
        </w:r>
        <w:r w:rsidR="002A24F4">
          <w:rPr>
            <w:noProof/>
            <w:webHidden/>
          </w:rPr>
          <w:fldChar w:fldCharType="end"/>
        </w:r>
      </w:hyperlink>
    </w:p>
    <w:p w14:paraId="207481EE"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5" w:history="1">
        <w:r w:rsidR="002A24F4" w:rsidRPr="00572687">
          <w:rPr>
            <w:rStyle w:val="Hyperlink"/>
            <w:noProof/>
          </w:rPr>
          <w:t>Figura 22 – Arrependimento Esperado das Estratégias sobre a Curva de Tradeoff</w:t>
        </w:r>
        <w:r w:rsidR="002A24F4">
          <w:rPr>
            <w:noProof/>
            <w:webHidden/>
          </w:rPr>
          <w:tab/>
        </w:r>
        <w:r w:rsidR="002A24F4">
          <w:rPr>
            <w:noProof/>
            <w:webHidden/>
          </w:rPr>
          <w:fldChar w:fldCharType="begin"/>
        </w:r>
        <w:r w:rsidR="002A24F4">
          <w:rPr>
            <w:noProof/>
            <w:webHidden/>
          </w:rPr>
          <w:instrText xml:space="preserve"> PAGEREF _Toc479347035 \h </w:instrText>
        </w:r>
        <w:r w:rsidR="002A24F4">
          <w:rPr>
            <w:noProof/>
            <w:webHidden/>
          </w:rPr>
        </w:r>
        <w:r w:rsidR="002A24F4">
          <w:rPr>
            <w:noProof/>
            <w:webHidden/>
          </w:rPr>
          <w:fldChar w:fldCharType="separate"/>
        </w:r>
        <w:r w:rsidR="00C25FF3">
          <w:rPr>
            <w:noProof/>
            <w:webHidden/>
          </w:rPr>
          <w:t>62</w:t>
        </w:r>
        <w:r w:rsidR="002A24F4">
          <w:rPr>
            <w:noProof/>
            <w:webHidden/>
          </w:rPr>
          <w:fldChar w:fldCharType="end"/>
        </w:r>
      </w:hyperlink>
    </w:p>
    <w:p w14:paraId="30A9449B"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6" w:history="1">
        <w:r w:rsidR="002A24F4" w:rsidRPr="00572687">
          <w:rPr>
            <w:rStyle w:val="Hyperlink"/>
            <w:noProof/>
          </w:rPr>
          <w:t>Figura 23 – Quando usar o RDM – Uma versão simplificada</w:t>
        </w:r>
        <w:r w:rsidR="002A24F4">
          <w:rPr>
            <w:noProof/>
            <w:webHidden/>
          </w:rPr>
          <w:tab/>
        </w:r>
        <w:r w:rsidR="002A24F4">
          <w:rPr>
            <w:noProof/>
            <w:webHidden/>
          </w:rPr>
          <w:fldChar w:fldCharType="begin"/>
        </w:r>
        <w:r w:rsidR="002A24F4">
          <w:rPr>
            <w:noProof/>
            <w:webHidden/>
          </w:rPr>
          <w:instrText xml:space="preserve"> PAGEREF _Toc479347036 \h </w:instrText>
        </w:r>
        <w:r w:rsidR="002A24F4">
          <w:rPr>
            <w:noProof/>
            <w:webHidden/>
          </w:rPr>
        </w:r>
        <w:r w:rsidR="002A24F4">
          <w:rPr>
            <w:noProof/>
            <w:webHidden/>
          </w:rPr>
          <w:fldChar w:fldCharType="separate"/>
        </w:r>
        <w:r w:rsidR="00C25FF3">
          <w:rPr>
            <w:noProof/>
            <w:webHidden/>
          </w:rPr>
          <w:t>64</w:t>
        </w:r>
        <w:r w:rsidR="002A24F4">
          <w:rPr>
            <w:noProof/>
            <w:webHidden/>
          </w:rPr>
          <w:fldChar w:fldCharType="end"/>
        </w:r>
      </w:hyperlink>
    </w:p>
    <w:p w14:paraId="68B9AA2D" w14:textId="77777777" w:rsidR="002A24F4" w:rsidRDefault="003019C2">
      <w:pPr>
        <w:pStyle w:val="ndicedeilustraes"/>
        <w:tabs>
          <w:tab w:val="right" w:leader="dot" w:pos="9061"/>
        </w:tabs>
        <w:rPr>
          <w:rFonts w:asciiTheme="minorHAnsi" w:eastAsiaTheme="minorEastAsia" w:hAnsiTheme="minorHAnsi" w:cstheme="minorBidi"/>
          <w:noProof/>
          <w:sz w:val="22"/>
          <w:szCs w:val="22"/>
        </w:rPr>
      </w:pPr>
      <w:hyperlink w:anchor="_Toc479347037" w:history="1">
        <w:r w:rsidR="002A24F4" w:rsidRPr="00572687">
          <w:rPr>
            <w:rStyle w:val="Hyperlink"/>
            <w:noProof/>
          </w:rPr>
          <w:t>Figura 24 – Quando usar o RDM – Outra Alternativa</w:t>
        </w:r>
        <w:r w:rsidR="002A24F4">
          <w:rPr>
            <w:noProof/>
            <w:webHidden/>
          </w:rPr>
          <w:tab/>
        </w:r>
        <w:r w:rsidR="002A24F4">
          <w:rPr>
            <w:noProof/>
            <w:webHidden/>
          </w:rPr>
          <w:fldChar w:fldCharType="begin"/>
        </w:r>
        <w:r w:rsidR="002A24F4">
          <w:rPr>
            <w:noProof/>
            <w:webHidden/>
          </w:rPr>
          <w:instrText xml:space="preserve"> PAGEREF _Toc479347037 \h </w:instrText>
        </w:r>
        <w:r w:rsidR="002A24F4">
          <w:rPr>
            <w:noProof/>
            <w:webHidden/>
          </w:rPr>
        </w:r>
        <w:r w:rsidR="002A24F4">
          <w:rPr>
            <w:noProof/>
            <w:webHidden/>
          </w:rPr>
          <w:fldChar w:fldCharType="separate"/>
        </w:r>
        <w:r w:rsidR="00C25FF3">
          <w:rPr>
            <w:noProof/>
            <w:webHidden/>
          </w:rPr>
          <w:t>65</w:t>
        </w:r>
        <w:r w:rsidR="002A24F4">
          <w:rPr>
            <w:noProof/>
            <w:webHidden/>
          </w:rPr>
          <w:fldChar w:fldCharType="end"/>
        </w:r>
      </w:hyperlink>
    </w:p>
    <w:p w14:paraId="35C25F35" w14:textId="77777777"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4"/>
        <w:gridCol w:w="7837"/>
      </w:tblGrid>
      <w:tr w:rsidR="00A24367" w:rsidRPr="009F0EEE" w14:paraId="4BE8362C" w14:textId="77777777" w:rsidTr="001F56FA">
        <w:tc>
          <w:tcPr>
            <w:tcW w:w="1228" w:type="dxa"/>
            <w:shd w:val="clear" w:color="auto" w:fill="auto"/>
          </w:tcPr>
          <w:p w14:paraId="2BF77C20" w14:textId="77777777" w:rsidR="00A24367" w:rsidRPr="009F0EEE" w:rsidRDefault="00A24367">
            <w:pPr>
              <w:spacing w:line="240" w:lineRule="auto"/>
              <w:ind w:firstLine="0"/>
              <w:jc w:val="left"/>
              <w:pPrChange w:id="16" w:author="Daniel Lacerda" w:date="2017-04-29T12:30:00Z">
                <w:pPr>
                  <w:ind w:firstLine="0"/>
                  <w:jc w:val="left"/>
                </w:pPr>
              </w:pPrChange>
            </w:pPr>
            <w:r w:rsidRPr="009F0EEE">
              <w:t>ABNT</w:t>
            </w:r>
          </w:p>
        </w:tc>
        <w:tc>
          <w:tcPr>
            <w:tcW w:w="7984" w:type="dxa"/>
            <w:shd w:val="clear" w:color="auto" w:fill="auto"/>
          </w:tcPr>
          <w:p w14:paraId="50619D9B" w14:textId="77777777" w:rsidR="00A24367" w:rsidRPr="009F0EEE" w:rsidRDefault="00A24367">
            <w:pPr>
              <w:spacing w:line="240" w:lineRule="auto"/>
              <w:ind w:firstLine="0"/>
              <w:jc w:val="left"/>
              <w:pPrChange w:id="17" w:author="Daniel Lacerda" w:date="2017-04-29T12:30:00Z">
                <w:pPr>
                  <w:ind w:firstLine="0"/>
                  <w:jc w:val="left"/>
                </w:pPr>
              </w:pPrChange>
            </w:pPr>
            <w:r w:rsidRPr="009F0EEE">
              <w:t>Associação Brasileira de Normas Técnicas</w:t>
            </w:r>
          </w:p>
        </w:tc>
      </w:tr>
      <w:tr w:rsidR="00A24367" w:rsidRPr="009F0EEE" w14:paraId="445E2111" w14:textId="77777777" w:rsidTr="001F56FA">
        <w:tc>
          <w:tcPr>
            <w:tcW w:w="1228" w:type="dxa"/>
            <w:shd w:val="clear" w:color="auto" w:fill="auto"/>
          </w:tcPr>
          <w:p w14:paraId="26732149" w14:textId="77777777" w:rsidR="00A24367" w:rsidRDefault="00A24367">
            <w:pPr>
              <w:spacing w:line="240" w:lineRule="auto"/>
              <w:ind w:firstLine="0"/>
              <w:jc w:val="left"/>
              <w:pPrChange w:id="18" w:author="Daniel Lacerda" w:date="2017-04-29T12:30:00Z">
                <w:pPr>
                  <w:ind w:firstLine="0"/>
                  <w:jc w:val="left"/>
                </w:pPr>
              </w:pPrChange>
            </w:pPr>
            <w:r>
              <w:t>NBR</w:t>
            </w:r>
          </w:p>
        </w:tc>
        <w:tc>
          <w:tcPr>
            <w:tcW w:w="7984" w:type="dxa"/>
            <w:shd w:val="clear" w:color="auto" w:fill="auto"/>
          </w:tcPr>
          <w:p w14:paraId="29D0A531" w14:textId="77777777" w:rsidR="00A24367" w:rsidRDefault="00A24367">
            <w:pPr>
              <w:spacing w:line="240" w:lineRule="auto"/>
              <w:ind w:firstLine="0"/>
              <w:jc w:val="left"/>
              <w:pPrChange w:id="19" w:author="Daniel Lacerda" w:date="2017-04-29T12:30:00Z">
                <w:pPr>
                  <w:ind w:firstLine="0"/>
                  <w:jc w:val="left"/>
                </w:pPr>
              </w:pPrChange>
            </w:pPr>
            <w:r w:rsidRPr="003E69C9">
              <w:t>Normas Brasileiras de Regulação</w:t>
            </w:r>
          </w:p>
        </w:tc>
      </w:tr>
      <w:tr w:rsidR="0026667F" w:rsidRPr="009F0EEE" w14:paraId="2EFD748C" w14:textId="77777777" w:rsidTr="001F56FA">
        <w:tc>
          <w:tcPr>
            <w:tcW w:w="1228" w:type="dxa"/>
            <w:shd w:val="clear" w:color="auto" w:fill="auto"/>
          </w:tcPr>
          <w:p w14:paraId="6A2761F7" w14:textId="77777777" w:rsidR="0026667F" w:rsidRDefault="0026667F">
            <w:pPr>
              <w:spacing w:line="240" w:lineRule="auto"/>
              <w:ind w:firstLine="0"/>
              <w:jc w:val="left"/>
              <w:pPrChange w:id="20" w:author="Daniel Lacerda" w:date="2017-04-29T12:30:00Z">
                <w:pPr>
                  <w:ind w:firstLine="0"/>
                  <w:jc w:val="left"/>
                </w:pPr>
              </w:pPrChange>
            </w:pPr>
            <w:r>
              <w:t>RDM</w:t>
            </w:r>
          </w:p>
        </w:tc>
        <w:tc>
          <w:tcPr>
            <w:tcW w:w="7984" w:type="dxa"/>
            <w:shd w:val="clear" w:color="auto" w:fill="auto"/>
          </w:tcPr>
          <w:p w14:paraId="03E623F1" w14:textId="77777777" w:rsidR="0026667F" w:rsidRPr="007B7B3F" w:rsidRDefault="0026667F">
            <w:pPr>
              <w:spacing w:line="240" w:lineRule="auto"/>
              <w:ind w:firstLine="0"/>
              <w:jc w:val="left"/>
              <w:rPr>
                <w:i/>
                <w:rPrChange w:id="21" w:author="Daniel Lacerda" w:date="2017-04-29T12:29:00Z">
                  <w:rPr/>
                </w:rPrChange>
              </w:rPr>
              <w:pPrChange w:id="22" w:author="Daniel Lacerda" w:date="2017-04-29T12:30:00Z">
                <w:pPr>
                  <w:ind w:firstLine="0"/>
                  <w:jc w:val="left"/>
                </w:pPr>
              </w:pPrChange>
            </w:pPr>
            <w:r w:rsidRPr="007B7B3F">
              <w:rPr>
                <w:i/>
                <w:rPrChange w:id="23" w:author="Daniel Lacerda" w:date="2017-04-29T12:29:00Z">
                  <w:rPr/>
                </w:rPrChange>
              </w:rPr>
              <w:t>Robust Decision Making</w:t>
            </w:r>
          </w:p>
        </w:tc>
      </w:tr>
      <w:tr w:rsidR="0026667F" w:rsidRPr="009F0EEE" w14:paraId="6BA9E704" w14:textId="77777777" w:rsidTr="001F56FA">
        <w:tc>
          <w:tcPr>
            <w:tcW w:w="1228" w:type="dxa"/>
            <w:shd w:val="clear" w:color="auto" w:fill="auto"/>
          </w:tcPr>
          <w:p w14:paraId="4C6CE7D7" w14:textId="77777777" w:rsidR="0026667F" w:rsidRDefault="0026667F">
            <w:pPr>
              <w:spacing w:line="240" w:lineRule="auto"/>
              <w:ind w:firstLine="0"/>
              <w:jc w:val="left"/>
              <w:pPrChange w:id="24" w:author="Daniel Lacerda" w:date="2017-04-29T12:30:00Z">
                <w:pPr>
                  <w:ind w:firstLine="0"/>
                  <w:jc w:val="left"/>
                </w:pPr>
              </w:pPrChange>
            </w:pPr>
            <w:r>
              <w:t>EMA</w:t>
            </w:r>
          </w:p>
        </w:tc>
        <w:tc>
          <w:tcPr>
            <w:tcW w:w="7984" w:type="dxa"/>
            <w:shd w:val="clear" w:color="auto" w:fill="auto"/>
          </w:tcPr>
          <w:p w14:paraId="0906F9CD" w14:textId="77777777" w:rsidR="0026667F" w:rsidRPr="007B7B3F" w:rsidRDefault="0026667F">
            <w:pPr>
              <w:spacing w:line="240" w:lineRule="auto"/>
              <w:ind w:firstLine="0"/>
              <w:jc w:val="left"/>
              <w:rPr>
                <w:i/>
                <w:rPrChange w:id="25" w:author="Daniel Lacerda" w:date="2017-04-29T12:29:00Z">
                  <w:rPr/>
                </w:rPrChange>
              </w:rPr>
              <w:pPrChange w:id="26" w:author="Daniel Lacerda" w:date="2017-04-29T12:30:00Z">
                <w:pPr>
                  <w:ind w:firstLine="0"/>
                  <w:jc w:val="left"/>
                </w:pPr>
              </w:pPrChange>
            </w:pPr>
            <w:r w:rsidRPr="007B7B3F">
              <w:rPr>
                <w:i/>
                <w:rPrChange w:id="27" w:author="Daniel Lacerda" w:date="2017-04-29T12:29:00Z">
                  <w:rPr/>
                </w:rPrChange>
              </w:rPr>
              <w:t>Exploratory Modeling and Analysis</w:t>
            </w:r>
          </w:p>
        </w:tc>
      </w:tr>
      <w:tr w:rsidR="0026667F" w:rsidRPr="00014CEB" w14:paraId="7FADB8B6" w14:textId="77777777" w:rsidTr="001F56FA">
        <w:tc>
          <w:tcPr>
            <w:tcW w:w="1228" w:type="dxa"/>
            <w:shd w:val="clear" w:color="auto" w:fill="auto"/>
          </w:tcPr>
          <w:p w14:paraId="70107179" w14:textId="77777777" w:rsidR="0026667F" w:rsidRDefault="0026667F">
            <w:pPr>
              <w:spacing w:line="240" w:lineRule="auto"/>
              <w:ind w:firstLine="0"/>
              <w:jc w:val="left"/>
              <w:pPrChange w:id="28" w:author="Daniel Lacerda" w:date="2017-04-29T12:30:00Z">
                <w:pPr>
                  <w:ind w:firstLine="0"/>
                  <w:jc w:val="left"/>
                </w:pPr>
              </w:pPrChange>
            </w:pPr>
            <w:r>
              <w:t>ESDMA</w:t>
            </w:r>
          </w:p>
        </w:tc>
        <w:tc>
          <w:tcPr>
            <w:tcW w:w="7984" w:type="dxa"/>
            <w:shd w:val="clear" w:color="auto" w:fill="auto"/>
          </w:tcPr>
          <w:p w14:paraId="41DE13E3" w14:textId="77777777" w:rsidR="0026667F" w:rsidRPr="007B7B3F" w:rsidRDefault="0026667F">
            <w:pPr>
              <w:spacing w:line="240" w:lineRule="auto"/>
              <w:ind w:firstLine="0"/>
              <w:jc w:val="left"/>
              <w:rPr>
                <w:i/>
                <w:lang w:val="en-US"/>
                <w:rPrChange w:id="29" w:author="Daniel Lacerda" w:date="2017-04-29T12:30:00Z">
                  <w:rPr>
                    <w:lang w:val="en-US"/>
                  </w:rPr>
                </w:rPrChange>
              </w:rPr>
              <w:pPrChange w:id="30" w:author="Daniel Lacerda" w:date="2017-04-29T12:30:00Z">
                <w:pPr>
                  <w:ind w:firstLine="0"/>
                  <w:jc w:val="left"/>
                </w:pPr>
              </w:pPrChange>
            </w:pPr>
            <w:r w:rsidRPr="007B7B3F">
              <w:rPr>
                <w:i/>
                <w:lang w:val="en-US"/>
                <w:rPrChange w:id="31" w:author="Daniel Lacerda" w:date="2017-04-29T12:30:00Z">
                  <w:rPr>
                    <w:lang w:val="en-US"/>
                  </w:rPr>
                </w:rPrChange>
              </w:rPr>
              <w:t>Exploratory System Dynamics Modeling and Analysis</w:t>
            </w:r>
          </w:p>
        </w:tc>
      </w:tr>
      <w:tr w:rsidR="0026667F" w:rsidRPr="0026667F" w14:paraId="33F223CD" w14:textId="77777777" w:rsidTr="001F56FA">
        <w:tc>
          <w:tcPr>
            <w:tcW w:w="1228" w:type="dxa"/>
            <w:shd w:val="clear" w:color="auto" w:fill="auto"/>
          </w:tcPr>
          <w:p w14:paraId="469428BC" w14:textId="77777777" w:rsidR="0026667F" w:rsidRPr="0026667F" w:rsidRDefault="0026667F">
            <w:pPr>
              <w:spacing w:line="240" w:lineRule="auto"/>
              <w:ind w:firstLine="0"/>
              <w:jc w:val="left"/>
              <w:rPr>
                <w:lang w:val="en-US"/>
              </w:rPr>
              <w:pPrChange w:id="32" w:author="Daniel Lacerda" w:date="2017-04-29T12:30:00Z">
                <w:pPr>
                  <w:ind w:firstLine="0"/>
                  <w:jc w:val="left"/>
                </w:pPr>
              </w:pPrChange>
            </w:pPr>
            <w:r>
              <w:rPr>
                <w:lang w:val="en-US"/>
              </w:rPr>
              <w:t>SD</w:t>
            </w:r>
          </w:p>
        </w:tc>
        <w:tc>
          <w:tcPr>
            <w:tcW w:w="7984" w:type="dxa"/>
            <w:shd w:val="clear" w:color="auto" w:fill="auto"/>
          </w:tcPr>
          <w:p w14:paraId="3CEB8FA3" w14:textId="77777777" w:rsidR="0026667F" w:rsidRPr="007B7B3F" w:rsidRDefault="0026667F">
            <w:pPr>
              <w:spacing w:line="240" w:lineRule="auto"/>
              <w:ind w:firstLine="0"/>
              <w:jc w:val="left"/>
              <w:rPr>
                <w:i/>
                <w:lang w:val="en-US"/>
                <w:rPrChange w:id="33" w:author="Daniel Lacerda" w:date="2017-04-29T12:30:00Z">
                  <w:rPr>
                    <w:lang w:val="en-US"/>
                  </w:rPr>
                </w:rPrChange>
              </w:rPr>
              <w:pPrChange w:id="34" w:author="Daniel Lacerda" w:date="2017-04-29T12:30:00Z">
                <w:pPr>
                  <w:ind w:firstLine="0"/>
                  <w:jc w:val="left"/>
                </w:pPr>
              </w:pPrChange>
            </w:pPr>
            <w:r w:rsidRPr="007B7B3F">
              <w:rPr>
                <w:i/>
                <w:lang w:val="en-US"/>
                <w:rPrChange w:id="35" w:author="Daniel Lacerda" w:date="2017-04-29T12:30:00Z">
                  <w:rPr>
                    <w:lang w:val="en-US"/>
                  </w:rPr>
                </w:rPrChange>
              </w:rPr>
              <w:t>System Dynamics</w:t>
            </w:r>
          </w:p>
        </w:tc>
      </w:tr>
      <w:tr w:rsidR="0026667F" w:rsidRPr="0026667F" w14:paraId="454441A7" w14:textId="77777777" w:rsidTr="001F56FA">
        <w:tc>
          <w:tcPr>
            <w:tcW w:w="1228" w:type="dxa"/>
            <w:shd w:val="clear" w:color="auto" w:fill="auto"/>
          </w:tcPr>
          <w:p w14:paraId="6B54432A" w14:textId="77777777" w:rsidR="0026667F" w:rsidRDefault="0026667F">
            <w:pPr>
              <w:spacing w:line="240" w:lineRule="auto"/>
              <w:ind w:firstLine="0"/>
              <w:jc w:val="left"/>
              <w:rPr>
                <w:lang w:val="en-US"/>
              </w:rPr>
              <w:pPrChange w:id="36" w:author="Daniel Lacerda" w:date="2017-04-29T12:30:00Z">
                <w:pPr>
                  <w:ind w:firstLine="0"/>
                  <w:jc w:val="left"/>
                </w:pPr>
              </w:pPrChange>
            </w:pPr>
            <w:r>
              <w:rPr>
                <w:lang w:val="en-US"/>
              </w:rPr>
              <w:t>PRIM</w:t>
            </w:r>
          </w:p>
        </w:tc>
        <w:tc>
          <w:tcPr>
            <w:tcW w:w="7984" w:type="dxa"/>
            <w:shd w:val="clear" w:color="auto" w:fill="auto"/>
          </w:tcPr>
          <w:p w14:paraId="1AA19E57" w14:textId="77777777" w:rsidR="0026667F" w:rsidRPr="007B7B3F" w:rsidRDefault="0026667F">
            <w:pPr>
              <w:spacing w:line="240" w:lineRule="auto"/>
              <w:ind w:firstLine="0"/>
              <w:jc w:val="left"/>
              <w:rPr>
                <w:i/>
                <w:lang w:val="en-US"/>
                <w:rPrChange w:id="37" w:author="Daniel Lacerda" w:date="2017-04-29T12:30:00Z">
                  <w:rPr>
                    <w:lang w:val="en-US"/>
                  </w:rPr>
                </w:rPrChange>
              </w:rPr>
              <w:pPrChange w:id="38" w:author="Daniel Lacerda" w:date="2017-04-29T12:30:00Z">
                <w:pPr>
                  <w:ind w:firstLine="0"/>
                  <w:jc w:val="left"/>
                </w:pPr>
              </w:pPrChange>
            </w:pPr>
            <w:r w:rsidRPr="007B7B3F">
              <w:rPr>
                <w:i/>
                <w:lang w:val="en-US"/>
                <w:rPrChange w:id="39" w:author="Daniel Lacerda" w:date="2017-04-29T12:30:00Z">
                  <w:rPr>
                    <w:lang w:val="en-US"/>
                  </w:rPr>
                </w:rPrChange>
              </w:rPr>
              <w:t>Patient Rule Indutcion Method</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13D925BE" w14:textId="77777777" w:rsidR="002A24F4"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79347050" w:history="1">
        <w:r w:rsidR="002A24F4" w:rsidRPr="00A9445B">
          <w:rPr>
            <w:rStyle w:val="Hyperlink"/>
            <w:noProof/>
          </w:rPr>
          <w:t>1.</w:t>
        </w:r>
        <w:r w:rsidR="002A24F4">
          <w:rPr>
            <w:rFonts w:asciiTheme="minorHAnsi" w:eastAsiaTheme="minorEastAsia" w:hAnsiTheme="minorHAnsi" w:cstheme="minorBidi"/>
            <w:b w:val="0"/>
            <w:caps w:val="0"/>
            <w:noProof/>
            <w:sz w:val="22"/>
            <w:szCs w:val="22"/>
          </w:rPr>
          <w:tab/>
        </w:r>
        <w:r w:rsidR="002A24F4" w:rsidRPr="00A9445B">
          <w:rPr>
            <w:rStyle w:val="Hyperlink"/>
            <w:noProof/>
          </w:rPr>
          <w:t>INTRODUÇÃO</w:t>
        </w:r>
        <w:r w:rsidR="002A24F4">
          <w:rPr>
            <w:noProof/>
            <w:webHidden/>
          </w:rPr>
          <w:tab/>
        </w:r>
        <w:r w:rsidR="002A24F4">
          <w:rPr>
            <w:noProof/>
            <w:webHidden/>
          </w:rPr>
          <w:fldChar w:fldCharType="begin"/>
        </w:r>
        <w:r w:rsidR="002A24F4">
          <w:rPr>
            <w:noProof/>
            <w:webHidden/>
          </w:rPr>
          <w:instrText xml:space="preserve"> PAGEREF _Toc479347050 \h </w:instrText>
        </w:r>
        <w:r w:rsidR="002A24F4">
          <w:rPr>
            <w:noProof/>
            <w:webHidden/>
          </w:rPr>
        </w:r>
        <w:r w:rsidR="002A24F4">
          <w:rPr>
            <w:noProof/>
            <w:webHidden/>
          </w:rPr>
          <w:fldChar w:fldCharType="separate"/>
        </w:r>
        <w:r w:rsidR="00C25FF3">
          <w:rPr>
            <w:noProof/>
            <w:webHidden/>
          </w:rPr>
          <w:t>7</w:t>
        </w:r>
        <w:r w:rsidR="002A24F4">
          <w:rPr>
            <w:noProof/>
            <w:webHidden/>
          </w:rPr>
          <w:fldChar w:fldCharType="end"/>
        </w:r>
      </w:hyperlink>
    </w:p>
    <w:p w14:paraId="0C89A465"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1" w:history="1">
        <w:r w:rsidR="002A24F4" w:rsidRPr="00A9445B">
          <w:rPr>
            <w:rStyle w:val="Hyperlink"/>
            <w:noProof/>
          </w:rPr>
          <w:t>1.1</w:t>
        </w:r>
        <w:r w:rsidR="002A24F4">
          <w:rPr>
            <w:rFonts w:asciiTheme="minorHAnsi" w:eastAsiaTheme="minorEastAsia" w:hAnsiTheme="minorHAnsi" w:cstheme="minorBidi"/>
            <w:b w:val="0"/>
            <w:noProof/>
            <w:sz w:val="22"/>
            <w:szCs w:val="22"/>
          </w:rPr>
          <w:tab/>
        </w:r>
        <w:r w:rsidR="002A24F4" w:rsidRPr="00A9445B">
          <w:rPr>
            <w:rStyle w:val="Hyperlink"/>
            <w:noProof/>
          </w:rPr>
          <w:t>Objeto e Questão de Pesquisa</w:t>
        </w:r>
        <w:r w:rsidR="002A24F4">
          <w:rPr>
            <w:noProof/>
            <w:webHidden/>
          </w:rPr>
          <w:tab/>
        </w:r>
        <w:r w:rsidR="002A24F4">
          <w:rPr>
            <w:noProof/>
            <w:webHidden/>
          </w:rPr>
          <w:fldChar w:fldCharType="begin"/>
        </w:r>
        <w:r w:rsidR="002A24F4">
          <w:rPr>
            <w:noProof/>
            <w:webHidden/>
          </w:rPr>
          <w:instrText xml:space="preserve"> PAGEREF _Toc479347051 \h </w:instrText>
        </w:r>
        <w:r w:rsidR="002A24F4">
          <w:rPr>
            <w:noProof/>
            <w:webHidden/>
          </w:rPr>
        </w:r>
        <w:r w:rsidR="002A24F4">
          <w:rPr>
            <w:noProof/>
            <w:webHidden/>
          </w:rPr>
          <w:fldChar w:fldCharType="separate"/>
        </w:r>
        <w:r w:rsidR="00C25FF3">
          <w:rPr>
            <w:noProof/>
            <w:webHidden/>
          </w:rPr>
          <w:t>12</w:t>
        </w:r>
        <w:r w:rsidR="002A24F4">
          <w:rPr>
            <w:noProof/>
            <w:webHidden/>
          </w:rPr>
          <w:fldChar w:fldCharType="end"/>
        </w:r>
      </w:hyperlink>
    </w:p>
    <w:p w14:paraId="17747D47"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2" w:history="1">
        <w:r w:rsidR="002A24F4" w:rsidRPr="00A9445B">
          <w:rPr>
            <w:rStyle w:val="Hyperlink"/>
            <w:noProof/>
          </w:rPr>
          <w:t>1.2</w:t>
        </w:r>
        <w:r w:rsidR="002A24F4">
          <w:rPr>
            <w:rFonts w:asciiTheme="minorHAnsi" w:eastAsiaTheme="minorEastAsia" w:hAnsiTheme="minorHAnsi" w:cstheme="minorBidi"/>
            <w:b w:val="0"/>
            <w:noProof/>
            <w:sz w:val="22"/>
            <w:szCs w:val="22"/>
          </w:rPr>
          <w:tab/>
        </w:r>
        <w:r w:rsidR="002A24F4" w:rsidRPr="00A9445B">
          <w:rPr>
            <w:rStyle w:val="Hyperlink"/>
            <w:noProof/>
          </w:rPr>
          <w:t>Objetivos</w:t>
        </w:r>
        <w:r w:rsidR="002A24F4">
          <w:rPr>
            <w:noProof/>
            <w:webHidden/>
          </w:rPr>
          <w:tab/>
        </w:r>
        <w:r w:rsidR="002A24F4">
          <w:rPr>
            <w:noProof/>
            <w:webHidden/>
          </w:rPr>
          <w:fldChar w:fldCharType="begin"/>
        </w:r>
        <w:r w:rsidR="002A24F4">
          <w:rPr>
            <w:noProof/>
            <w:webHidden/>
          </w:rPr>
          <w:instrText xml:space="preserve"> PAGEREF _Toc479347052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6AF6C450"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53" w:history="1">
        <w:r w:rsidR="002A24F4" w:rsidRPr="00A9445B">
          <w:rPr>
            <w:rStyle w:val="Hyperlink"/>
            <w:noProof/>
          </w:rPr>
          <w:t>1.2.1</w:t>
        </w:r>
        <w:r w:rsidR="002A24F4">
          <w:rPr>
            <w:rFonts w:asciiTheme="minorHAnsi" w:eastAsiaTheme="minorEastAsia" w:hAnsiTheme="minorHAnsi" w:cstheme="minorBidi"/>
            <w:noProof/>
            <w:sz w:val="22"/>
            <w:szCs w:val="22"/>
          </w:rPr>
          <w:tab/>
        </w:r>
        <w:r w:rsidR="002A24F4" w:rsidRPr="00A9445B">
          <w:rPr>
            <w:rStyle w:val="Hyperlink"/>
            <w:noProof/>
          </w:rPr>
          <w:t>Objetivo Geral</w:t>
        </w:r>
        <w:r w:rsidR="002A24F4">
          <w:rPr>
            <w:noProof/>
            <w:webHidden/>
          </w:rPr>
          <w:tab/>
        </w:r>
        <w:r w:rsidR="002A24F4">
          <w:rPr>
            <w:noProof/>
            <w:webHidden/>
          </w:rPr>
          <w:fldChar w:fldCharType="begin"/>
        </w:r>
        <w:r w:rsidR="002A24F4">
          <w:rPr>
            <w:noProof/>
            <w:webHidden/>
          </w:rPr>
          <w:instrText xml:space="preserve"> PAGEREF _Toc479347053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17D621C2"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54" w:history="1">
        <w:r w:rsidR="002A24F4" w:rsidRPr="00A9445B">
          <w:rPr>
            <w:rStyle w:val="Hyperlink"/>
            <w:noProof/>
          </w:rPr>
          <w:t>1.2.2</w:t>
        </w:r>
        <w:r w:rsidR="002A24F4">
          <w:rPr>
            <w:rFonts w:asciiTheme="minorHAnsi" w:eastAsiaTheme="minorEastAsia" w:hAnsiTheme="minorHAnsi" w:cstheme="minorBidi"/>
            <w:noProof/>
            <w:sz w:val="22"/>
            <w:szCs w:val="22"/>
          </w:rPr>
          <w:tab/>
        </w:r>
        <w:r w:rsidR="002A24F4" w:rsidRPr="00A9445B">
          <w:rPr>
            <w:rStyle w:val="Hyperlink"/>
            <w:noProof/>
          </w:rPr>
          <w:t>Objetivos Específicos</w:t>
        </w:r>
        <w:r w:rsidR="002A24F4">
          <w:rPr>
            <w:noProof/>
            <w:webHidden/>
          </w:rPr>
          <w:tab/>
        </w:r>
        <w:r w:rsidR="002A24F4">
          <w:rPr>
            <w:noProof/>
            <w:webHidden/>
          </w:rPr>
          <w:fldChar w:fldCharType="begin"/>
        </w:r>
        <w:r w:rsidR="002A24F4">
          <w:rPr>
            <w:noProof/>
            <w:webHidden/>
          </w:rPr>
          <w:instrText xml:space="preserve"> PAGEREF _Toc479347054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0CD9CA26"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5" w:history="1">
        <w:r w:rsidR="002A24F4" w:rsidRPr="00A9445B">
          <w:rPr>
            <w:rStyle w:val="Hyperlink"/>
            <w:noProof/>
          </w:rPr>
          <w:t>1.3</w:t>
        </w:r>
        <w:r w:rsidR="002A24F4">
          <w:rPr>
            <w:rFonts w:asciiTheme="minorHAnsi" w:eastAsiaTheme="minorEastAsia" w:hAnsiTheme="minorHAnsi" w:cstheme="minorBidi"/>
            <w:b w:val="0"/>
            <w:noProof/>
            <w:sz w:val="22"/>
            <w:szCs w:val="22"/>
          </w:rPr>
          <w:tab/>
        </w:r>
        <w:r w:rsidR="002A24F4" w:rsidRPr="00A9445B">
          <w:rPr>
            <w:rStyle w:val="Hyperlink"/>
            <w:noProof/>
          </w:rPr>
          <w:t>Justificativa</w:t>
        </w:r>
        <w:r w:rsidR="002A24F4">
          <w:rPr>
            <w:noProof/>
            <w:webHidden/>
          </w:rPr>
          <w:tab/>
        </w:r>
        <w:r w:rsidR="002A24F4">
          <w:rPr>
            <w:noProof/>
            <w:webHidden/>
          </w:rPr>
          <w:fldChar w:fldCharType="begin"/>
        </w:r>
        <w:r w:rsidR="002A24F4">
          <w:rPr>
            <w:noProof/>
            <w:webHidden/>
          </w:rPr>
          <w:instrText xml:space="preserve"> PAGEREF _Toc479347055 \h </w:instrText>
        </w:r>
        <w:r w:rsidR="002A24F4">
          <w:rPr>
            <w:noProof/>
            <w:webHidden/>
          </w:rPr>
        </w:r>
        <w:r w:rsidR="002A24F4">
          <w:rPr>
            <w:noProof/>
            <w:webHidden/>
          </w:rPr>
          <w:fldChar w:fldCharType="separate"/>
        </w:r>
        <w:r w:rsidR="00C25FF3">
          <w:rPr>
            <w:noProof/>
            <w:webHidden/>
          </w:rPr>
          <w:t>18</w:t>
        </w:r>
        <w:r w:rsidR="002A24F4">
          <w:rPr>
            <w:noProof/>
            <w:webHidden/>
          </w:rPr>
          <w:fldChar w:fldCharType="end"/>
        </w:r>
      </w:hyperlink>
    </w:p>
    <w:p w14:paraId="1A2CCFE6"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6" w:history="1">
        <w:r w:rsidR="002A24F4" w:rsidRPr="00A9445B">
          <w:rPr>
            <w:rStyle w:val="Hyperlink"/>
            <w:noProof/>
          </w:rPr>
          <w:t>1.4</w:t>
        </w:r>
        <w:r w:rsidR="002A24F4">
          <w:rPr>
            <w:rFonts w:asciiTheme="minorHAnsi" w:eastAsiaTheme="minorEastAsia" w:hAnsiTheme="minorHAnsi" w:cstheme="minorBidi"/>
            <w:b w:val="0"/>
            <w:noProof/>
            <w:sz w:val="22"/>
            <w:szCs w:val="22"/>
          </w:rPr>
          <w:tab/>
        </w:r>
        <w:r w:rsidR="002A24F4" w:rsidRPr="00A9445B">
          <w:rPr>
            <w:rStyle w:val="Hyperlink"/>
            <w:noProof/>
          </w:rPr>
          <w:t>Estrutura do Trabalho</w:t>
        </w:r>
        <w:r w:rsidR="002A24F4">
          <w:rPr>
            <w:noProof/>
            <w:webHidden/>
          </w:rPr>
          <w:tab/>
        </w:r>
        <w:r w:rsidR="002A24F4">
          <w:rPr>
            <w:noProof/>
            <w:webHidden/>
          </w:rPr>
          <w:fldChar w:fldCharType="begin"/>
        </w:r>
        <w:r w:rsidR="002A24F4">
          <w:rPr>
            <w:noProof/>
            <w:webHidden/>
          </w:rPr>
          <w:instrText xml:space="preserve"> PAGEREF _Toc479347056 \h </w:instrText>
        </w:r>
        <w:r w:rsidR="002A24F4">
          <w:rPr>
            <w:noProof/>
            <w:webHidden/>
          </w:rPr>
        </w:r>
        <w:r w:rsidR="002A24F4">
          <w:rPr>
            <w:noProof/>
            <w:webHidden/>
          </w:rPr>
          <w:fldChar w:fldCharType="separate"/>
        </w:r>
        <w:r w:rsidR="00C25FF3">
          <w:rPr>
            <w:noProof/>
            <w:webHidden/>
          </w:rPr>
          <w:t>31</w:t>
        </w:r>
        <w:r w:rsidR="002A24F4">
          <w:rPr>
            <w:noProof/>
            <w:webHidden/>
          </w:rPr>
          <w:fldChar w:fldCharType="end"/>
        </w:r>
      </w:hyperlink>
    </w:p>
    <w:p w14:paraId="443077F5" w14:textId="77777777" w:rsidR="002A24F4" w:rsidRDefault="003019C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57" w:history="1">
        <w:r w:rsidR="002A24F4" w:rsidRPr="00A9445B">
          <w:rPr>
            <w:rStyle w:val="Hyperlink"/>
            <w:noProof/>
          </w:rPr>
          <w:t>2.</w:t>
        </w:r>
        <w:r w:rsidR="002A24F4">
          <w:rPr>
            <w:rFonts w:asciiTheme="minorHAnsi" w:eastAsiaTheme="minorEastAsia" w:hAnsiTheme="minorHAnsi" w:cstheme="minorBidi"/>
            <w:b w:val="0"/>
            <w:caps w:val="0"/>
            <w:noProof/>
            <w:sz w:val="22"/>
            <w:szCs w:val="22"/>
          </w:rPr>
          <w:tab/>
        </w:r>
        <w:r w:rsidR="002A24F4" w:rsidRPr="00A9445B">
          <w:rPr>
            <w:rStyle w:val="Hyperlink"/>
            <w:noProof/>
          </w:rPr>
          <w:t>FUNDAMENTAÇÃO TÉORICA</w:t>
        </w:r>
        <w:r w:rsidR="002A24F4">
          <w:rPr>
            <w:noProof/>
            <w:webHidden/>
          </w:rPr>
          <w:tab/>
        </w:r>
        <w:r w:rsidR="002A24F4">
          <w:rPr>
            <w:noProof/>
            <w:webHidden/>
          </w:rPr>
          <w:fldChar w:fldCharType="begin"/>
        </w:r>
        <w:r w:rsidR="002A24F4">
          <w:rPr>
            <w:noProof/>
            <w:webHidden/>
          </w:rPr>
          <w:instrText xml:space="preserve"> PAGEREF _Toc479347057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1276BDD6"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58" w:history="1">
        <w:r w:rsidR="002A24F4" w:rsidRPr="00A9445B">
          <w:rPr>
            <w:rStyle w:val="Hyperlink"/>
            <w:noProof/>
          </w:rPr>
          <w:t>2.1</w:t>
        </w:r>
        <w:r w:rsidR="002A24F4">
          <w:rPr>
            <w:rFonts w:asciiTheme="minorHAnsi" w:eastAsiaTheme="minorEastAsia" w:hAnsiTheme="minorHAnsi" w:cstheme="minorBidi"/>
            <w:b w:val="0"/>
            <w:noProof/>
            <w:sz w:val="22"/>
            <w:szCs w:val="22"/>
          </w:rPr>
          <w:tab/>
        </w:r>
        <w:r w:rsidR="002A24F4" w:rsidRPr="00A9445B">
          <w:rPr>
            <w:rStyle w:val="Hyperlink"/>
            <w:noProof/>
          </w:rPr>
          <w:t>Avaliação de Decisões Estratégicas Sob Incerteza Profunda</w:t>
        </w:r>
        <w:r w:rsidR="002A24F4">
          <w:rPr>
            <w:noProof/>
            <w:webHidden/>
          </w:rPr>
          <w:tab/>
        </w:r>
        <w:r w:rsidR="002A24F4">
          <w:rPr>
            <w:noProof/>
            <w:webHidden/>
          </w:rPr>
          <w:fldChar w:fldCharType="begin"/>
        </w:r>
        <w:r w:rsidR="002A24F4">
          <w:rPr>
            <w:noProof/>
            <w:webHidden/>
          </w:rPr>
          <w:instrText xml:space="preserve"> PAGEREF _Toc479347058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705D6752"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59" w:history="1">
        <w:r w:rsidR="002A24F4" w:rsidRPr="00A9445B">
          <w:rPr>
            <w:rStyle w:val="Hyperlink"/>
            <w:noProof/>
          </w:rPr>
          <w:t>2.1.1</w:t>
        </w:r>
        <w:r w:rsidR="002A24F4">
          <w:rPr>
            <w:rFonts w:asciiTheme="minorHAnsi" w:eastAsiaTheme="minorEastAsia" w:hAnsiTheme="minorHAnsi" w:cstheme="minorBidi"/>
            <w:noProof/>
            <w:sz w:val="22"/>
            <w:szCs w:val="22"/>
          </w:rPr>
          <w:tab/>
        </w:r>
        <w:r w:rsidR="002A24F4" w:rsidRPr="00A9445B">
          <w:rPr>
            <w:rStyle w:val="Hyperlink"/>
            <w:noProof/>
          </w:rPr>
          <w:t>Avaliação de Decisões Estratégias</w:t>
        </w:r>
        <w:r w:rsidR="002A24F4">
          <w:rPr>
            <w:noProof/>
            <w:webHidden/>
          </w:rPr>
          <w:tab/>
        </w:r>
        <w:r w:rsidR="002A24F4">
          <w:rPr>
            <w:noProof/>
            <w:webHidden/>
          </w:rPr>
          <w:fldChar w:fldCharType="begin"/>
        </w:r>
        <w:r w:rsidR="002A24F4">
          <w:rPr>
            <w:noProof/>
            <w:webHidden/>
          </w:rPr>
          <w:instrText xml:space="preserve"> PAGEREF _Toc479347059 \h </w:instrText>
        </w:r>
        <w:r w:rsidR="002A24F4">
          <w:rPr>
            <w:noProof/>
            <w:webHidden/>
          </w:rPr>
        </w:r>
        <w:r w:rsidR="002A24F4">
          <w:rPr>
            <w:noProof/>
            <w:webHidden/>
          </w:rPr>
          <w:fldChar w:fldCharType="separate"/>
        </w:r>
        <w:r w:rsidR="00C25FF3">
          <w:rPr>
            <w:noProof/>
            <w:webHidden/>
          </w:rPr>
          <w:t>33</w:t>
        </w:r>
        <w:r w:rsidR="002A24F4">
          <w:rPr>
            <w:noProof/>
            <w:webHidden/>
          </w:rPr>
          <w:fldChar w:fldCharType="end"/>
        </w:r>
      </w:hyperlink>
    </w:p>
    <w:p w14:paraId="4A51B7EA"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0" w:history="1">
        <w:r w:rsidR="002A24F4" w:rsidRPr="00A9445B">
          <w:rPr>
            <w:rStyle w:val="Hyperlink"/>
            <w:noProof/>
          </w:rPr>
          <w:t>2.1.2</w:t>
        </w:r>
        <w:r w:rsidR="002A24F4">
          <w:rPr>
            <w:rFonts w:asciiTheme="minorHAnsi" w:eastAsiaTheme="minorEastAsia" w:hAnsiTheme="minorHAnsi" w:cstheme="minorBidi"/>
            <w:noProof/>
            <w:sz w:val="22"/>
            <w:szCs w:val="22"/>
          </w:rPr>
          <w:tab/>
        </w:r>
        <w:r w:rsidR="002A24F4" w:rsidRPr="00A9445B">
          <w:rPr>
            <w:rStyle w:val="Hyperlink"/>
            <w:noProof/>
          </w:rPr>
          <w:t>Níveis de Incerteza e Incerteza Profunda</w:t>
        </w:r>
        <w:r w:rsidR="002A24F4">
          <w:rPr>
            <w:noProof/>
            <w:webHidden/>
          </w:rPr>
          <w:tab/>
        </w:r>
        <w:r w:rsidR="002A24F4">
          <w:rPr>
            <w:noProof/>
            <w:webHidden/>
          </w:rPr>
          <w:fldChar w:fldCharType="begin"/>
        </w:r>
        <w:r w:rsidR="002A24F4">
          <w:rPr>
            <w:noProof/>
            <w:webHidden/>
          </w:rPr>
          <w:instrText xml:space="preserve"> PAGEREF _Toc479347060 \h </w:instrText>
        </w:r>
        <w:r w:rsidR="002A24F4">
          <w:rPr>
            <w:noProof/>
            <w:webHidden/>
          </w:rPr>
        </w:r>
        <w:r w:rsidR="002A24F4">
          <w:rPr>
            <w:noProof/>
            <w:webHidden/>
          </w:rPr>
          <w:fldChar w:fldCharType="separate"/>
        </w:r>
        <w:r w:rsidR="00C25FF3">
          <w:rPr>
            <w:noProof/>
            <w:webHidden/>
          </w:rPr>
          <w:t>37</w:t>
        </w:r>
        <w:r w:rsidR="002A24F4">
          <w:rPr>
            <w:noProof/>
            <w:webHidden/>
          </w:rPr>
          <w:fldChar w:fldCharType="end"/>
        </w:r>
      </w:hyperlink>
    </w:p>
    <w:p w14:paraId="3C09610D"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61" w:history="1">
        <w:r w:rsidR="002A24F4" w:rsidRPr="00A9445B">
          <w:rPr>
            <w:rStyle w:val="Hyperlink"/>
            <w:noProof/>
            <w:lang w:val="en-US"/>
          </w:rPr>
          <w:t>2.2</w:t>
        </w:r>
        <w:r w:rsidR="002A24F4">
          <w:rPr>
            <w:rFonts w:asciiTheme="minorHAnsi" w:eastAsiaTheme="minorEastAsia" w:hAnsiTheme="minorHAnsi" w:cstheme="minorBidi"/>
            <w:b w:val="0"/>
            <w:noProof/>
            <w:sz w:val="22"/>
            <w:szCs w:val="22"/>
          </w:rPr>
          <w:tab/>
        </w:r>
        <w:r w:rsidR="002A24F4" w:rsidRPr="00A9445B">
          <w:rPr>
            <w:rStyle w:val="Hyperlink"/>
            <w:noProof/>
            <w:lang w:val="en-US"/>
          </w:rPr>
          <w:t>RDM – Robust Decision Making</w:t>
        </w:r>
        <w:r w:rsidR="002A24F4">
          <w:rPr>
            <w:noProof/>
            <w:webHidden/>
          </w:rPr>
          <w:tab/>
        </w:r>
        <w:r w:rsidR="002A24F4">
          <w:rPr>
            <w:noProof/>
            <w:webHidden/>
          </w:rPr>
          <w:fldChar w:fldCharType="begin"/>
        </w:r>
        <w:r w:rsidR="002A24F4">
          <w:rPr>
            <w:noProof/>
            <w:webHidden/>
          </w:rPr>
          <w:instrText xml:space="preserve"> PAGEREF _Toc479347061 \h </w:instrText>
        </w:r>
        <w:r w:rsidR="002A24F4">
          <w:rPr>
            <w:noProof/>
            <w:webHidden/>
          </w:rPr>
        </w:r>
        <w:r w:rsidR="002A24F4">
          <w:rPr>
            <w:noProof/>
            <w:webHidden/>
          </w:rPr>
          <w:fldChar w:fldCharType="separate"/>
        </w:r>
        <w:r w:rsidR="00C25FF3">
          <w:rPr>
            <w:noProof/>
            <w:webHidden/>
          </w:rPr>
          <w:t>39</w:t>
        </w:r>
        <w:r w:rsidR="002A24F4">
          <w:rPr>
            <w:noProof/>
            <w:webHidden/>
          </w:rPr>
          <w:fldChar w:fldCharType="end"/>
        </w:r>
      </w:hyperlink>
    </w:p>
    <w:p w14:paraId="4EDD0FC8"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2" w:history="1">
        <w:r w:rsidR="002A24F4" w:rsidRPr="00A9445B">
          <w:rPr>
            <w:rStyle w:val="Hyperlink"/>
            <w:noProof/>
          </w:rPr>
          <w:t>2.2.1</w:t>
        </w:r>
        <w:r w:rsidR="002A24F4">
          <w:rPr>
            <w:rFonts w:asciiTheme="minorHAnsi" w:eastAsiaTheme="minorEastAsia" w:hAnsiTheme="minorHAnsi" w:cstheme="minorBidi"/>
            <w:noProof/>
            <w:sz w:val="22"/>
            <w:szCs w:val="22"/>
          </w:rPr>
          <w:tab/>
        </w:r>
        <w:r w:rsidR="002A24F4" w:rsidRPr="00A9445B">
          <w:rPr>
            <w:rStyle w:val="Hyperlink"/>
            <w:noProof/>
          </w:rPr>
          <w:t>Elementos Analíticos</w:t>
        </w:r>
        <w:r w:rsidR="002A24F4">
          <w:rPr>
            <w:noProof/>
            <w:webHidden/>
          </w:rPr>
          <w:tab/>
        </w:r>
        <w:r w:rsidR="002A24F4">
          <w:rPr>
            <w:noProof/>
            <w:webHidden/>
          </w:rPr>
          <w:fldChar w:fldCharType="begin"/>
        </w:r>
        <w:r w:rsidR="002A24F4">
          <w:rPr>
            <w:noProof/>
            <w:webHidden/>
          </w:rPr>
          <w:instrText xml:space="preserve"> PAGEREF _Toc479347062 \h </w:instrText>
        </w:r>
        <w:r w:rsidR="002A24F4">
          <w:rPr>
            <w:noProof/>
            <w:webHidden/>
          </w:rPr>
        </w:r>
        <w:r w:rsidR="002A24F4">
          <w:rPr>
            <w:noProof/>
            <w:webHidden/>
          </w:rPr>
          <w:fldChar w:fldCharType="separate"/>
        </w:r>
        <w:r w:rsidR="00C25FF3">
          <w:rPr>
            <w:noProof/>
            <w:webHidden/>
          </w:rPr>
          <w:t>40</w:t>
        </w:r>
        <w:r w:rsidR="002A24F4">
          <w:rPr>
            <w:noProof/>
            <w:webHidden/>
          </w:rPr>
          <w:fldChar w:fldCharType="end"/>
        </w:r>
      </w:hyperlink>
    </w:p>
    <w:p w14:paraId="11B34041"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3" w:history="1">
        <w:r w:rsidR="002A24F4" w:rsidRPr="00A9445B">
          <w:rPr>
            <w:rStyle w:val="Hyperlink"/>
            <w:noProof/>
          </w:rPr>
          <w:t>2.2.2</w:t>
        </w:r>
        <w:r w:rsidR="002A24F4">
          <w:rPr>
            <w:rFonts w:asciiTheme="minorHAnsi" w:eastAsiaTheme="minorEastAsia" w:hAnsiTheme="minorHAnsi" w:cstheme="minorBidi"/>
            <w:noProof/>
            <w:sz w:val="22"/>
            <w:szCs w:val="22"/>
          </w:rPr>
          <w:tab/>
        </w:r>
        <w:r w:rsidR="002A24F4" w:rsidRPr="00A9445B">
          <w:rPr>
            <w:rStyle w:val="Hyperlink"/>
            <w:noProof/>
          </w:rPr>
          <w:t>Modelagem e Análise Exploratória</w:t>
        </w:r>
        <w:r w:rsidR="002A24F4">
          <w:rPr>
            <w:noProof/>
            <w:webHidden/>
          </w:rPr>
          <w:tab/>
        </w:r>
        <w:r w:rsidR="002A24F4">
          <w:rPr>
            <w:noProof/>
            <w:webHidden/>
          </w:rPr>
          <w:fldChar w:fldCharType="begin"/>
        </w:r>
        <w:r w:rsidR="002A24F4">
          <w:rPr>
            <w:noProof/>
            <w:webHidden/>
          </w:rPr>
          <w:instrText xml:space="preserve"> PAGEREF _Toc479347063 \h </w:instrText>
        </w:r>
        <w:r w:rsidR="002A24F4">
          <w:rPr>
            <w:noProof/>
            <w:webHidden/>
          </w:rPr>
        </w:r>
        <w:r w:rsidR="002A24F4">
          <w:rPr>
            <w:noProof/>
            <w:webHidden/>
          </w:rPr>
          <w:fldChar w:fldCharType="separate"/>
        </w:r>
        <w:r w:rsidR="00C25FF3">
          <w:rPr>
            <w:noProof/>
            <w:webHidden/>
          </w:rPr>
          <w:t>41</w:t>
        </w:r>
        <w:r w:rsidR="002A24F4">
          <w:rPr>
            <w:noProof/>
            <w:webHidden/>
          </w:rPr>
          <w:fldChar w:fldCharType="end"/>
        </w:r>
      </w:hyperlink>
    </w:p>
    <w:p w14:paraId="24B4B3DD"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4" w:history="1">
        <w:r w:rsidR="002A24F4" w:rsidRPr="00A9445B">
          <w:rPr>
            <w:rStyle w:val="Hyperlink"/>
            <w:noProof/>
          </w:rPr>
          <w:t>2.2.3</w:t>
        </w:r>
        <w:r w:rsidR="002A24F4">
          <w:rPr>
            <w:rFonts w:asciiTheme="minorHAnsi" w:eastAsiaTheme="minorEastAsia" w:hAnsiTheme="minorHAnsi" w:cstheme="minorBidi"/>
            <w:noProof/>
            <w:sz w:val="22"/>
            <w:szCs w:val="22"/>
          </w:rPr>
          <w:tab/>
        </w:r>
        <w:r w:rsidR="002A24F4" w:rsidRPr="00A9445B">
          <w:rPr>
            <w:rStyle w:val="Hyperlink"/>
            <w:noProof/>
          </w:rPr>
          <w:t>Visão Geral das Etapas do RDM</w:t>
        </w:r>
        <w:r w:rsidR="002A24F4">
          <w:rPr>
            <w:noProof/>
            <w:webHidden/>
          </w:rPr>
          <w:tab/>
        </w:r>
        <w:r w:rsidR="002A24F4">
          <w:rPr>
            <w:noProof/>
            <w:webHidden/>
          </w:rPr>
          <w:fldChar w:fldCharType="begin"/>
        </w:r>
        <w:r w:rsidR="002A24F4">
          <w:rPr>
            <w:noProof/>
            <w:webHidden/>
          </w:rPr>
          <w:instrText xml:space="preserve"> PAGEREF _Toc479347064 \h </w:instrText>
        </w:r>
        <w:r w:rsidR="002A24F4">
          <w:rPr>
            <w:noProof/>
            <w:webHidden/>
          </w:rPr>
        </w:r>
        <w:r w:rsidR="002A24F4">
          <w:rPr>
            <w:noProof/>
            <w:webHidden/>
          </w:rPr>
          <w:fldChar w:fldCharType="separate"/>
        </w:r>
        <w:r w:rsidR="00C25FF3">
          <w:rPr>
            <w:noProof/>
            <w:webHidden/>
          </w:rPr>
          <w:t>45</w:t>
        </w:r>
        <w:r w:rsidR="002A24F4">
          <w:rPr>
            <w:noProof/>
            <w:webHidden/>
          </w:rPr>
          <w:fldChar w:fldCharType="end"/>
        </w:r>
      </w:hyperlink>
    </w:p>
    <w:p w14:paraId="4364EC3E"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5" w:history="1">
        <w:r w:rsidR="002A24F4" w:rsidRPr="00A9445B">
          <w:rPr>
            <w:rStyle w:val="Hyperlink"/>
            <w:noProof/>
          </w:rPr>
          <w:t>2.2.4</w:t>
        </w:r>
        <w:r w:rsidR="002A24F4">
          <w:rPr>
            <w:rFonts w:asciiTheme="minorHAnsi" w:eastAsiaTheme="minorEastAsia" w:hAnsiTheme="minorHAnsi" w:cstheme="minorBidi"/>
            <w:noProof/>
            <w:sz w:val="22"/>
            <w:szCs w:val="22"/>
          </w:rPr>
          <w:tab/>
        </w:r>
        <w:r w:rsidR="002A24F4" w:rsidRPr="00A9445B">
          <w:rPr>
            <w:rStyle w:val="Hyperlink"/>
            <w:noProof/>
          </w:rPr>
          <w:t>Estruturação da Decisão</w:t>
        </w:r>
        <w:r w:rsidR="002A24F4">
          <w:rPr>
            <w:noProof/>
            <w:webHidden/>
          </w:rPr>
          <w:tab/>
        </w:r>
        <w:r w:rsidR="002A24F4">
          <w:rPr>
            <w:noProof/>
            <w:webHidden/>
          </w:rPr>
          <w:fldChar w:fldCharType="begin"/>
        </w:r>
        <w:r w:rsidR="002A24F4">
          <w:rPr>
            <w:noProof/>
            <w:webHidden/>
          </w:rPr>
          <w:instrText xml:space="preserve"> PAGEREF _Toc479347065 \h </w:instrText>
        </w:r>
        <w:r w:rsidR="002A24F4">
          <w:rPr>
            <w:noProof/>
            <w:webHidden/>
          </w:rPr>
        </w:r>
        <w:r w:rsidR="002A24F4">
          <w:rPr>
            <w:noProof/>
            <w:webHidden/>
          </w:rPr>
          <w:fldChar w:fldCharType="separate"/>
        </w:r>
        <w:r w:rsidR="00C25FF3">
          <w:rPr>
            <w:noProof/>
            <w:webHidden/>
          </w:rPr>
          <w:t>48</w:t>
        </w:r>
        <w:r w:rsidR="002A24F4">
          <w:rPr>
            <w:noProof/>
            <w:webHidden/>
          </w:rPr>
          <w:fldChar w:fldCharType="end"/>
        </w:r>
      </w:hyperlink>
    </w:p>
    <w:p w14:paraId="11C7E0E4"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6" w:history="1">
        <w:r w:rsidR="002A24F4" w:rsidRPr="00A9445B">
          <w:rPr>
            <w:rStyle w:val="Hyperlink"/>
            <w:noProof/>
          </w:rPr>
          <w:t>2.2.5</w:t>
        </w:r>
        <w:r w:rsidR="002A24F4">
          <w:rPr>
            <w:rFonts w:asciiTheme="minorHAnsi" w:eastAsiaTheme="minorEastAsia" w:hAnsiTheme="minorHAnsi" w:cstheme="minorBidi"/>
            <w:noProof/>
            <w:sz w:val="22"/>
            <w:szCs w:val="22"/>
          </w:rPr>
          <w:tab/>
        </w:r>
        <w:r w:rsidR="002A24F4" w:rsidRPr="00A9445B">
          <w:rPr>
            <w:rStyle w:val="Hyperlink"/>
            <w:noProof/>
          </w:rPr>
          <w:t>Geração de Casos</w:t>
        </w:r>
        <w:r w:rsidR="002A24F4">
          <w:rPr>
            <w:noProof/>
            <w:webHidden/>
          </w:rPr>
          <w:tab/>
        </w:r>
        <w:r w:rsidR="002A24F4">
          <w:rPr>
            <w:noProof/>
            <w:webHidden/>
          </w:rPr>
          <w:fldChar w:fldCharType="begin"/>
        </w:r>
        <w:r w:rsidR="002A24F4">
          <w:rPr>
            <w:noProof/>
            <w:webHidden/>
          </w:rPr>
          <w:instrText xml:space="preserve"> PAGEREF _Toc479347066 \h </w:instrText>
        </w:r>
        <w:r w:rsidR="002A24F4">
          <w:rPr>
            <w:noProof/>
            <w:webHidden/>
          </w:rPr>
        </w:r>
        <w:r w:rsidR="002A24F4">
          <w:rPr>
            <w:noProof/>
            <w:webHidden/>
          </w:rPr>
          <w:fldChar w:fldCharType="separate"/>
        </w:r>
        <w:r w:rsidR="00C25FF3">
          <w:rPr>
            <w:noProof/>
            <w:webHidden/>
          </w:rPr>
          <w:t>49</w:t>
        </w:r>
        <w:r w:rsidR="002A24F4">
          <w:rPr>
            <w:noProof/>
            <w:webHidden/>
          </w:rPr>
          <w:fldChar w:fldCharType="end"/>
        </w:r>
      </w:hyperlink>
    </w:p>
    <w:p w14:paraId="3C0B408D"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7" w:history="1">
        <w:r w:rsidR="002A24F4" w:rsidRPr="00A9445B">
          <w:rPr>
            <w:rStyle w:val="Hyperlink"/>
            <w:noProof/>
          </w:rPr>
          <w:t>2.2.6</w:t>
        </w:r>
        <w:r w:rsidR="002A24F4">
          <w:rPr>
            <w:rFonts w:asciiTheme="minorHAnsi" w:eastAsiaTheme="minorEastAsia" w:hAnsiTheme="minorHAnsi" w:cstheme="minorBidi"/>
            <w:noProof/>
            <w:sz w:val="22"/>
            <w:szCs w:val="22"/>
          </w:rPr>
          <w:tab/>
        </w:r>
        <w:r w:rsidR="002A24F4" w:rsidRPr="00A9445B">
          <w:rPr>
            <w:rStyle w:val="Hyperlink"/>
            <w:noProof/>
          </w:rPr>
          <w:t>Descoberta de Cenários para Análise de Vulnerabilidade</w:t>
        </w:r>
        <w:r w:rsidR="002A24F4">
          <w:rPr>
            <w:noProof/>
            <w:webHidden/>
          </w:rPr>
          <w:tab/>
        </w:r>
        <w:r w:rsidR="002A24F4">
          <w:rPr>
            <w:noProof/>
            <w:webHidden/>
          </w:rPr>
          <w:fldChar w:fldCharType="begin"/>
        </w:r>
        <w:r w:rsidR="002A24F4">
          <w:rPr>
            <w:noProof/>
            <w:webHidden/>
          </w:rPr>
          <w:instrText xml:space="preserve"> PAGEREF _Toc479347067 \h </w:instrText>
        </w:r>
        <w:r w:rsidR="002A24F4">
          <w:rPr>
            <w:noProof/>
            <w:webHidden/>
          </w:rPr>
        </w:r>
        <w:r w:rsidR="002A24F4">
          <w:rPr>
            <w:noProof/>
            <w:webHidden/>
          </w:rPr>
          <w:fldChar w:fldCharType="separate"/>
        </w:r>
        <w:r w:rsidR="00C25FF3">
          <w:rPr>
            <w:noProof/>
            <w:webHidden/>
          </w:rPr>
          <w:t>52</w:t>
        </w:r>
        <w:r w:rsidR="002A24F4">
          <w:rPr>
            <w:noProof/>
            <w:webHidden/>
          </w:rPr>
          <w:fldChar w:fldCharType="end"/>
        </w:r>
      </w:hyperlink>
    </w:p>
    <w:p w14:paraId="16B84421"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8" w:history="1">
        <w:r w:rsidR="002A24F4" w:rsidRPr="00A9445B">
          <w:rPr>
            <w:rStyle w:val="Hyperlink"/>
            <w:noProof/>
          </w:rPr>
          <w:t>2.2.7</w:t>
        </w:r>
        <w:r w:rsidR="002A24F4">
          <w:rPr>
            <w:rFonts w:asciiTheme="minorHAnsi" w:eastAsiaTheme="minorEastAsia" w:hAnsiTheme="minorHAnsi" w:cstheme="minorBidi"/>
            <w:noProof/>
            <w:sz w:val="22"/>
            <w:szCs w:val="22"/>
          </w:rPr>
          <w:tab/>
        </w:r>
        <w:r w:rsidR="002A24F4" w:rsidRPr="00A9445B">
          <w:rPr>
            <w:rStyle w:val="Hyperlink"/>
            <w:noProof/>
          </w:rPr>
          <w:t>Análise de Tradeoffs</w:t>
        </w:r>
        <w:r w:rsidR="002A24F4">
          <w:rPr>
            <w:noProof/>
            <w:webHidden/>
          </w:rPr>
          <w:tab/>
        </w:r>
        <w:r w:rsidR="002A24F4">
          <w:rPr>
            <w:noProof/>
            <w:webHidden/>
          </w:rPr>
          <w:fldChar w:fldCharType="begin"/>
        </w:r>
        <w:r w:rsidR="002A24F4">
          <w:rPr>
            <w:noProof/>
            <w:webHidden/>
          </w:rPr>
          <w:instrText xml:space="preserve"> PAGEREF _Toc479347068 \h </w:instrText>
        </w:r>
        <w:r w:rsidR="002A24F4">
          <w:rPr>
            <w:noProof/>
            <w:webHidden/>
          </w:rPr>
        </w:r>
        <w:r w:rsidR="002A24F4">
          <w:rPr>
            <w:noProof/>
            <w:webHidden/>
          </w:rPr>
          <w:fldChar w:fldCharType="separate"/>
        </w:r>
        <w:r w:rsidR="00C25FF3">
          <w:rPr>
            <w:noProof/>
            <w:webHidden/>
          </w:rPr>
          <w:t>60</w:t>
        </w:r>
        <w:r w:rsidR="002A24F4">
          <w:rPr>
            <w:noProof/>
            <w:webHidden/>
          </w:rPr>
          <w:fldChar w:fldCharType="end"/>
        </w:r>
      </w:hyperlink>
    </w:p>
    <w:p w14:paraId="361A76D6"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69" w:history="1">
        <w:r w:rsidR="002A24F4" w:rsidRPr="00A9445B">
          <w:rPr>
            <w:rStyle w:val="Hyperlink"/>
            <w:noProof/>
          </w:rPr>
          <w:t>2.2.8</w:t>
        </w:r>
        <w:r w:rsidR="002A24F4">
          <w:rPr>
            <w:rFonts w:asciiTheme="minorHAnsi" w:eastAsiaTheme="minorEastAsia" w:hAnsiTheme="minorHAnsi" w:cstheme="minorBidi"/>
            <w:noProof/>
            <w:sz w:val="22"/>
            <w:szCs w:val="22"/>
          </w:rPr>
          <w:tab/>
        </w:r>
        <w:r w:rsidR="002A24F4" w:rsidRPr="00A9445B">
          <w:rPr>
            <w:rStyle w:val="Hyperlink"/>
            <w:noProof/>
          </w:rPr>
          <w:t>Quando usar o RDM</w:t>
        </w:r>
        <w:r w:rsidR="002A24F4">
          <w:rPr>
            <w:noProof/>
            <w:webHidden/>
          </w:rPr>
          <w:tab/>
        </w:r>
        <w:r w:rsidR="002A24F4">
          <w:rPr>
            <w:noProof/>
            <w:webHidden/>
          </w:rPr>
          <w:fldChar w:fldCharType="begin"/>
        </w:r>
        <w:r w:rsidR="002A24F4">
          <w:rPr>
            <w:noProof/>
            <w:webHidden/>
          </w:rPr>
          <w:instrText xml:space="preserve"> PAGEREF _Toc479347069 \h </w:instrText>
        </w:r>
        <w:r w:rsidR="002A24F4">
          <w:rPr>
            <w:noProof/>
            <w:webHidden/>
          </w:rPr>
        </w:r>
        <w:r w:rsidR="002A24F4">
          <w:rPr>
            <w:noProof/>
            <w:webHidden/>
          </w:rPr>
          <w:fldChar w:fldCharType="separate"/>
        </w:r>
        <w:r w:rsidR="00C25FF3">
          <w:rPr>
            <w:noProof/>
            <w:webHidden/>
          </w:rPr>
          <w:t>64</w:t>
        </w:r>
        <w:r w:rsidR="002A24F4">
          <w:rPr>
            <w:noProof/>
            <w:webHidden/>
          </w:rPr>
          <w:fldChar w:fldCharType="end"/>
        </w:r>
      </w:hyperlink>
    </w:p>
    <w:p w14:paraId="304DC935" w14:textId="77777777" w:rsidR="002A24F4" w:rsidRDefault="003019C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0" w:history="1">
        <w:r w:rsidR="002A24F4" w:rsidRPr="00A9445B">
          <w:rPr>
            <w:rStyle w:val="Hyperlink"/>
            <w:noProof/>
          </w:rPr>
          <w:t>3.</w:t>
        </w:r>
        <w:r w:rsidR="002A24F4">
          <w:rPr>
            <w:rFonts w:asciiTheme="minorHAnsi" w:eastAsiaTheme="minorEastAsia" w:hAnsiTheme="minorHAnsi" w:cstheme="minorBidi"/>
            <w:b w:val="0"/>
            <w:caps w:val="0"/>
            <w:noProof/>
            <w:sz w:val="22"/>
            <w:szCs w:val="22"/>
          </w:rPr>
          <w:tab/>
        </w:r>
        <w:r w:rsidR="002A24F4" w:rsidRPr="00A9445B">
          <w:rPr>
            <w:rStyle w:val="Hyperlink"/>
            <w:noProof/>
          </w:rPr>
          <w:t>PROCEDIMENTOS METODOLÓGICOS</w:t>
        </w:r>
        <w:r w:rsidR="002A24F4">
          <w:rPr>
            <w:noProof/>
            <w:webHidden/>
          </w:rPr>
          <w:tab/>
        </w:r>
        <w:r w:rsidR="002A24F4">
          <w:rPr>
            <w:noProof/>
            <w:webHidden/>
          </w:rPr>
          <w:fldChar w:fldCharType="begin"/>
        </w:r>
        <w:r w:rsidR="002A24F4">
          <w:rPr>
            <w:noProof/>
            <w:webHidden/>
          </w:rPr>
          <w:instrText xml:space="preserve"> PAGEREF _Toc479347070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332CCB73"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1" w:history="1">
        <w:r w:rsidR="002A24F4" w:rsidRPr="00A9445B">
          <w:rPr>
            <w:rStyle w:val="Hyperlink"/>
            <w:noProof/>
          </w:rPr>
          <w:t>3.1</w:t>
        </w:r>
        <w:r w:rsidR="002A24F4">
          <w:rPr>
            <w:rFonts w:asciiTheme="minorHAnsi" w:eastAsiaTheme="minorEastAsia" w:hAnsiTheme="minorHAnsi" w:cstheme="minorBidi"/>
            <w:b w:val="0"/>
            <w:noProof/>
            <w:sz w:val="22"/>
            <w:szCs w:val="22"/>
          </w:rPr>
          <w:tab/>
        </w:r>
        <w:r w:rsidR="002A24F4" w:rsidRPr="00A9445B">
          <w:rPr>
            <w:rStyle w:val="Hyperlink"/>
            <w:noProof/>
          </w:rPr>
          <w:t>Delineamento da Pesquisa</w:t>
        </w:r>
        <w:r w:rsidR="002A24F4">
          <w:rPr>
            <w:noProof/>
            <w:webHidden/>
          </w:rPr>
          <w:tab/>
        </w:r>
        <w:r w:rsidR="002A24F4">
          <w:rPr>
            <w:noProof/>
            <w:webHidden/>
          </w:rPr>
          <w:fldChar w:fldCharType="begin"/>
        </w:r>
        <w:r w:rsidR="002A24F4">
          <w:rPr>
            <w:noProof/>
            <w:webHidden/>
          </w:rPr>
          <w:instrText xml:space="preserve"> PAGEREF _Toc479347071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5885C268"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2" w:history="1">
        <w:r w:rsidR="002A24F4" w:rsidRPr="00A9445B">
          <w:rPr>
            <w:rStyle w:val="Hyperlink"/>
            <w:noProof/>
          </w:rPr>
          <w:t>3.2</w:t>
        </w:r>
        <w:r w:rsidR="002A24F4">
          <w:rPr>
            <w:rFonts w:asciiTheme="minorHAnsi" w:eastAsiaTheme="minorEastAsia" w:hAnsiTheme="minorHAnsi" w:cstheme="minorBidi"/>
            <w:b w:val="0"/>
            <w:noProof/>
            <w:sz w:val="22"/>
            <w:szCs w:val="22"/>
          </w:rPr>
          <w:tab/>
        </w:r>
        <w:r w:rsidR="002A24F4" w:rsidRPr="00A9445B">
          <w:rPr>
            <w:rStyle w:val="Hyperlink"/>
            <w:noProof/>
          </w:rPr>
          <w:t>Método de Trabalho</w:t>
        </w:r>
        <w:r w:rsidR="002A24F4">
          <w:rPr>
            <w:noProof/>
            <w:webHidden/>
          </w:rPr>
          <w:tab/>
        </w:r>
        <w:r w:rsidR="002A24F4">
          <w:rPr>
            <w:noProof/>
            <w:webHidden/>
          </w:rPr>
          <w:fldChar w:fldCharType="begin"/>
        </w:r>
        <w:r w:rsidR="002A24F4">
          <w:rPr>
            <w:noProof/>
            <w:webHidden/>
          </w:rPr>
          <w:instrText xml:space="preserve"> PAGEREF _Toc479347072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1E800280"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3" w:history="1">
        <w:r w:rsidR="002A24F4" w:rsidRPr="00A9445B">
          <w:rPr>
            <w:rStyle w:val="Hyperlink"/>
            <w:noProof/>
          </w:rPr>
          <w:t>3.3</w:t>
        </w:r>
        <w:r w:rsidR="002A24F4">
          <w:rPr>
            <w:rFonts w:asciiTheme="minorHAnsi" w:eastAsiaTheme="minorEastAsia" w:hAnsiTheme="minorHAnsi" w:cstheme="minorBidi"/>
            <w:b w:val="0"/>
            <w:noProof/>
            <w:sz w:val="22"/>
            <w:szCs w:val="22"/>
          </w:rPr>
          <w:tab/>
        </w:r>
        <w:r w:rsidR="002A24F4" w:rsidRPr="00A9445B">
          <w:rPr>
            <w:rStyle w:val="Hyperlink"/>
            <w:noProof/>
          </w:rPr>
          <w:t>Coleta de Dados</w:t>
        </w:r>
        <w:r w:rsidR="002A24F4">
          <w:rPr>
            <w:noProof/>
            <w:webHidden/>
          </w:rPr>
          <w:tab/>
        </w:r>
        <w:r w:rsidR="002A24F4">
          <w:rPr>
            <w:noProof/>
            <w:webHidden/>
          </w:rPr>
          <w:fldChar w:fldCharType="begin"/>
        </w:r>
        <w:r w:rsidR="002A24F4">
          <w:rPr>
            <w:noProof/>
            <w:webHidden/>
          </w:rPr>
          <w:instrText xml:space="preserve"> PAGEREF _Toc479347073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2FEC9F80"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4" w:history="1">
        <w:r w:rsidR="002A24F4" w:rsidRPr="00A9445B">
          <w:rPr>
            <w:rStyle w:val="Hyperlink"/>
            <w:noProof/>
          </w:rPr>
          <w:t>3.4</w:t>
        </w:r>
        <w:r w:rsidR="002A24F4">
          <w:rPr>
            <w:rFonts w:asciiTheme="minorHAnsi" w:eastAsiaTheme="minorEastAsia" w:hAnsiTheme="minorHAnsi" w:cstheme="minorBidi"/>
            <w:b w:val="0"/>
            <w:noProof/>
            <w:sz w:val="22"/>
            <w:szCs w:val="22"/>
          </w:rPr>
          <w:tab/>
        </w:r>
        <w:r w:rsidR="002A24F4" w:rsidRPr="00A9445B">
          <w:rPr>
            <w:rStyle w:val="Hyperlink"/>
            <w:noProof/>
          </w:rPr>
          <w:t>Análise dos Dados</w:t>
        </w:r>
        <w:r w:rsidR="002A24F4">
          <w:rPr>
            <w:noProof/>
            <w:webHidden/>
          </w:rPr>
          <w:tab/>
        </w:r>
        <w:r w:rsidR="002A24F4">
          <w:rPr>
            <w:noProof/>
            <w:webHidden/>
          </w:rPr>
          <w:fldChar w:fldCharType="begin"/>
        </w:r>
        <w:r w:rsidR="002A24F4">
          <w:rPr>
            <w:noProof/>
            <w:webHidden/>
          </w:rPr>
          <w:instrText xml:space="preserve"> PAGEREF _Toc479347074 \h </w:instrText>
        </w:r>
        <w:r w:rsidR="002A24F4">
          <w:rPr>
            <w:noProof/>
            <w:webHidden/>
          </w:rPr>
        </w:r>
        <w:r w:rsidR="002A24F4">
          <w:rPr>
            <w:noProof/>
            <w:webHidden/>
          </w:rPr>
          <w:fldChar w:fldCharType="separate"/>
        </w:r>
        <w:r w:rsidR="00C25FF3">
          <w:rPr>
            <w:noProof/>
            <w:webHidden/>
          </w:rPr>
          <w:t>66</w:t>
        </w:r>
        <w:r w:rsidR="002A24F4">
          <w:rPr>
            <w:noProof/>
            <w:webHidden/>
          </w:rPr>
          <w:fldChar w:fldCharType="end"/>
        </w:r>
      </w:hyperlink>
    </w:p>
    <w:p w14:paraId="23AFB16A" w14:textId="77777777" w:rsidR="002A24F4" w:rsidRDefault="003019C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75" w:history="1">
        <w:r w:rsidR="002A24F4" w:rsidRPr="00A9445B">
          <w:rPr>
            <w:rStyle w:val="Hyperlink"/>
            <w:noProof/>
          </w:rPr>
          <w:t>4.</w:t>
        </w:r>
        <w:r w:rsidR="002A24F4">
          <w:rPr>
            <w:rFonts w:asciiTheme="minorHAnsi" w:eastAsiaTheme="minorEastAsia" w:hAnsiTheme="minorHAnsi" w:cstheme="minorBidi"/>
            <w:b w:val="0"/>
            <w:caps w:val="0"/>
            <w:noProof/>
            <w:sz w:val="22"/>
            <w:szCs w:val="22"/>
          </w:rPr>
          <w:tab/>
        </w:r>
        <w:r w:rsidR="002A24F4" w:rsidRPr="00A9445B">
          <w:rPr>
            <w:rStyle w:val="Hyperlink"/>
            <w:noProof/>
          </w:rPr>
          <w:t>APLICAÇÃO E AVALIAÇÂO DO RDM</w:t>
        </w:r>
        <w:r w:rsidR="002A24F4">
          <w:rPr>
            <w:noProof/>
            <w:webHidden/>
          </w:rPr>
          <w:tab/>
        </w:r>
        <w:r w:rsidR="002A24F4">
          <w:rPr>
            <w:noProof/>
            <w:webHidden/>
          </w:rPr>
          <w:fldChar w:fldCharType="begin"/>
        </w:r>
        <w:r w:rsidR="002A24F4">
          <w:rPr>
            <w:noProof/>
            <w:webHidden/>
          </w:rPr>
          <w:instrText xml:space="preserve"> PAGEREF _Toc479347075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26360707"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6" w:history="1">
        <w:r w:rsidR="002A24F4" w:rsidRPr="00A9445B">
          <w:rPr>
            <w:rStyle w:val="Hyperlink"/>
            <w:noProof/>
          </w:rPr>
          <w:t>4.1</w:t>
        </w:r>
        <w:r w:rsidR="002A24F4">
          <w:rPr>
            <w:rFonts w:asciiTheme="minorHAnsi" w:eastAsiaTheme="minorEastAsia" w:hAnsiTheme="minorHAnsi" w:cstheme="minorBidi"/>
            <w:b w:val="0"/>
            <w:noProof/>
            <w:sz w:val="22"/>
            <w:szCs w:val="22"/>
          </w:rPr>
          <w:tab/>
        </w:r>
        <w:r w:rsidR="002A24F4" w:rsidRPr="00A9445B">
          <w:rPr>
            <w:rStyle w:val="Hyperlink"/>
            <w:noProof/>
          </w:rPr>
          <w:t>O Contexto de Aplicação</w:t>
        </w:r>
        <w:r w:rsidR="002A24F4">
          <w:rPr>
            <w:noProof/>
            <w:webHidden/>
          </w:rPr>
          <w:tab/>
        </w:r>
        <w:r w:rsidR="002A24F4">
          <w:rPr>
            <w:noProof/>
            <w:webHidden/>
          </w:rPr>
          <w:fldChar w:fldCharType="begin"/>
        </w:r>
        <w:r w:rsidR="002A24F4">
          <w:rPr>
            <w:noProof/>
            <w:webHidden/>
          </w:rPr>
          <w:instrText xml:space="preserve"> PAGEREF _Toc479347076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01B85104"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77" w:history="1">
        <w:r w:rsidR="002A24F4" w:rsidRPr="00A9445B">
          <w:rPr>
            <w:rStyle w:val="Hyperlink"/>
            <w:noProof/>
          </w:rPr>
          <w:t>4.2</w:t>
        </w:r>
        <w:r w:rsidR="002A24F4">
          <w:rPr>
            <w:rFonts w:asciiTheme="minorHAnsi" w:eastAsiaTheme="minorEastAsia" w:hAnsiTheme="minorHAnsi" w:cstheme="minorBidi"/>
            <w:b w:val="0"/>
            <w:noProof/>
            <w:sz w:val="22"/>
            <w:szCs w:val="22"/>
          </w:rPr>
          <w:tab/>
        </w:r>
        <w:r w:rsidR="002A24F4" w:rsidRPr="00A9445B">
          <w:rPr>
            <w:rStyle w:val="Hyperlink"/>
            <w:noProof/>
          </w:rPr>
          <w:t>Aplicação do RDM</w:t>
        </w:r>
        <w:r w:rsidR="002A24F4">
          <w:rPr>
            <w:noProof/>
            <w:webHidden/>
          </w:rPr>
          <w:tab/>
        </w:r>
        <w:r w:rsidR="002A24F4">
          <w:rPr>
            <w:noProof/>
            <w:webHidden/>
          </w:rPr>
          <w:fldChar w:fldCharType="begin"/>
        </w:r>
        <w:r w:rsidR="002A24F4">
          <w:rPr>
            <w:noProof/>
            <w:webHidden/>
          </w:rPr>
          <w:instrText xml:space="preserve"> PAGEREF _Toc479347077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1708C625"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78" w:history="1">
        <w:r w:rsidR="002A24F4" w:rsidRPr="00A9445B">
          <w:rPr>
            <w:rStyle w:val="Hyperlink"/>
            <w:noProof/>
          </w:rPr>
          <w:t>4.2.1</w:t>
        </w:r>
        <w:r w:rsidR="002A24F4">
          <w:rPr>
            <w:rFonts w:asciiTheme="minorHAnsi" w:eastAsiaTheme="minorEastAsia" w:hAnsiTheme="minorHAnsi" w:cstheme="minorBidi"/>
            <w:noProof/>
            <w:sz w:val="22"/>
            <w:szCs w:val="22"/>
          </w:rPr>
          <w:tab/>
        </w:r>
        <w:r w:rsidR="002A24F4" w:rsidRPr="00A9445B">
          <w:rPr>
            <w:rStyle w:val="Hyperlink"/>
            <w:noProof/>
          </w:rPr>
          <w:t>Estruturação da Situação: XLRM</w:t>
        </w:r>
        <w:r w:rsidR="002A24F4">
          <w:rPr>
            <w:noProof/>
            <w:webHidden/>
          </w:rPr>
          <w:tab/>
        </w:r>
        <w:r w:rsidR="002A24F4">
          <w:rPr>
            <w:noProof/>
            <w:webHidden/>
          </w:rPr>
          <w:fldChar w:fldCharType="begin"/>
        </w:r>
        <w:r w:rsidR="002A24F4">
          <w:rPr>
            <w:noProof/>
            <w:webHidden/>
          </w:rPr>
          <w:instrText xml:space="preserve"> PAGEREF _Toc479347078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46A63C0E"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79" w:history="1">
        <w:r w:rsidR="002A24F4" w:rsidRPr="00A9445B">
          <w:rPr>
            <w:rStyle w:val="Hyperlink"/>
            <w:noProof/>
          </w:rPr>
          <w:t>4.2.2</w:t>
        </w:r>
        <w:r w:rsidR="002A24F4">
          <w:rPr>
            <w:rFonts w:asciiTheme="minorHAnsi" w:eastAsiaTheme="minorEastAsia" w:hAnsiTheme="minorHAnsi" w:cstheme="minorBidi"/>
            <w:noProof/>
            <w:sz w:val="22"/>
            <w:szCs w:val="22"/>
          </w:rPr>
          <w:tab/>
        </w:r>
        <w:r w:rsidR="002A24F4" w:rsidRPr="00A9445B">
          <w:rPr>
            <w:rStyle w:val="Hyperlink"/>
            <w:noProof/>
          </w:rPr>
          <w:t>Projetando o Modelo</w:t>
        </w:r>
        <w:r w:rsidR="002A24F4">
          <w:rPr>
            <w:noProof/>
            <w:webHidden/>
          </w:rPr>
          <w:tab/>
        </w:r>
        <w:r w:rsidR="002A24F4">
          <w:rPr>
            <w:noProof/>
            <w:webHidden/>
          </w:rPr>
          <w:fldChar w:fldCharType="begin"/>
        </w:r>
        <w:r w:rsidR="002A24F4">
          <w:rPr>
            <w:noProof/>
            <w:webHidden/>
          </w:rPr>
          <w:instrText xml:space="preserve"> PAGEREF _Toc479347079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25AC1EB"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80" w:history="1">
        <w:r w:rsidR="002A24F4" w:rsidRPr="00A9445B">
          <w:rPr>
            <w:rStyle w:val="Hyperlink"/>
            <w:noProof/>
          </w:rPr>
          <w:t>4.2.3</w:t>
        </w:r>
        <w:r w:rsidR="002A24F4">
          <w:rPr>
            <w:rFonts w:asciiTheme="minorHAnsi" w:eastAsiaTheme="minorEastAsia" w:hAnsiTheme="minorHAnsi" w:cstheme="minorBidi"/>
            <w:noProof/>
            <w:sz w:val="22"/>
            <w:szCs w:val="22"/>
          </w:rPr>
          <w:tab/>
        </w:r>
        <w:r w:rsidR="002A24F4" w:rsidRPr="00A9445B">
          <w:rPr>
            <w:rStyle w:val="Hyperlink"/>
            <w:noProof/>
          </w:rPr>
          <w:t>Geração de Casos</w:t>
        </w:r>
        <w:r w:rsidR="002A24F4">
          <w:rPr>
            <w:noProof/>
            <w:webHidden/>
          </w:rPr>
          <w:tab/>
        </w:r>
        <w:r w:rsidR="002A24F4">
          <w:rPr>
            <w:noProof/>
            <w:webHidden/>
          </w:rPr>
          <w:fldChar w:fldCharType="begin"/>
        </w:r>
        <w:r w:rsidR="002A24F4">
          <w:rPr>
            <w:noProof/>
            <w:webHidden/>
          </w:rPr>
          <w:instrText xml:space="preserve"> PAGEREF _Toc479347080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1ECE5699"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81" w:history="1">
        <w:r w:rsidR="002A24F4" w:rsidRPr="00A9445B">
          <w:rPr>
            <w:rStyle w:val="Hyperlink"/>
            <w:noProof/>
          </w:rPr>
          <w:t>4.2.4</w:t>
        </w:r>
        <w:r w:rsidR="002A24F4">
          <w:rPr>
            <w:rFonts w:asciiTheme="minorHAnsi" w:eastAsiaTheme="minorEastAsia" w:hAnsiTheme="minorHAnsi" w:cstheme="minorBidi"/>
            <w:noProof/>
            <w:sz w:val="22"/>
            <w:szCs w:val="22"/>
          </w:rPr>
          <w:tab/>
        </w:r>
        <w:r w:rsidR="002A24F4" w:rsidRPr="00A9445B">
          <w:rPr>
            <w:rStyle w:val="Hyperlink"/>
            <w:noProof/>
          </w:rPr>
          <w:t>Análise de Robustez das Decisões</w:t>
        </w:r>
        <w:r w:rsidR="002A24F4">
          <w:rPr>
            <w:noProof/>
            <w:webHidden/>
          </w:rPr>
          <w:tab/>
        </w:r>
        <w:r w:rsidR="002A24F4">
          <w:rPr>
            <w:noProof/>
            <w:webHidden/>
          </w:rPr>
          <w:fldChar w:fldCharType="begin"/>
        </w:r>
        <w:r w:rsidR="002A24F4">
          <w:rPr>
            <w:noProof/>
            <w:webHidden/>
          </w:rPr>
          <w:instrText xml:space="preserve"> PAGEREF _Toc479347081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6CDCF9BB"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82" w:history="1">
        <w:r w:rsidR="002A24F4" w:rsidRPr="00A9445B">
          <w:rPr>
            <w:rStyle w:val="Hyperlink"/>
            <w:noProof/>
          </w:rPr>
          <w:t>4.2.5</w:t>
        </w:r>
        <w:r w:rsidR="002A24F4">
          <w:rPr>
            <w:rFonts w:asciiTheme="minorHAnsi" w:eastAsiaTheme="minorEastAsia" w:hAnsiTheme="minorHAnsi" w:cstheme="minorBidi"/>
            <w:noProof/>
            <w:sz w:val="22"/>
            <w:szCs w:val="22"/>
          </w:rPr>
          <w:tab/>
        </w:r>
        <w:r w:rsidR="002A24F4" w:rsidRPr="00A9445B">
          <w:rPr>
            <w:rStyle w:val="Hyperlink"/>
            <w:noProof/>
          </w:rPr>
          <w:t>Análise de Tradeoffs</w:t>
        </w:r>
        <w:r w:rsidR="002A24F4">
          <w:rPr>
            <w:noProof/>
            <w:webHidden/>
          </w:rPr>
          <w:tab/>
        </w:r>
        <w:r w:rsidR="002A24F4">
          <w:rPr>
            <w:noProof/>
            <w:webHidden/>
          </w:rPr>
          <w:fldChar w:fldCharType="begin"/>
        </w:r>
        <w:r w:rsidR="002A24F4">
          <w:rPr>
            <w:noProof/>
            <w:webHidden/>
          </w:rPr>
          <w:instrText xml:space="preserve"> PAGEREF _Toc479347082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4656614" w14:textId="77777777" w:rsidR="002A24F4" w:rsidRDefault="003019C2">
      <w:pPr>
        <w:pStyle w:val="Sumrio2"/>
        <w:tabs>
          <w:tab w:val="left" w:pos="660"/>
          <w:tab w:val="right" w:leader="dot" w:pos="9061"/>
        </w:tabs>
        <w:rPr>
          <w:rFonts w:asciiTheme="minorHAnsi" w:eastAsiaTheme="minorEastAsia" w:hAnsiTheme="minorHAnsi" w:cstheme="minorBidi"/>
          <w:b w:val="0"/>
          <w:noProof/>
          <w:sz w:val="22"/>
          <w:szCs w:val="22"/>
        </w:rPr>
      </w:pPr>
      <w:hyperlink w:anchor="_Toc479347083" w:history="1">
        <w:r w:rsidR="002A24F4" w:rsidRPr="00A9445B">
          <w:rPr>
            <w:rStyle w:val="Hyperlink"/>
            <w:noProof/>
          </w:rPr>
          <w:t>4.3</w:t>
        </w:r>
        <w:r w:rsidR="002A24F4">
          <w:rPr>
            <w:rFonts w:asciiTheme="minorHAnsi" w:eastAsiaTheme="minorEastAsia" w:hAnsiTheme="minorHAnsi" w:cstheme="minorBidi"/>
            <w:b w:val="0"/>
            <w:noProof/>
            <w:sz w:val="22"/>
            <w:szCs w:val="22"/>
          </w:rPr>
          <w:tab/>
        </w:r>
        <w:r w:rsidR="002A24F4" w:rsidRPr="00A9445B">
          <w:rPr>
            <w:rStyle w:val="Hyperlink"/>
            <w:noProof/>
          </w:rPr>
          <w:t>Avaliação da Aplicação</w:t>
        </w:r>
        <w:r w:rsidR="002A24F4">
          <w:rPr>
            <w:noProof/>
            <w:webHidden/>
          </w:rPr>
          <w:tab/>
        </w:r>
        <w:r w:rsidR="002A24F4">
          <w:rPr>
            <w:noProof/>
            <w:webHidden/>
          </w:rPr>
          <w:fldChar w:fldCharType="begin"/>
        </w:r>
        <w:r w:rsidR="002A24F4">
          <w:rPr>
            <w:noProof/>
            <w:webHidden/>
          </w:rPr>
          <w:instrText xml:space="preserve"> PAGEREF _Toc479347083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710A03E0" w14:textId="77777777" w:rsidR="002A24F4" w:rsidRDefault="003019C2">
      <w:pPr>
        <w:pStyle w:val="Sumrio3"/>
        <w:tabs>
          <w:tab w:val="left" w:pos="880"/>
        </w:tabs>
        <w:rPr>
          <w:rFonts w:asciiTheme="minorHAnsi" w:eastAsiaTheme="minorEastAsia" w:hAnsiTheme="minorHAnsi" w:cstheme="minorBidi"/>
          <w:noProof/>
          <w:sz w:val="22"/>
          <w:szCs w:val="22"/>
        </w:rPr>
      </w:pPr>
      <w:hyperlink w:anchor="_Toc479347084" w:history="1">
        <w:r w:rsidR="002A24F4" w:rsidRPr="00A9445B">
          <w:rPr>
            <w:rStyle w:val="Hyperlink"/>
            <w:noProof/>
          </w:rPr>
          <w:t>4.3.1</w:t>
        </w:r>
        <w:r w:rsidR="002A24F4">
          <w:rPr>
            <w:rFonts w:asciiTheme="minorHAnsi" w:eastAsiaTheme="minorEastAsia" w:hAnsiTheme="minorHAnsi" w:cstheme="minorBidi"/>
            <w:noProof/>
            <w:sz w:val="22"/>
            <w:szCs w:val="22"/>
          </w:rPr>
          <w:tab/>
        </w:r>
        <w:r w:rsidR="002A24F4" w:rsidRPr="00A9445B">
          <w:rPr>
            <w:rStyle w:val="Hyperlink"/>
            <w:noProof/>
          </w:rPr>
          <w:t>Síntese da Avaliação</w:t>
        </w:r>
        <w:r w:rsidR="002A24F4">
          <w:rPr>
            <w:noProof/>
            <w:webHidden/>
          </w:rPr>
          <w:tab/>
        </w:r>
        <w:r w:rsidR="002A24F4">
          <w:rPr>
            <w:noProof/>
            <w:webHidden/>
          </w:rPr>
          <w:fldChar w:fldCharType="begin"/>
        </w:r>
        <w:r w:rsidR="002A24F4">
          <w:rPr>
            <w:noProof/>
            <w:webHidden/>
          </w:rPr>
          <w:instrText xml:space="preserve"> PAGEREF _Toc479347084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284396E5" w14:textId="77777777" w:rsidR="002A24F4" w:rsidRDefault="003019C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79347085" w:history="1">
        <w:r w:rsidR="002A24F4" w:rsidRPr="00A9445B">
          <w:rPr>
            <w:rStyle w:val="Hyperlink"/>
            <w:noProof/>
          </w:rPr>
          <w:t>5.</w:t>
        </w:r>
        <w:r w:rsidR="002A24F4">
          <w:rPr>
            <w:rFonts w:asciiTheme="minorHAnsi" w:eastAsiaTheme="minorEastAsia" w:hAnsiTheme="minorHAnsi" w:cstheme="minorBidi"/>
            <w:b w:val="0"/>
            <w:caps w:val="0"/>
            <w:noProof/>
            <w:sz w:val="22"/>
            <w:szCs w:val="22"/>
          </w:rPr>
          <w:tab/>
        </w:r>
        <w:r w:rsidR="002A24F4" w:rsidRPr="00A9445B">
          <w:rPr>
            <w:rStyle w:val="Hyperlink"/>
            <w:noProof/>
          </w:rPr>
          <w:t>CONCLUSÃO</w:t>
        </w:r>
        <w:r w:rsidR="002A24F4">
          <w:rPr>
            <w:noProof/>
            <w:webHidden/>
          </w:rPr>
          <w:tab/>
        </w:r>
        <w:r w:rsidR="002A24F4">
          <w:rPr>
            <w:noProof/>
            <w:webHidden/>
          </w:rPr>
          <w:fldChar w:fldCharType="begin"/>
        </w:r>
        <w:r w:rsidR="002A24F4">
          <w:rPr>
            <w:noProof/>
            <w:webHidden/>
          </w:rPr>
          <w:instrText xml:space="preserve"> PAGEREF _Toc479347085 \h </w:instrText>
        </w:r>
        <w:r w:rsidR="002A24F4">
          <w:rPr>
            <w:noProof/>
            <w:webHidden/>
          </w:rPr>
        </w:r>
        <w:r w:rsidR="002A24F4">
          <w:rPr>
            <w:noProof/>
            <w:webHidden/>
          </w:rPr>
          <w:fldChar w:fldCharType="separate"/>
        </w:r>
        <w:r w:rsidR="00C25FF3">
          <w:rPr>
            <w:noProof/>
            <w:webHidden/>
          </w:rPr>
          <w:t>67</w:t>
        </w:r>
        <w:r w:rsidR="002A24F4">
          <w:rPr>
            <w:noProof/>
            <w:webHidden/>
          </w:rPr>
          <w:fldChar w:fldCharType="end"/>
        </w:r>
      </w:hyperlink>
    </w:p>
    <w:p w14:paraId="4400A609"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86" w:history="1">
        <w:r w:rsidR="002A24F4" w:rsidRPr="00A9445B">
          <w:rPr>
            <w:rStyle w:val="Hyperlink"/>
            <w:noProof/>
            <w:lang w:val="en-US"/>
          </w:rPr>
          <w:t>REFERÊNCIAS</w:t>
        </w:r>
        <w:r w:rsidR="002A24F4">
          <w:rPr>
            <w:noProof/>
            <w:webHidden/>
          </w:rPr>
          <w:tab/>
        </w:r>
        <w:r w:rsidR="002A24F4">
          <w:rPr>
            <w:noProof/>
            <w:webHidden/>
          </w:rPr>
          <w:fldChar w:fldCharType="begin"/>
        </w:r>
        <w:r w:rsidR="002A24F4">
          <w:rPr>
            <w:noProof/>
            <w:webHidden/>
          </w:rPr>
          <w:instrText xml:space="preserve"> PAGEREF _Toc479347086 \h </w:instrText>
        </w:r>
        <w:r w:rsidR="002A24F4">
          <w:rPr>
            <w:noProof/>
            <w:webHidden/>
          </w:rPr>
        </w:r>
        <w:r w:rsidR="002A24F4">
          <w:rPr>
            <w:noProof/>
            <w:webHidden/>
          </w:rPr>
          <w:fldChar w:fldCharType="separate"/>
        </w:r>
        <w:r w:rsidR="00C25FF3">
          <w:rPr>
            <w:noProof/>
            <w:webHidden/>
          </w:rPr>
          <w:t>68</w:t>
        </w:r>
        <w:r w:rsidR="002A24F4">
          <w:rPr>
            <w:noProof/>
            <w:webHidden/>
          </w:rPr>
          <w:fldChar w:fldCharType="end"/>
        </w:r>
      </w:hyperlink>
    </w:p>
    <w:p w14:paraId="67EE6EC0"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87"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A – Protocolo da Revisão Sistemática da Literatura</w:t>
        </w:r>
        <w:r w:rsidR="002A24F4">
          <w:rPr>
            <w:noProof/>
            <w:webHidden/>
          </w:rPr>
          <w:tab/>
        </w:r>
        <w:r w:rsidR="002A24F4">
          <w:rPr>
            <w:noProof/>
            <w:webHidden/>
          </w:rPr>
          <w:fldChar w:fldCharType="begin"/>
        </w:r>
        <w:r w:rsidR="002A24F4">
          <w:rPr>
            <w:noProof/>
            <w:webHidden/>
          </w:rPr>
          <w:instrText xml:space="preserve"> PAGEREF _Toc479347087 \h </w:instrText>
        </w:r>
        <w:r w:rsidR="002A24F4">
          <w:rPr>
            <w:noProof/>
            <w:webHidden/>
          </w:rPr>
        </w:r>
        <w:r w:rsidR="002A24F4">
          <w:rPr>
            <w:noProof/>
            <w:webHidden/>
          </w:rPr>
          <w:fldChar w:fldCharType="separate"/>
        </w:r>
        <w:r w:rsidR="00C25FF3">
          <w:rPr>
            <w:noProof/>
            <w:webHidden/>
          </w:rPr>
          <w:t>76</w:t>
        </w:r>
        <w:r w:rsidR="002A24F4">
          <w:rPr>
            <w:noProof/>
            <w:webHidden/>
          </w:rPr>
          <w:fldChar w:fldCharType="end"/>
        </w:r>
      </w:hyperlink>
    </w:p>
    <w:p w14:paraId="411BA087"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88"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B – Literatura Analisada sobre Decisões Estratégicas sob Incerteza</w:t>
        </w:r>
        <w:r w:rsidR="002A24F4">
          <w:rPr>
            <w:noProof/>
            <w:webHidden/>
          </w:rPr>
          <w:tab/>
        </w:r>
        <w:r w:rsidR="002A24F4">
          <w:rPr>
            <w:noProof/>
            <w:webHidden/>
          </w:rPr>
          <w:fldChar w:fldCharType="begin"/>
        </w:r>
        <w:r w:rsidR="002A24F4">
          <w:rPr>
            <w:noProof/>
            <w:webHidden/>
          </w:rPr>
          <w:instrText xml:space="preserve"> PAGEREF _Toc479347088 \h </w:instrText>
        </w:r>
        <w:r w:rsidR="002A24F4">
          <w:rPr>
            <w:noProof/>
            <w:webHidden/>
          </w:rPr>
        </w:r>
        <w:r w:rsidR="002A24F4">
          <w:rPr>
            <w:noProof/>
            <w:webHidden/>
          </w:rPr>
          <w:fldChar w:fldCharType="separate"/>
        </w:r>
        <w:r w:rsidR="00C25FF3">
          <w:rPr>
            <w:noProof/>
            <w:webHidden/>
          </w:rPr>
          <w:t>79</w:t>
        </w:r>
        <w:r w:rsidR="002A24F4">
          <w:rPr>
            <w:noProof/>
            <w:webHidden/>
          </w:rPr>
          <w:fldChar w:fldCharType="end"/>
        </w:r>
      </w:hyperlink>
    </w:p>
    <w:p w14:paraId="5BEA40A5"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89"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C – Literatura Analisada sobre RDM e EMA</w:t>
        </w:r>
        <w:r w:rsidR="002A24F4">
          <w:rPr>
            <w:noProof/>
            <w:webHidden/>
          </w:rPr>
          <w:tab/>
        </w:r>
        <w:r w:rsidR="002A24F4">
          <w:rPr>
            <w:noProof/>
            <w:webHidden/>
          </w:rPr>
          <w:fldChar w:fldCharType="begin"/>
        </w:r>
        <w:r w:rsidR="002A24F4">
          <w:rPr>
            <w:noProof/>
            <w:webHidden/>
          </w:rPr>
          <w:instrText xml:space="preserve"> PAGEREF _Toc479347089 \h </w:instrText>
        </w:r>
        <w:r w:rsidR="002A24F4">
          <w:rPr>
            <w:noProof/>
            <w:webHidden/>
          </w:rPr>
        </w:r>
        <w:r w:rsidR="002A24F4">
          <w:rPr>
            <w:noProof/>
            <w:webHidden/>
          </w:rPr>
          <w:fldChar w:fldCharType="separate"/>
        </w:r>
        <w:r w:rsidR="00C25FF3">
          <w:rPr>
            <w:noProof/>
            <w:webHidden/>
          </w:rPr>
          <w:t>82</w:t>
        </w:r>
        <w:r w:rsidR="002A24F4">
          <w:rPr>
            <w:noProof/>
            <w:webHidden/>
          </w:rPr>
          <w:fldChar w:fldCharType="end"/>
        </w:r>
      </w:hyperlink>
    </w:p>
    <w:p w14:paraId="44BEDF78"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90"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D – Contextos de Aplicação do RDM</w:t>
        </w:r>
        <w:r w:rsidR="002A24F4">
          <w:rPr>
            <w:noProof/>
            <w:webHidden/>
          </w:rPr>
          <w:tab/>
        </w:r>
        <w:r w:rsidR="002A24F4">
          <w:rPr>
            <w:noProof/>
            <w:webHidden/>
          </w:rPr>
          <w:fldChar w:fldCharType="begin"/>
        </w:r>
        <w:r w:rsidR="002A24F4">
          <w:rPr>
            <w:noProof/>
            <w:webHidden/>
          </w:rPr>
          <w:instrText xml:space="preserve"> PAGEREF _Toc479347090 \h </w:instrText>
        </w:r>
        <w:r w:rsidR="002A24F4">
          <w:rPr>
            <w:noProof/>
            <w:webHidden/>
          </w:rPr>
        </w:r>
        <w:r w:rsidR="002A24F4">
          <w:rPr>
            <w:noProof/>
            <w:webHidden/>
          </w:rPr>
          <w:fldChar w:fldCharType="separate"/>
        </w:r>
        <w:r w:rsidR="00C25FF3">
          <w:rPr>
            <w:noProof/>
            <w:webHidden/>
          </w:rPr>
          <w:t>85</w:t>
        </w:r>
        <w:r w:rsidR="002A24F4">
          <w:rPr>
            <w:noProof/>
            <w:webHidden/>
          </w:rPr>
          <w:fldChar w:fldCharType="end"/>
        </w:r>
      </w:hyperlink>
    </w:p>
    <w:p w14:paraId="698FDD27"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91"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E – Protocolo da Pesquisa</w:t>
        </w:r>
        <w:r w:rsidR="002A24F4">
          <w:rPr>
            <w:noProof/>
            <w:webHidden/>
          </w:rPr>
          <w:tab/>
        </w:r>
        <w:r w:rsidR="002A24F4">
          <w:rPr>
            <w:noProof/>
            <w:webHidden/>
          </w:rPr>
          <w:fldChar w:fldCharType="begin"/>
        </w:r>
        <w:r w:rsidR="002A24F4">
          <w:rPr>
            <w:noProof/>
            <w:webHidden/>
          </w:rPr>
          <w:instrText xml:space="preserve"> PAGEREF _Toc479347091 \h </w:instrText>
        </w:r>
        <w:r w:rsidR="002A24F4">
          <w:rPr>
            <w:noProof/>
            <w:webHidden/>
          </w:rPr>
        </w:r>
        <w:r w:rsidR="002A24F4">
          <w:rPr>
            <w:noProof/>
            <w:webHidden/>
          </w:rPr>
          <w:fldChar w:fldCharType="separate"/>
        </w:r>
        <w:r w:rsidR="00C25FF3">
          <w:rPr>
            <w:noProof/>
            <w:webHidden/>
          </w:rPr>
          <w:t>88</w:t>
        </w:r>
        <w:r w:rsidR="002A24F4">
          <w:rPr>
            <w:noProof/>
            <w:webHidden/>
          </w:rPr>
          <w:fldChar w:fldCharType="end"/>
        </w:r>
      </w:hyperlink>
    </w:p>
    <w:p w14:paraId="4F2403D9"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92"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F – Equações relacionadas ao RDM e Fontes</w:t>
        </w:r>
        <w:r w:rsidR="002A24F4">
          <w:rPr>
            <w:noProof/>
            <w:webHidden/>
          </w:rPr>
          <w:tab/>
        </w:r>
        <w:r w:rsidR="002A24F4">
          <w:rPr>
            <w:noProof/>
            <w:webHidden/>
          </w:rPr>
          <w:fldChar w:fldCharType="begin"/>
        </w:r>
        <w:r w:rsidR="002A24F4">
          <w:rPr>
            <w:noProof/>
            <w:webHidden/>
          </w:rPr>
          <w:instrText xml:space="preserve"> PAGEREF _Toc479347092 \h </w:instrText>
        </w:r>
        <w:r w:rsidR="002A24F4">
          <w:rPr>
            <w:noProof/>
            <w:webHidden/>
          </w:rPr>
        </w:r>
        <w:r w:rsidR="002A24F4">
          <w:rPr>
            <w:noProof/>
            <w:webHidden/>
          </w:rPr>
          <w:fldChar w:fldCharType="separate"/>
        </w:r>
        <w:r w:rsidR="00C25FF3">
          <w:rPr>
            <w:noProof/>
            <w:webHidden/>
          </w:rPr>
          <w:t>90</w:t>
        </w:r>
        <w:r w:rsidR="002A24F4">
          <w:rPr>
            <w:noProof/>
            <w:webHidden/>
          </w:rPr>
          <w:fldChar w:fldCharType="end"/>
        </w:r>
      </w:hyperlink>
    </w:p>
    <w:p w14:paraId="33B47E24" w14:textId="77777777" w:rsidR="002A24F4" w:rsidRDefault="003019C2">
      <w:pPr>
        <w:pStyle w:val="Sumrio1"/>
        <w:tabs>
          <w:tab w:val="right" w:leader="dot" w:pos="9061"/>
        </w:tabs>
        <w:rPr>
          <w:rFonts w:asciiTheme="minorHAnsi" w:eastAsiaTheme="minorEastAsia" w:hAnsiTheme="minorHAnsi" w:cstheme="minorBidi"/>
          <w:b w:val="0"/>
          <w:caps w:val="0"/>
          <w:noProof/>
          <w:sz w:val="22"/>
          <w:szCs w:val="22"/>
        </w:rPr>
      </w:pPr>
      <w:hyperlink w:anchor="_Toc479347093" w:history="1">
        <w:r w:rsidR="002A24F4" w:rsidRPr="00A9445B">
          <w:rPr>
            <w:rStyle w:val="Hyperlink"/>
            <w:noProof/>
          </w:rPr>
          <w:t>A</w:t>
        </w:r>
        <w:r w:rsidR="002A24F4" w:rsidRPr="00A9445B">
          <w:rPr>
            <w:rStyle w:val="Hyperlink"/>
            <w:rFonts w:eastAsia="Calibri" w:cs="Arial"/>
            <w:noProof/>
            <w:spacing w:val="5"/>
            <w:kern w:val="32"/>
          </w:rPr>
          <w:t>PÊNDIC</w:t>
        </w:r>
        <w:r w:rsidR="002A24F4" w:rsidRPr="00A9445B">
          <w:rPr>
            <w:rStyle w:val="Hyperlink"/>
            <w:noProof/>
          </w:rPr>
          <w:t>E G – Quadro Completo de Métodos</w:t>
        </w:r>
        <w:r w:rsidR="002A24F4">
          <w:rPr>
            <w:noProof/>
            <w:webHidden/>
          </w:rPr>
          <w:tab/>
        </w:r>
        <w:r w:rsidR="002A24F4">
          <w:rPr>
            <w:noProof/>
            <w:webHidden/>
          </w:rPr>
          <w:fldChar w:fldCharType="begin"/>
        </w:r>
        <w:r w:rsidR="002A24F4">
          <w:rPr>
            <w:noProof/>
            <w:webHidden/>
          </w:rPr>
          <w:instrText xml:space="preserve"> PAGEREF _Toc479347093 \h </w:instrText>
        </w:r>
        <w:r w:rsidR="002A24F4">
          <w:rPr>
            <w:noProof/>
            <w:webHidden/>
          </w:rPr>
        </w:r>
        <w:r w:rsidR="002A24F4">
          <w:rPr>
            <w:noProof/>
            <w:webHidden/>
          </w:rPr>
          <w:fldChar w:fldCharType="separate"/>
        </w:r>
        <w:r w:rsidR="00C25FF3">
          <w:rPr>
            <w:noProof/>
            <w:webHidden/>
          </w:rPr>
          <w:t>92</w:t>
        </w:r>
        <w:r w:rsidR="002A24F4">
          <w:rPr>
            <w:noProof/>
            <w:webHidden/>
          </w:rPr>
          <w:fldChar w:fldCharType="end"/>
        </w:r>
      </w:hyperlink>
    </w:p>
    <w:p w14:paraId="2E57EA8B"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7DCDAA90" w14:textId="77777777" w:rsidR="00A24367" w:rsidRPr="003B46D6" w:rsidRDefault="002A58D4" w:rsidP="003B46D6">
      <w:pPr>
        <w:pStyle w:val="Ttulo1"/>
      </w:pPr>
      <w:bookmarkStart w:id="40" w:name="_Toc479347050"/>
      <w:commentRangeStart w:id="41"/>
      <w:r w:rsidRPr="003B46D6">
        <w:lastRenderedPageBreak/>
        <w:t>INTRODUÇÃO</w:t>
      </w:r>
      <w:bookmarkEnd w:id="40"/>
      <w:commentRangeEnd w:id="41"/>
      <w:r w:rsidR="00DA0EA8">
        <w:rPr>
          <w:rStyle w:val="Refdecomentrio"/>
          <w:b w:val="0"/>
        </w:rPr>
        <w:commentReference w:id="41"/>
      </w:r>
    </w:p>
    <w:p w14:paraId="0A7FA4E5" w14:textId="2F6A563A" w:rsidR="00C66879" w:rsidRDefault="00E8725A" w:rsidP="00584119">
      <w:bookmarkStart w:id="42" w:name="_Toc456015058"/>
      <w:r>
        <w:t xml:space="preserve">Uma decisão representa um comprometimento de recursos que não é reversível, exceto por uma outra decisão futura. </w:t>
      </w:r>
      <w:r>
        <w:fldChar w:fldCharType="begin" w:fldLock="1"/>
      </w:r>
      <w:r w:rsidR="00680F4C">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8725A">
        <w:rPr>
          <w:noProof/>
        </w:rPr>
        <w:t>(ROSENHEAD; ELTON; GUPTA, 1973)</w:t>
      </w:r>
      <w:r>
        <w:fldChar w:fldCharType="end"/>
      </w:r>
      <w:r>
        <w:t xml:space="preserve">. </w:t>
      </w:r>
      <w:r w:rsidR="00937337" w:rsidRPr="00937337">
        <w:t>A</w:t>
      </w:r>
      <w:r w:rsidR="00E21EEA">
        <w:t>s Decisões Estratégicas</w:t>
      </w:r>
      <w:r w:rsidR="00937337" w:rsidRPr="00937337">
        <w:t xml:space="preserve"> </w:t>
      </w:r>
      <w:r w:rsidR="00937337">
        <w:t>(</w:t>
      </w:r>
      <w:r w:rsidR="00937337" w:rsidRPr="00937337">
        <w:rPr>
          <w:i/>
        </w:rPr>
        <w:t>Strategic Decision Making</w:t>
      </w:r>
      <w:r w:rsidR="006E3D67">
        <w:rPr>
          <w:i/>
        </w:rPr>
        <w:t xml:space="preserve"> </w:t>
      </w:r>
      <w:del w:id="43" w:author="Daniel Lacerda" w:date="2017-04-29T12:39:00Z">
        <w:r w:rsidR="006E3D67" w:rsidDel="00CA7EBB">
          <w:rPr>
            <w:i/>
          </w:rPr>
          <w:delText>-</w:delText>
        </w:r>
      </w:del>
      <w:ins w:id="44" w:author="Daniel Lacerda" w:date="2017-04-29T12:39:00Z">
        <w:r w:rsidR="00CA7EBB">
          <w:rPr>
            <w:i/>
          </w:rPr>
          <w:t>–</w:t>
        </w:r>
      </w:ins>
      <w:r w:rsidR="006E3D67">
        <w:rPr>
          <w:i/>
        </w:rPr>
        <w:t xml:space="preserve"> SDM</w:t>
      </w:r>
      <w:r w:rsidR="00937337">
        <w:t>)</w:t>
      </w:r>
      <w:r w:rsidR="007D2350">
        <w:t xml:space="preserve"> pode</w:t>
      </w:r>
      <w:r w:rsidR="00E21EEA">
        <w:t>m</w:t>
      </w:r>
      <w:r w:rsidR="007D2350">
        <w:t xml:space="preserve"> ser considerada</w:t>
      </w:r>
      <w:r w:rsidR="00E21EEA">
        <w:t>s</w:t>
      </w:r>
      <w:r w:rsidR="00937337" w:rsidRPr="00937337">
        <w:t xml:space="preserve"> </w:t>
      </w:r>
      <w:r w:rsidR="00E21EEA">
        <w:t xml:space="preserve">como </w:t>
      </w:r>
      <w:r w:rsidR="00937337">
        <w:t>um aspecto ce</w:t>
      </w:r>
      <w:r w:rsidR="00C66879">
        <w:t>ntral da estratégia</w:t>
      </w:r>
      <w:r w:rsidR="00E21EEA">
        <w:t xml:space="preserve"> de uma empresa</w:t>
      </w:r>
      <w:r w:rsidR="00C66879">
        <w:t>, pois molda</w:t>
      </w:r>
      <w:r w:rsidR="00E21EEA">
        <w:t>m</w:t>
      </w:r>
      <w:r w:rsidR="00937337">
        <w:t xml:space="preserve"> o</w:t>
      </w:r>
      <w:r w:rsidR="00E21EEA">
        <w:t xml:space="preserve"> seu</w:t>
      </w:r>
      <w:r w:rsidR="00937337">
        <w:t xml:space="preserve"> </w:t>
      </w:r>
      <w:r w:rsidR="00664E7C">
        <w:t>futuro</w:t>
      </w:r>
      <w:r w:rsidR="00937337">
        <w:t xml:space="preserve">. </w:t>
      </w:r>
      <w:r w:rsidR="00937337">
        <w:fldChar w:fldCharType="begin" w:fldLock="1"/>
      </w:r>
      <w:r w:rsidR="00664E7C">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mendeley" : { "formattedCitation" : "(EISENHARDT; ZBARACKI, 1992)", "plainTextFormattedCitation" : "(EISENHARDT; ZBARACKI, 1992)", "previouslyFormattedCitation" : "(EISENHARDT; ZBARACKI, 1992)" }, "properties" : { "noteIndex" : 0 }, "schema" : "https://github.com/citation-style-language/schema/raw/master/csl-citation.json" }</w:instrText>
      </w:r>
      <w:r w:rsidR="00937337">
        <w:fldChar w:fldCharType="separate"/>
      </w:r>
      <w:r w:rsidR="00937337" w:rsidRPr="00937337">
        <w:rPr>
          <w:noProof/>
        </w:rPr>
        <w:t>(EISENHARDT; ZBARACKI, 1992)</w:t>
      </w:r>
      <w:r w:rsidR="00937337">
        <w:fldChar w:fldCharType="end"/>
      </w:r>
      <w:r w:rsidR="00937337">
        <w:t>.</w:t>
      </w:r>
      <w:r w:rsidR="00664E7C">
        <w:t xml:space="preserve"> Mintzberg, Raisinghani e Theoret </w:t>
      </w:r>
      <w:r w:rsidR="00664E7C">
        <w:fldChar w:fldCharType="begin" w:fldLock="1"/>
      </w:r>
      <w:r w:rsidR="00664E7C">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rsidR="00664E7C">
        <w:fldChar w:fldCharType="separate"/>
      </w:r>
      <w:r w:rsidR="00664E7C" w:rsidRPr="00664E7C">
        <w:rPr>
          <w:noProof/>
        </w:rPr>
        <w:t>(1976, p. 246)</w:t>
      </w:r>
      <w:r w:rsidR="00664E7C">
        <w:fldChar w:fldCharType="end"/>
      </w:r>
      <w:r w:rsidR="00664E7C">
        <w:t xml:space="preserve">, </w:t>
      </w:r>
      <w:r w:rsidR="00C66879">
        <w:t>caracteriza</w:t>
      </w:r>
      <w:r w:rsidR="00AB6AEE">
        <w:t>m</w:t>
      </w:r>
      <w:r w:rsidR="00664E7C">
        <w:t xml:space="preserve"> as decisões estratégicas como importantes em termos das ações realizadas, recursos comprometidos ou </w:t>
      </w:r>
      <w:r w:rsidR="00845BD7">
        <w:t>pelos</w:t>
      </w:r>
      <w:r w:rsidR="00664E7C">
        <w:t xml:space="preserve"> precedentes</w:t>
      </w:r>
      <w:r w:rsidR="00845BD7">
        <w:t xml:space="preserve"> que define</w:t>
      </w:r>
      <w:r w:rsidR="00664E7C">
        <w:t xml:space="preserve">. Eisenhardt e Zbaracki </w:t>
      </w:r>
      <w:r w:rsidR="00664E7C">
        <w:fldChar w:fldCharType="begin" w:fldLock="1"/>
      </w:r>
      <w:r w:rsidR="007B175C">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rsidR="00664E7C">
        <w:fldChar w:fldCharType="separate"/>
      </w:r>
      <w:r w:rsidR="00664E7C" w:rsidRPr="00664E7C">
        <w:rPr>
          <w:noProof/>
        </w:rPr>
        <w:t>(1992, p. 17)</w:t>
      </w:r>
      <w:r w:rsidR="00664E7C">
        <w:fldChar w:fldCharType="end"/>
      </w:r>
      <w:r w:rsidR="00664E7C">
        <w:t xml:space="preserve"> adicionam que decisões estratégicas são decisões infrequentes, tomadas pelos líderes de uma organização, que  afetam </w:t>
      </w:r>
      <w:r w:rsidR="00C66879">
        <w:t>cri</w:t>
      </w:r>
      <w:r w:rsidR="00664E7C">
        <w:t>ticamente a saúde da organização e sua sobrevivência.</w:t>
      </w:r>
    </w:p>
    <w:p w14:paraId="4F458D07" w14:textId="60288F10" w:rsidR="003C6F02" w:rsidRDefault="00AB6AEE" w:rsidP="003C6F02">
      <w:r>
        <w:t xml:space="preserve">Dada a criticidade </w:t>
      </w:r>
      <w:r w:rsidR="003C6F02">
        <w:t xml:space="preserve">das decisões estratégicas sobre o futuro das empresas, espera-se que as </w:t>
      </w:r>
      <w:r w:rsidR="00E21EEA">
        <w:t>mesmas</w:t>
      </w:r>
      <w:r w:rsidR="003C6F02">
        <w:t xml:space="preserve"> procurem suportar tais decisões da melhor maneira disponível, possivelmente usando processos formais. Esta necessidade manifestou-se no surgimento do planejamento estratégico formal, considerado </w:t>
      </w:r>
      <w:r w:rsidR="00E21EEA">
        <w:t xml:space="preserve">a partir dos anos 60 </w:t>
      </w:r>
      <w:r w:rsidR="003C6F02">
        <w:t xml:space="preserve">como </w:t>
      </w:r>
      <w:r w:rsidR="003C6F02">
        <w:rPr>
          <w:i/>
        </w:rPr>
        <w:t xml:space="preserve">a </w:t>
      </w:r>
      <w:r w:rsidR="003C6F02">
        <w:t>melhor alternativa para o suporte à estratégia</w:t>
      </w:r>
      <w:r w:rsidR="00E21EEA">
        <w:t>.</w:t>
      </w:r>
      <w:r w:rsidR="003C6F02">
        <w:t xml:space="preserve"> </w:t>
      </w:r>
      <w:r w:rsidR="003C6F02">
        <w:fldChar w:fldCharType="begin" w:fldLock="1"/>
      </w:r>
      <w:r w:rsidR="003C6F02">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3C6F02">
        <w:fldChar w:fldCharType="separate"/>
      </w:r>
      <w:r w:rsidR="003C6F02" w:rsidRPr="00175DCB">
        <w:rPr>
          <w:noProof/>
        </w:rPr>
        <w:t>(MINTZBERG, 1994)</w:t>
      </w:r>
      <w:r w:rsidR="003C6F02">
        <w:fldChar w:fldCharType="end"/>
      </w:r>
      <w:r w:rsidR="003C6F02">
        <w:t xml:space="preserve">. Neste sentido, seria necessário “um processo explícito que determine os objetivos de longo prazo da firma, procedimentos para gerar e </w:t>
      </w:r>
      <w:r w:rsidR="003C6F02" w:rsidRPr="003C6F02">
        <w:rPr>
          <w:i/>
        </w:rPr>
        <w:t>avaliar estratégias alternativas</w:t>
      </w:r>
      <w:r w:rsidR="003C6F02">
        <w:t xml:space="preserve"> e um sistema para monitorar os resultados do plano quando implementado”. </w:t>
      </w:r>
      <w:r w:rsidR="003C6F02">
        <w:fldChar w:fldCharType="begin" w:fldLock="1"/>
      </w:r>
      <w:r w:rsidR="00B70C94">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rsidR="003C6F02">
        <w:fldChar w:fldCharType="separate"/>
      </w:r>
      <w:r w:rsidR="003C6F02" w:rsidRPr="003C6F02">
        <w:rPr>
          <w:noProof/>
        </w:rPr>
        <w:t>(ARMSTRONG, 1982, p. 1998 grifo do autor)</w:t>
      </w:r>
      <w:r w:rsidR="003C6F02">
        <w:fldChar w:fldCharType="end"/>
      </w:r>
      <w:r w:rsidR="003C6F02">
        <w:t xml:space="preserve">. Tal processo foi caracterizado como indicado na </w:t>
      </w:r>
      <w:r w:rsidR="003C6F02">
        <w:fldChar w:fldCharType="begin"/>
      </w:r>
      <w:r w:rsidR="003C6F02">
        <w:instrText xml:space="preserve"> REF _Ref480553143 \h </w:instrText>
      </w:r>
      <w:r w:rsidR="003C6F02">
        <w:fldChar w:fldCharType="separate"/>
      </w:r>
      <w:r w:rsidR="003C6F02">
        <w:t xml:space="preserve">Figura </w:t>
      </w:r>
      <w:r w:rsidR="003C6F02">
        <w:rPr>
          <w:noProof/>
        </w:rPr>
        <w:t>1</w:t>
      </w:r>
      <w:r w:rsidR="003C6F02">
        <w:fldChar w:fldCharType="end"/>
      </w:r>
      <w:r w:rsidR="003C6F02">
        <w:t xml:space="preserve">. Destacada nesta figura está </w:t>
      </w:r>
      <w:r w:rsidR="0034454D">
        <w:t>o foco de discussão deste trabalho, a</w:t>
      </w:r>
      <w:r w:rsidR="003C6F02">
        <w:t xml:space="preserve"> etapa “Avaliar Estratégias”, entendida como a </w:t>
      </w:r>
      <w:r w:rsidR="0034454D">
        <w:t>fase</w:t>
      </w:r>
      <w:r w:rsidR="003C6F02">
        <w:t xml:space="preserve"> na qual estratégias são comparadas e ranqueadas de acordo com alguma métrica de sucesso para a sua escolha</w:t>
      </w:r>
      <w:del w:id="45" w:author="Daniel Lacerda" w:date="2017-04-29T12:40:00Z">
        <w:r w:rsidR="003C6F02" w:rsidDel="00C70146">
          <w:delText xml:space="preserve"> </w:delText>
        </w:r>
      </w:del>
      <w:r w:rsidR="003C6F02">
        <w:t>.</w:t>
      </w:r>
      <w:r w:rsidR="003C6F02">
        <w:fldChar w:fldCharType="begin" w:fldLock="1"/>
      </w:r>
      <w:r w:rsidR="003C6F02">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rsidR="003C6F02">
        <w:fldChar w:fldCharType="separate"/>
      </w:r>
      <w:r w:rsidR="003C6F02" w:rsidRPr="00ED70D5">
        <w:rPr>
          <w:noProof/>
        </w:rPr>
        <w:t>(ARMSTRONG, 1982)</w:t>
      </w:r>
      <w:r w:rsidR="003C6F02">
        <w:fldChar w:fldCharType="end"/>
      </w:r>
      <w:r w:rsidR="003C6F02">
        <w:t xml:space="preserve">. </w:t>
      </w:r>
    </w:p>
    <w:p w14:paraId="3A402C1F" w14:textId="2195D300" w:rsidR="003C6F02" w:rsidRDefault="003C6F02" w:rsidP="003C6F02">
      <w:pPr>
        <w:pStyle w:val="Legenda"/>
      </w:pPr>
      <w:bookmarkStart w:id="46" w:name="_Ref480553143"/>
      <w:r>
        <w:t xml:space="preserve">Figura </w:t>
      </w:r>
      <w:r w:rsidR="003019C2">
        <w:fldChar w:fldCharType="begin"/>
      </w:r>
      <w:r w:rsidR="003019C2">
        <w:instrText xml:space="preserve"> SEQ Figura \* ARABIC </w:instrText>
      </w:r>
      <w:r w:rsidR="003019C2">
        <w:fldChar w:fldCharType="separate"/>
      </w:r>
      <w:r w:rsidR="001375A1">
        <w:rPr>
          <w:noProof/>
        </w:rPr>
        <w:t>1</w:t>
      </w:r>
      <w:r w:rsidR="003019C2">
        <w:rPr>
          <w:noProof/>
        </w:rPr>
        <w:fldChar w:fldCharType="end"/>
      </w:r>
      <w:bookmarkEnd w:id="46"/>
      <w:r>
        <w:t xml:space="preserve"> – Processo Formal para Suporte à Decisões Estratégicas</w:t>
      </w:r>
    </w:p>
    <w:p w14:paraId="4AE96E4A" w14:textId="77777777" w:rsidR="003C6F02" w:rsidRDefault="003C6F02" w:rsidP="003C6F02">
      <w:pPr>
        <w:ind w:firstLine="0"/>
        <w:jc w:val="center"/>
      </w:pPr>
      <w:r>
        <w:rPr>
          <w:noProof/>
        </w:rPr>
        <w:drawing>
          <wp:inline distT="0" distB="0" distL="0" distR="0" wp14:anchorId="53B7DD17" wp14:editId="4FA9ABE6">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5028" cy="1386384"/>
                    </a:xfrm>
                    <a:prstGeom prst="rect">
                      <a:avLst/>
                    </a:prstGeom>
                    <a:noFill/>
                  </pic:spPr>
                </pic:pic>
              </a:graphicData>
            </a:graphic>
          </wp:inline>
        </w:drawing>
      </w:r>
    </w:p>
    <w:p w14:paraId="7838DC3B" w14:textId="77777777" w:rsidR="003C6F02" w:rsidRDefault="003C6F02" w:rsidP="00AB6AEE">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3865AAFC" w14:textId="710430F6" w:rsidR="003C6F02" w:rsidRDefault="003C6F02" w:rsidP="003C6F02">
      <w:r>
        <w:lastRenderedPageBreak/>
        <w:t xml:space="preserve">Embora haja concessões quanto às contribuições do planejamento estratégico formal para suportar decisões estratégicas, o mesmo foi </w:t>
      </w:r>
      <w:del w:id="47" w:author="Daniel Lacerda" w:date="2017-04-29T12:45:00Z">
        <w:r w:rsidDel="00D16E80">
          <w:delText xml:space="preserve">duramente </w:delText>
        </w:r>
      </w:del>
      <w:ins w:id="48" w:author="Daniel Lacerda" w:date="2017-04-29T12:45:00Z">
        <w:r w:rsidR="00D16E80">
          <w:t xml:space="preserve">extensivamente </w:t>
        </w:r>
      </w:ins>
      <w:r>
        <w:t xml:space="preserve">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del w:id="49" w:author="Daniel Lacerda" w:date="2017-04-29T12:45:00Z">
        <w:r w:rsidDel="00D16E80">
          <w:delText xml:space="preserve"> </w:delText>
        </w:r>
      </w:del>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w:t>
      </w:r>
      <w:r w:rsidR="00E21EEA">
        <w:t>o</w:t>
      </w:r>
      <w:r>
        <w:t xml:space="preserve"> </w:t>
      </w:r>
      <w:r w:rsidR="00E21EEA">
        <w:t>p</w:t>
      </w:r>
      <w:r>
        <w:t>lanejamento formal subestima o impacto da incerteza sobre as decisões estratégicas.</w:t>
      </w:r>
    </w:p>
    <w:p w14:paraId="2F5D6096" w14:textId="77777777" w:rsidR="003C6F02" w:rsidRDefault="003C6F02" w:rsidP="003C6F02">
      <w:r>
        <w:t>Ainda que sejam atribuídas todas estas falhas ao P</w:t>
      </w:r>
      <w:r w:rsidR="005B2947">
        <w:t>lanejamento Estratégico formal</w:t>
      </w:r>
      <w:r>
        <w:t xml:space="preserve">, a Avaliação das Decisões estratégicas </w:t>
      </w:r>
      <w:r w:rsidR="0034454D">
        <w:t>mantém</w:t>
      </w:r>
      <w:r>
        <w:t xml:space="preserve">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w:t>
      </w:r>
      <w:r w:rsidR="005B2947">
        <w:t xml:space="preserve"> </w:t>
      </w:r>
    </w:p>
    <w:p w14:paraId="2C4F2892" w14:textId="35ED3B29" w:rsidR="003C6F02" w:rsidRDefault="003C6F02" w:rsidP="003C6F02">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w:t>
      </w:r>
      <w:del w:id="50" w:author="Daniel Lacerda" w:date="2017-04-29T12:46:00Z">
        <w:r w:rsidDel="00D16E80">
          <w:delText xml:space="preserve">como </w:delText>
        </w:r>
      </w:del>
      <w:r>
        <w:t xml:space="preserve">“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73D426DA" w14:textId="4677C890" w:rsidR="003C6F02" w:rsidRDefault="00722582" w:rsidP="003C6F02">
      <w:r>
        <w:t>Segundo, d</w:t>
      </w:r>
      <w:r w:rsidR="00181CD1">
        <w:t xml:space="preserve">urante a Rotina de Avaliação e Escolha, </w:t>
      </w:r>
      <w:r w:rsidR="003C6F02">
        <w:t xml:space="preserve">Mintzberg, Raisinghani e Theoret </w:t>
      </w:r>
      <w:r w:rsidR="003C6F02">
        <w:fldChar w:fldCharType="begin" w:fldLock="1"/>
      </w:r>
      <w:r w:rsidR="003C6F02">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rsidR="003C6F02">
        <w:fldChar w:fldCharType="separate"/>
      </w:r>
      <w:r w:rsidR="003C6F02" w:rsidRPr="00AF673E">
        <w:rPr>
          <w:noProof/>
        </w:rPr>
        <w:t>(1976)</w:t>
      </w:r>
      <w:r w:rsidR="003C6F02">
        <w:fldChar w:fldCharType="end"/>
      </w:r>
      <w:r w:rsidR="003C6F02">
        <w:t xml:space="preserve"> </w:t>
      </w:r>
      <w:r w:rsidR="00181CD1">
        <w:t xml:space="preserve">observaram três modos </w:t>
      </w:r>
      <w:r w:rsidR="003C6F02">
        <w:t>de tomada de decisão: Julgamento, Barganha e Análise. No modo “julgamento” (</w:t>
      </w:r>
      <w:r w:rsidR="003C6F02" w:rsidRPr="00D16E80">
        <w:rPr>
          <w:i/>
          <w:rPrChange w:id="51" w:author="Daniel Lacerda" w:date="2017-04-29T12:47:00Z">
            <w:rPr/>
          </w:rPrChange>
        </w:rPr>
        <w:t>judgment</w:t>
      </w:r>
      <w:r w:rsidR="003C6F02">
        <w:t>), um indivíduo realiza a escolha com base em procedimentos que o mesmo não explicita</w:t>
      </w:r>
      <w:r w:rsidR="008E02A8">
        <w:t xml:space="preserve"> (e talvez não sabe explicitar)</w:t>
      </w:r>
      <w:r w:rsidR="003C6F02">
        <w:t>. No modo “barganha”, a seleção da decisão é realizada por um grupo de decisores que possuem sistemas de metas conflitantes, cada um utilizando seu próprio julgamento. Finalmente, na análise, a avali</w:t>
      </w:r>
      <w:r w:rsidR="008E02A8">
        <w:t>ação formal é realizada</w:t>
      </w:r>
      <w:r w:rsidR="003C6F02">
        <w:t xml:space="preserve"> geralmente por tecnocratas, seguida de escolha gerencial por meio da barganha ou julgamento. Mintzberg, Raisinghani e Theoret </w:t>
      </w:r>
      <w:r w:rsidR="003C6F02">
        <w:fldChar w:fldCharType="begin" w:fldLock="1"/>
      </w:r>
      <w:r w:rsidR="003C6F02">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rsidR="003C6F02">
        <w:fldChar w:fldCharType="separate"/>
      </w:r>
      <w:r w:rsidR="003C6F02" w:rsidRPr="00664E7C">
        <w:rPr>
          <w:noProof/>
        </w:rPr>
        <w:t>(1976, p. 246)</w:t>
      </w:r>
      <w:r w:rsidR="003C6F02">
        <w:fldChar w:fldCharType="end"/>
      </w:r>
      <w:r w:rsidR="003C6F02">
        <w:t xml:space="preserve"> observam que a maior parte das decisões</w:t>
      </w:r>
      <w:r w:rsidR="0058541F">
        <w:t xml:space="preserve"> não são realizadas em um processo analítico (como apregoado pela então literatura normativa), mas </w:t>
      </w:r>
      <w:del w:id="52" w:author="Daniel Lacerda" w:date="2017-04-29T12:47:00Z">
        <w:r w:rsidR="0058541F" w:rsidDel="00D16E80">
          <w:delText xml:space="preserve">sim </w:delText>
        </w:r>
      </w:del>
      <w:r w:rsidR="0058541F">
        <w:t>em julgamento e barganha.</w:t>
      </w:r>
    </w:p>
    <w:p w14:paraId="2CE373C8" w14:textId="77777777" w:rsidR="00D41615" w:rsidRDefault="00D41615" w:rsidP="008E02A8">
      <w:r>
        <w:lastRenderedPageBreak/>
        <w:t>No entanto</w:t>
      </w:r>
      <w:r w:rsidR="00716C70">
        <w:t xml:space="preserve">, esta constatação não significa que “Julgamento” e “Barganha” </w:t>
      </w:r>
      <w:r w:rsidR="00B70C94">
        <w:t>sejam</w:t>
      </w:r>
      <w:r w:rsidR="00716C70">
        <w:t xml:space="preserve"> alternativas </w:t>
      </w:r>
      <w:r w:rsidR="00716C70">
        <w:rPr>
          <w:i/>
        </w:rPr>
        <w:t xml:space="preserve">melhores </w:t>
      </w:r>
      <w:r w:rsidR="00716C70">
        <w:t>do que</w:t>
      </w:r>
      <w:r w:rsidR="00B70C94">
        <w:t xml:space="preserve"> a “Análise Formal” para a avaliação de decisões estratégicas. </w:t>
      </w:r>
      <w:commentRangeStart w:id="53"/>
      <w:r w:rsidR="008E02A8">
        <w:t>Ao contrário</w:t>
      </w:r>
      <w:r w:rsidR="00B70C94">
        <w:t xml:space="preserve">, evidências apontam </w:t>
      </w:r>
      <w:r w:rsidR="00181CD1">
        <w:t>que o uso de procedimentos racionais para o suporte à tomada de decisão estratégica traz benefícios às empresas.</w:t>
      </w:r>
      <w:commentRangeEnd w:id="53"/>
      <w:r w:rsidR="00D16E80">
        <w:rPr>
          <w:rStyle w:val="Refdecomentrio"/>
        </w:rPr>
        <w:commentReference w:id="53"/>
      </w:r>
    </w:p>
    <w:p w14:paraId="2CDD796D" w14:textId="5714BC1F" w:rsidR="00EB5011" w:rsidRDefault="00116FC4" w:rsidP="008E02A8">
      <w:r>
        <w:t>O “julgamento” e a “ba</w:t>
      </w:r>
      <w:r w:rsidR="008E02A8">
        <w:t>rganha” são modos de avaliação sujeitos a vi</w:t>
      </w:r>
      <w:r w:rsidR="00EB5011">
        <w:t>és</w:t>
      </w:r>
      <w:r w:rsidR="008E02A8">
        <w:t xml:space="preserve">, cujo </w:t>
      </w:r>
      <w:r w:rsidR="00087EB2">
        <w:t xml:space="preserve">impacto </w:t>
      </w:r>
      <w:r w:rsidR="00EB5011">
        <w:t xml:space="preserve">negativo </w:t>
      </w:r>
      <w:r w:rsidR="008E02A8">
        <w:t>sobre as</w:t>
      </w:r>
      <w:r w:rsidR="00EB5011">
        <w:t xml:space="preserve"> decisões</w:t>
      </w:r>
      <w:r w:rsidR="00087EB2">
        <w:t xml:space="preserve"> estratégicas foi reconhecido há pelo menos 3 décadas</w:t>
      </w:r>
      <w:r w:rsidR="00EB5011">
        <w:t>. Barnes</w:t>
      </w:r>
      <w:r w:rsidR="00087EB2">
        <w:t xml:space="preserve"> </w:t>
      </w:r>
      <w:r w:rsidR="00087EB2">
        <w:fldChar w:fldCharType="begin" w:fldLock="1"/>
      </w:r>
      <w:r w:rsidR="00D41A23">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rsidR="00087EB2">
        <w:fldChar w:fldCharType="separate"/>
      </w:r>
      <w:r w:rsidR="00EB5011" w:rsidRPr="00EB5011">
        <w:rPr>
          <w:noProof/>
        </w:rPr>
        <w:t>(1984)</w:t>
      </w:r>
      <w:r w:rsidR="00087EB2">
        <w:fldChar w:fldCharType="end"/>
      </w:r>
      <w:r w:rsidR="00EB5011">
        <w:t xml:space="preserve"> observa que o viés da confiança em excesso (</w:t>
      </w:r>
      <w:r w:rsidR="00EB5011" w:rsidRPr="00807021">
        <w:rPr>
          <w:i/>
          <w:rPrChange w:id="54" w:author="Daniel Lacerda" w:date="2017-04-29T13:19:00Z">
            <w:rPr/>
          </w:rPrChange>
        </w:rPr>
        <w:t>overconfidence</w:t>
      </w:r>
      <w:r w:rsidR="00EB5011">
        <w:t xml:space="preserve">) é particularmente pernicioso para as decisões estratégicas pois dificulta o reconhecimento da fragilidade de pressupostos. Como consequência, não é surpreendente que este viés esteja associado </w:t>
      </w:r>
      <w:r w:rsidR="004A7876">
        <w:t>negativamente</w:t>
      </w:r>
      <w:r w:rsidR="00EB5011">
        <w:t xml:space="preserve"> </w:t>
      </w:r>
      <w:r w:rsidR="004A7876">
        <w:t>ao tempo de sobrevivência</w:t>
      </w:r>
      <w:r w:rsidR="00EB5011">
        <w:t xml:space="preserve"> das empresas</w:t>
      </w:r>
      <w:r w:rsidR="008E02A8">
        <w:t>.</w:t>
      </w:r>
      <w:r w:rsidR="008E02A8">
        <w:fldChar w:fldCharType="begin" w:fldLock="1"/>
      </w:r>
      <w:r w:rsidR="00EB5011">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8E02A8">
        <w:fldChar w:fldCharType="separate"/>
      </w:r>
      <w:r w:rsidR="008E02A8" w:rsidRPr="008E02A8">
        <w:rPr>
          <w:noProof/>
        </w:rPr>
        <w:t>(GUDMUNDSSON; LECHNER, 2013)</w:t>
      </w:r>
      <w:r w:rsidR="008E02A8">
        <w:fldChar w:fldCharType="end"/>
      </w:r>
      <w:r w:rsidR="00087EB2">
        <w:t xml:space="preserve">. </w:t>
      </w:r>
    </w:p>
    <w:p w14:paraId="47882629" w14:textId="1881600A" w:rsidR="00D41A23" w:rsidRDefault="00D41615" w:rsidP="00571557">
      <w:r>
        <w:t xml:space="preserve">Se a presença de vieses no julgamento humano pode ser </w:t>
      </w:r>
      <w:r w:rsidR="00D41A23">
        <w:t>prejudicial para a qualidade de decisões estratégica, resta saber se a alternativa analítica pode trazer benefícios. De fato, a relação entre o</w:t>
      </w:r>
      <w:r>
        <w:t xml:space="preserve"> uso de processos de decisão estratégica racionais (</w:t>
      </w:r>
      <w:r>
        <w:rPr>
          <w:i/>
        </w:rPr>
        <w:t>procedural racionality)</w:t>
      </w:r>
      <w:r w:rsidR="00D41A23">
        <w:rPr>
          <w:i/>
        </w:rPr>
        <w:t xml:space="preserve"> </w:t>
      </w:r>
      <w:r w:rsidR="00D41A23">
        <w:t>e a qualidade de decisões estratégicas foi testada</w:t>
      </w:r>
      <w:ins w:id="55" w:author="Daniel Lacerda" w:date="2017-04-29T13:19:00Z">
        <w:r w:rsidR="00807021">
          <w:t xml:space="preserve"> empíricamente</w:t>
        </w:r>
      </w:ins>
      <w:del w:id="56" w:author="Daniel Lacerda" w:date="2017-04-29T13:19:00Z">
        <w:r w:rsidR="00D41A23" w:rsidDel="00807021">
          <w:delText xml:space="preserve"> pela literatura empírica</w:delText>
        </w:r>
      </w:del>
      <w:r w:rsidR="00D41A23">
        <w:t xml:space="preserve">. </w:t>
      </w:r>
      <w:r w:rsidR="00B70C94">
        <w:t xml:space="preserve">Dean e Sharfman </w:t>
      </w:r>
      <w:r w:rsidR="00B70C94">
        <w:fldChar w:fldCharType="begin" w:fldLock="1"/>
      </w:r>
      <w:r w:rsidR="004B312E">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rsidR="00B70C94">
        <w:fldChar w:fldCharType="separate"/>
      </w:r>
      <w:r w:rsidR="00B70C94" w:rsidRPr="00B70C94">
        <w:rPr>
          <w:noProof/>
        </w:rPr>
        <w:t>(1996)</w:t>
      </w:r>
      <w:r w:rsidR="00B70C94">
        <w:fldChar w:fldCharType="end"/>
      </w:r>
      <w:r w:rsidR="00B70C94">
        <w:t xml:space="preserve"> </w:t>
      </w:r>
      <w:r w:rsidR="004B312E">
        <w:t>encontraram uma relação positiva entre o uso de processos d</w:t>
      </w:r>
      <w:r w:rsidR="00181CD1">
        <w:t>e decisão estratégica racionais</w:t>
      </w:r>
      <w:r w:rsidR="004B312E">
        <w:t xml:space="preserve"> e a efetividade d</w:t>
      </w:r>
      <w:r w:rsidR="00D41A23">
        <w:t xml:space="preserve">as decisões estratégica, mesmo controlando fatores externos como a favorabilidade do ambiente e a qualidade da implementação. </w:t>
      </w:r>
      <w:r w:rsidR="000E4642">
        <w:t xml:space="preserve">Brews e Hunt </w:t>
      </w:r>
      <w:r w:rsidR="000E4642">
        <w:fldChar w:fldCharType="begin" w:fldLock="1"/>
      </w:r>
      <w:r w:rsidR="00A558F3">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rsidR="000E4642">
        <w:fldChar w:fldCharType="separate"/>
      </w:r>
      <w:r w:rsidR="000E4642" w:rsidRPr="000E4642">
        <w:rPr>
          <w:noProof/>
        </w:rPr>
        <w:t>(1999)</w:t>
      </w:r>
      <w:r w:rsidR="000E4642">
        <w:fldChar w:fldCharType="end"/>
      </w:r>
      <w:r w:rsidR="000E4642">
        <w:t xml:space="preserve"> procuraram “resolver o dilema entre as escolas do aprendizado e planejamento”, sugerindo que os benefícios do planejamento formal são realizados conforme a empresa “aprende a planejar”, e utiliza o “planejamento para aprender”.</w:t>
      </w:r>
      <w:r w:rsidR="003D4947">
        <w:t xml:space="preserve"> </w:t>
      </w:r>
    </w:p>
    <w:p w14:paraId="3014B7FE" w14:textId="69F4DBAB" w:rsidR="00C66879" w:rsidRDefault="00A558F3" w:rsidP="008507BF">
      <w:r>
        <w:t>Um fator crítico e controverso em relação ao uso de artefatos analíticos para suporte à avaliação de decisões estratégicas é a incerteza.</w:t>
      </w:r>
      <w:r w:rsidR="008507BF">
        <w:t xml:space="preserve"> </w:t>
      </w:r>
      <w:r w:rsidR="008507BF">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del w:id="57" w:author="Daniel Lacerda" w:date="2017-04-29T13:20:00Z">
        <w:r w:rsidR="008507BF" w:rsidDel="00807021">
          <w:rPr>
            <w:spacing w:val="-4"/>
          </w:rPr>
          <w:delText xml:space="preserve"> </w:delText>
        </w:r>
      </w:del>
      <w:r w:rsidR="008507BF">
        <w:rPr>
          <w:spacing w:val="-4"/>
        </w:rPr>
        <w:fldChar w:fldCharType="begin" w:fldLock="1"/>
      </w:r>
      <w:r w:rsidR="008507BF">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8507BF">
        <w:rPr>
          <w:spacing w:val="-4"/>
        </w:rPr>
        <w:fldChar w:fldCharType="separate"/>
      </w:r>
      <w:r w:rsidR="008507BF" w:rsidRPr="005A1C94">
        <w:rPr>
          <w:noProof/>
          <w:spacing w:val="-4"/>
        </w:rPr>
        <w:t>(WALKER; LEMPERT; KWAKKEL, 2013)</w:t>
      </w:r>
      <w:r w:rsidR="008507BF">
        <w:rPr>
          <w:spacing w:val="-4"/>
        </w:rPr>
        <w:fldChar w:fldCharType="end"/>
      </w:r>
      <w:r w:rsidR="008507BF">
        <w:rPr>
          <w:spacing w:val="-4"/>
        </w:rPr>
        <w:t xml:space="preserve">. Nesta definição, o risco denota a parte calculável e controlável de tudo que é desconhecido. A parcela do que não é conhecido e que não é controlável é a incerteza </w:t>
      </w:r>
      <w:r w:rsidR="008507BF">
        <w:rPr>
          <w:spacing w:val="-4"/>
        </w:rPr>
        <w:fldChar w:fldCharType="begin" w:fldLock="1"/>
      </w:r>
      <w:r w:rsidR="008507BF">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sidR="008507BF">
        <w:rPr>
          <w:spacing w:val="-4"/>
        </w:rPr>
        <w:fldChar w:fldCharType="separate"/>
      </w:r>
      <w:r w:rsidR="008507BF" w:rsidRPr="005A1C94">
        <w:rPr>
          <w:noProof/>
          <w:spacing w:val="-4"/>
        </w:rPr>
        <w:t>(KNIGHT, 1921)</w:t>
      </w:r>
      <w:r w:rsidR="008507BF">
        <w:rPr>
          <w:spacing w:val="-4"/>
        </w:rPr>
        <w:fldChar w:fldCharType="end"/>
      </w:r>
      <w:r w:rsidR="008507BF">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rsidR="00764B97">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rsidR="00764B97">
        <w:fldChar w:fldCharType="begin" w:fldLock="1"/>
      </w:r>
      <w:r w:rsidR="00764B97">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rsidR="00764B97">
        <w:fldChar w:fldCharType="separate"/>
      </w:r>
      <w:r w:rsidR="00764B97" w:rsidRPr="00764B97">
        <w:rPr>
          <w:noProof/>
        </w:rPr>
        <w:t>(2003)</w:t>
      </w:r>
      <w:r w:rsidR="00764B97">
        <w:fldChar w:fldCharType="end"/>
      </w:r>
      <w:r w:rsidR="00764B97">
        <w:t xml:space="preserve"> </w:t>
      </w:r>
      <w:r>
        <w:t xml:space="preserve">encontraram evidências controversas no nível da decisão, de modo que o “dinamismo </w:t>
      </w:r>
      <w:r>
        <w:lastRenderedPageBreak/>
        <w:t>do ambiente” f</w:t>
      </w:r>
      <w:r w:rsidR="00764B97">
        <w:t>oi apontado como um fator que limitou a utilidade dos processos racionais de decisão.</w:t>
      </w:r>
    </w:p>
    <w:p w14:paraId="25E34EF0" w14:textId="636D295C" w:rsidR="007D54DE" w:rsidRDefault="009E554E" w:rsidP="007D54DE">
      <w:pPr>
        <w:rPr>
          <w:spacing w:val="-4"/>
        </w:rPr>
      </w:pPr>
      <w:commentRangeStart w:id="58"/>
      <w:r>
        <w:rPr>
          <w:spacing w:val="-4"/>
        </w:rPr>
        <w:t>Em todo caso, c</w:t>
      </w:r>
      <w:r w:rsidR="007D54DE">
        <w:rPr>
          <w:spacing w:val="-4"/>
        </w:rPr>
        <w:t xml:space="preserve">onsiderar a incerteza de modo inapropriado </w:t>
      </w:r>
      <w:r>
        <w:rPr>
          <w:spacing w:val="-4"/>
        </w:rPr>
        <w:t>em decisões estratégicas</w:t>
      </w:r>
      <w:r w:rsidR="007D54DE">
        <w:rPr>
          <w:spacing w:val="-4"/>
        </w:rPr>
        <w:t xml:space="preserve"> pode ter resultados indesejáveis para as empresas.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sidR="007D54DE">
        <w:rPr>
          <w:spacing w:val="-4"/>
        </w:rPr>
        <w:fldChar w:fldCharType="separate"/>
      </w:r>
      <w:r w:rsidR="007D54DE" w:rsidRPr="008D0B54">
        <w:rPr>
          <w:noProof/>
          <w:spacing w:val="-4"/>
        </w:rPr>
        <w:t>(SCHOEMAKER, 1995; WACK, 1985)</w:t>
      </w:r>
      <w:r w:rsidR="007D54DE">
        <w:rPr>
          <w:spacing w:val="-4"/>
        </w:rPr>
        <w:fldChar w:fldCharType="end"/>
      </w:r>
      <w:r w:rsidR="007D54DE">
        <w:rPr>
          <w:spacing w:val="-4"/>
        </w:rPr>
        <w:t xml:space="preserve">. </w:t>
      </w:r>
      <w:r>
        <w:rPr>
          <w:spacing w:val="-4"/>
        </w:rPr>
        <w:t>Ainda assim</w:t>
      </w:r>
      <w:r w:rsidR="007D54DE">
        <w:rPr>
          <w:spacing w:val="-4"/>
        </w:rPr>
        <w:t xml:space="preserve">, </w:t>
      </w:r>
      <w:r w:rsidR="008507BF">
        <w:rPr>
          <w:spacing w:val="-4"/>
        </w:rPr>
        <w:t xml:space="preserve">é possível observar que </w:t>
      </w:r>
      <w:r w:rsidR="007D54DE">
        <w:rPr>
          <w:spacing w:val="-4"/>
        </w:rPr>
        <w:t xml:space="preserve">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7D54DE">
        <w:rPr>
          <w:spacing w:val="-4"/>
        </w:rPr>
        <w:fldChar w:fldCharType="separate"/>
      </w:r>
      <w:r w:rsidR="007D54DE" w:rsidRPr="00097BC2">
        <w:rPr>
          <w:noProof/>
          <w:spacing w:val="-4"/>
        </w:rPr>
        <w:t>(WACK, 1985)</w:t>
      </w:r>
      <w:r w:rsidR="007D54DE">
        <w:rPr>
          <w:spacing w:val="-4"/>
        </w:rPr>
        <w:fldChar w:fldCharType="end"/>
      </w:r>
      <w:r w:rsidR="007D54DE">
        <w:rPr>
          <w:spacing w:val="-4"/>
        </w:rPr>
        <w:t xml:space="preserve">. Como mostra a </w:t>
      </w:r>
      <w:r w:rsidR="007D54DE">
        <w:rPr>
          <w:spacing w:val="-4"/>
        </w:rPr>
        <w:fldChar w:fldCharType="begin"/>
      </w:r>
      <w:r w:rsidR="007D54DE">
        <w:rPr>
          <w:spacing w:val="-4"/>
        </w:rPr>
        <w:instrText xml:space="preserve"> REF _Ref471827157 \h </w:instrText>
      </w:r>
      <w:r w:rsidR="007D54DE">
        <w:rPr>
          <w:spacing w:val="-4"/>
        </w:rPr>
      </w:r>
      <w:r w:rsidR="007D54DE">
        <w:rPr>
          <w:spacing w:val="-4"/>
        </w:rPr>
        <w:fldChar w:fldCharType="separate"/>
      </w:r>
      <w:r w:rsidR="007D54DE">
        <w:t xml:space="preserve">Figura </w:t>
      </w:r>
      <w:r w:rsidR="007D54DE">
        <w:rPr>
          <w:noProof/>
        </w:rPr>
        <w:t>1</w:t>
      </w:r>
      <w:r w:rsidR="007D54DE">
        <w:rPr>
          <w:spacing w:val="-4"/>
        </w:rPr>
        <w:fldChar w:fldCharType="end"/>
      </w:r>
      <w:r w:rsidR="007D54DE">
        <w:rPr>
          <w:spacing w:val="-4"/>
        </w:rPr>
        <w:t xml:space="preserve">, 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sidR="007D54DE">
        <w:rPr>
          <w:spacing w:val="-4"/>
        </w:rPr>
        <w:fldChar w:fldCharType="begin" w:fldLock="1"/>
      </w:r>
      <w:r w:rsidR="007D54DE">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7D54DE">
        <w:rPr>
          <w:spacing w:val="-4"/>
        </w:rPr>
        <w:fldChar w:fldCharType="separate"/>
      </w:r>
      <w:r w:rsidR="007D54DE" w:rsidRPr="00097BC2">
        <w:rPr>
          <w:noProof/>
          <w:spacing w:val="-4"/>
        </w:rPr>
        <w:t>(WACK, 1985)</w:t>
      </w:r>
      <w:r w:rsidR="007D54DE">
        <w:rPr>
          <w:spacing w:val="-4"/>
        </w:rPr>
        <w:fldChar w:fldCharType="end"/>
      </w:r>
      <w:r w:rsidR="007D54DE">
        <w:rPr>
          <w:spacing w:val="-4"/>
        </w:rPr>
        <w:t>.</w:t>
      </w:r>
    </w:p>
    <w:p w14:paraId="1C58017D" w14:textId="0ECE203A" w:rsidR="007D54DE" w:rsidRDefault="007D54DE" w:rsidP="007D54DE">
      <w:pPr>
        <w:pStyle w:val="Legenda"/>
      </w:pPr>
      <w:bookmarkStart w:id="59" w:name="_Ref471827157"/>
      <w:bookmarkStart w:id="60" w:name="_Toc479347014"/>
      <w:r>
        <w:t xml:space="preserve">Figura </w:t>
      </w:r>
      <w:r w:rsidR="003019C2">
        <w:fldChar w:fldCharType="begin"/>
      </w:r>
      <w:r w:rsidR="003019C2">
        <w:instrText xml:space="preserve"> SEQ Figura \* ARABIC </w:instrText>
      </w:r>
      <w:r w:rsidR="003019C2">
        <w:fldChar w:fldCharType="separate"/>
      </w:r>
      <w:r w:rsidR="001375A1">
        <w:rPr>
          <w:noProof/>
        </w:rPr>
        <w:t>2</w:t>
      </w:r>
      <w:r w:rsidR="003019C2">
        <w:rPr>
          <w:noProof/>
        </w:rPr>
        <w:fldChar w:fldCharType="end"/>
      </w:r>
      <w:bookmarkEnd w:id="59"/>
      <w:r>
        <w:t xml:space="preserve"> – Previsões e Comportamento real da demanda de petróleo</w:t>
      </w:r>
      <w:bookmarkEnd w:id="60"/>
    </w:p>
    <w:p w14:paraId="773DEA01" w14:textId="77777777" w:rsidR="007D54DE" w:rsidRDefault="007D54DE" w:rsidP="007D54DE">
      <w:pPr>
        <w:jc w:val="center"/>
        <w:rPr>
          <w:spacing w:val="-4"/>
        </w:rPr>
      </w:pPr>
      <w:r w:rsidRPr="00097BC2">
        <w:rPr>
          <w:noProof/>
          <w:spacing w:val="-4"/>
        </w:rPr>
        <w:drawing>
          <wp:inline distT="0" distB="0" distL="0" distR="0" wp14:anchorId="3B3469A7" wp14:editId="54929824">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19572" cy="2452122"/>
                    </a:xfrm>
                    <a:prstGeom prst="rect">
                      <a:avLst/>
                    </a:prstGeom>
                  </pic:spPr>
                </pic:pic>
              </a:graphicData>
            </a:graphic>
          </wp:inline>
        </w:drawing>
      </w:r>
    </w:p>
    <w:p w14:paraId="1D472126" w14:textId="77777777" w:rsidR="007D54DE" w:rsidRDefault="007D54DE" w:rsidP="007D54DE">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4CCF8127" w14:textId="7D46AC28" w:rsidR="00C66879" w:rsidRPr="00C66879" w:rsidRDefault="007D54DE" w:rsidP="007D54DE">
      <w:r>
        <w:rPr>
          <w:spacing w:val="-4"/>
        </w:rPr>
        <w:t>Outro exemplo conhecido e paradoxal é o caso da Kodak.</w:t>
      </w:r>
      <w:r w:rsidR="007D2350">
        <w:rPr>
          <w:spacing w:val="-4"/>
        </w:rPr>
        <w:t xml:space="preserve"> Este exemplo adiciona a sutileza que a incerteza, normalmente imaginada como um fator externo à empresa também está </w:t>
      </w:r>
      <w:r w:rsidR="007D2350">
        <w:rPr>
          <w:i/>
          <w:spacing w:val="-4"/>
        </w:rPr>
        <w:t xml:space="preserve">dentro </w:t>
      </w:r>
      <w:r w:rsidR="007D2350">
        <w:rPr>
          <w:spacing w:val="-4"/>
        </w:rPr>
        <w:t>da empresa.</w:t>
      </w:r>
      <w:r>
        <w:rPr>
          <w:spacing w:val="-4"/>
        </w:rPr>
        <w:t xml:space="preserve">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w:t>
      </w:r>
      <w:r>
        <w:rPr>
          <w:spacing w:val="-4"/>
        </w:rPr>
        <w:lastRenderedPageBreak/>
        <w:t xml:space="preserve">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commentRangeEnd w:id="58"/>
      <w:r w:rsidR="00807021">
        <w:rPr>
          <w:rStyle w:val="Refdecomentrio"/>
        </w:rPr>
        <w:commentReference w:id="58"/>
      </w:r>
    </w:p>
    <w:p w14:paraId="0624F982" w14:textId="062A96EF" w:rsidR="00DC2AFD" w:rsidRDefault="00006573" w:rsidP="003F612E">
      <w:r>
        <w:t>Ambos estes exemplos</w:t>
      </w:r>
      <w:r w:rsidR="008507BF">
        <w:t xml:space="preserve">, bem como as tensões entre os defensores do planejamento formal (ex.: </w:t>
      </w:r>
      <w:r w:rsidR="008507BF">
        <w:fldChar w:fldCharType="begin" w:fldLock="1"/>
      </w:r>
      <w:r w:rsidR="008507BF">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8507BF">
        <w:fldChar w:fldCharType="separate"/>
      </w:r>
      <w:r w:rsidR="008507BF" w:rsidRPr="008507BF">
        <w:rPr>
          <w:noProof/>
        </w:rPr>
        <w:t>(ARMSTRONG, 1982; DEAN; SHARFMAN, 1996)</w:t>
      </w:r>
      <w:r w:rsidR="008507BF">
        <w:fldChar w:fldCharType="end"/>
      </w:r>
      <w:r w:rsidR="008507BF">
        <w:t xml:space="preserve">) e seus críticos </w:t>
      </w:r>
      <w:r w:rsidR="008507BF">
        <w:fldChar w:fldCharType="begin" w:fldLock="1"/>
      </w:r>
      <w:r w:rsidR="00287997">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8507BF">
        <w:fldChar w:fldCharType="separate"/>
      </w:r>
      <w:r w:rsidR="008507BF" w:rsidRPr="008507BF">
        <w:rPr>
          <w:noProof/>
        </w:rPr>
        <w:t>(MINTZBERG, 1994)</w:t>
      </w:r>
      <w:r w:rsidR="008507BF">
        <w:fldChar w:fldCharType="end"/>
      </w:r>
      <w:r>
        <w:t xml:space="preserve"> apontam para a relevância da temática da avaliação de decisões estratégicas, especialmente em condições</w:t>
      </w:r>
      <w:r w:rsidR="00107341">
        <w:t xml:space="preserve"> de incerteza</w:t>
      </w:r>
      <w:r w:rsidR="008507BF">
        <w:t>.</w:t>
      </w:r>
      <w:r w:rsidR="0087697B">
        <w:t xml:space="preserve"> </w:t>
      </w:r>
      <w:r w:rsidR="008507BF">
        <w:t>Explicitada a relevância deste tema, a seção seguinte discutirá os problemas relacionados à avaliação de decisões estratégicas, e os elementos que a circundam. A questão de pesquisa deste trabalho será definida</w:t>
      </w:r>
      <w:r w:rsidR="001C660D">
        <w:t>.</w:t>
      </w:r>
    </w:p>
    <w:p w14:paraId="0DEAD1ED" w14:textId="77777777" w:rsidR="00DC2AFD" w:rsidRPr="00C040FC" w:rsidRDefault="00DC2AFD" w:rsidP="00DC2AFD">
      <w:pPr>
        <w:pStyle w:val="Ttulo2"/>
      </w:pPr>
      <w:r>
        <w:t xml:space="preserve">Objeto e </w:t>
      </w:r>
      <w:r w:rsidRPr="00C040FC">
        <w:t>Questão de Pesquisa</w:t>
      </w:r>
    </w:p>
    <w:p w14:paraId="4D829981" w14:textId="77777777" w:rsidR="006714F1" w:rsidRDefault="00462444" w:rsidP="00DC2AFD">
      <w:r>
        <w:t>Considerando o contexto apresentado, esta seção detalhará a problemática da decisão estratégic</w:t>
      </w:r>
      <w:r w:rsidR="00705637">
        <w:t>a sob incerteza. Inicialmente o objeto de pesquisa será localizado em seu contexto. Em seguida, os</w:t>
      </w:r>
      <w:r>
        <w:t xml:space="preserve"> problemas centrais da decisão estratégicas serão </w:t>
      </w:r>
      <w:r w:rsidR="00705637">
        <w:t>discutidos, culminando na questão de pesquisa do trabalho.</w:t>
      </w:r>
    </w:p>
    <w:p w14:paraId="0BE5A520" w14:textId="06E3AF92" w:rsidR="00F65834" w:rsidRDefault="006714F1" w:rsidP="00F65834">
      <w:r>
        <w:t xml:space="preserve">A pesquisa em decisão estratégica </w:t>
      </w:r>
      <w:r w:rsidR="007D7DFC">
        <w:t>frequentemente</w:t>
      </w:r>
      <w:r>
        <w:t xml:space="preserve"> foi dividida entre duas categorias: </w:t>
      </w:r>
      <w:ins w:id="61" w:author="Daniel Lacerda" w:date="2017-04-29T13:24:00Z">
        <w:r w:rsidR="00DA0EA8">
          <w:t xml:space="preserve">a </w:t>
        </w:r>
      </w:ins>
      <w:r>
        <w:t>pesquisa sobre o conteúdo das decisões</w:t>
      </w:r>
      <w:del w:id="62" w:author="Daniel Lacerda" w:date="2017-04-29T13:24:00Z">
        <w:r w:rsidDel="00DA0EA8">
          <w:delText>,</w:delText>
        </w:r>
      </w:del>
      <w:r>
        <w:t xml:space="preserve"> e </w:t>
      </w:r>
      <w:ins w:id="63" w:author="Daniel Lacerda" w:date="2017-04-29T13:24:00Z">
        <w:r w:rsidR="00DA0EA8">
          <w:t xml:space="preserve">a </w:t>
        </w:r>
      </w:ins>
      <w:r>
        <w:t xml:space="preserve">pesquisa sobre o processo das decisões. </w:t>
      </w:r>
      <w:r>
        <w:fldChar w:fldCharType="begin" w:fldLock="1"/>
      </w:r>
      <w:r w:rsidR="00C9617E">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w:t>
      </w:r>
      <w:r w:rsidR="00B33A5F">
        <w:t xml:space="preserve"> </w:t>
      </w:r>
      <w:r w:rsidR="00AF4259">
        <w:t>à segunda vertente indicada.</w:t>
      </w:r>
    </w:p>
    <w:p w14:paraId="1723BC41" w14:textId="2799F71A" w:rsidR="00813226" w:rsidRDefault="006D3767" w:rsidP="00813226">
      <w:r>
        <w:t xml:space="preserve">Mintzberg, Raisinghani e Theoret </w:t>
      </w:r>
      <w:r>
        <w:fldChar w:fldCharType="begin" w:fldLock="1"/>
      </w:r>
      <w:r w:rsidR="00BC52FE">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t xml:space="preserve">Figura </w:t>
      </w:r>
      <w:r>
        <w:rPr>
          <w:noProof/>
        </w:rPr>
        <w:t>4</w:t>
      </w:r>
      <w:r>
        <w:fldChar w:fldCharType="end"/>
      </w:r>
      <w:r>
        <w:t>). O modelo sugere que toda decisão estratégica possui ao menos duas etapas em sua linha principal: Reconhecimento e Avaliação</w:t>
      </w:r>
      <w:r w:rsidR="00BC52FE">
        <w:t>/</w:t>
      </w:r>
      <w:r>
        <w:t>Escolha. Algumas decisões, no entanto, parecem precisar de etapas adicionais, incluindo diagnóstico, busca-screening</w:t>
      </w:r>
      <w:r w:rsidR="00E212F6">
        <w:t xml:space="preserve"> (para a localização de uma solução pronta a decisão), p</w:t>
      </w:r>
      <w:r>
        <w:t xml:space="preserve">rojeto </w:t>
      </w:r>
      <w:r w:rsidR="00DA7929">
        <w:t>(</w:t>
      </w:r>
      <w:r w:rsidR="00E212F6">
        <w:t>para o desenvolvimento de uma solução customizada para a decisão)</w:t>
      </w:r>
      <w:r>
        <w:t>. Ainda assim, em</w:t>
      </w:r>
      <w:r w:rsidR="00E212F6">
        <w:t xml:space="preserve"> </w:t>
      </w:r>
      <w:r>
        <w:t xml:space="preserve">um dado momento as opções indicadas serão </w:t>
      </w:r>
      <w:r w:rsidR="00BC52FE">
        <w:t>avaliadas (seja usando apenas</w:t>
      </w:r>
      <w:r w:rsidR="00E212F6">
        <w:t xml:space="preserve"> “julgamento”</w:t>
      </w:r>
      <w:r w:rsidR="00BC52FE">
        <w:t xml:space="preserve"> ou “barganha”, ou “análise” seguida de “julgamento” ou “barganha”</w:t>
      </w:r>
      <w:r w:rsidR="00E212F6">
        <w:t>). Após a etapa de avaliação</w:t>
      </w:r>
      <w:r w:rsidR="00BC52FE">
        <w:t>, o ciclo pode voltar para as etapas anteriores</w:t>
      </w:r>
      <w:r w:rsidR="00813226">
        <w:t xml:space="preserve">, ou prosseguir ser finalizado (com ou sem </w:t>
      </w:r>
      <w:r w:rsidR="00813226">
        <w:lastRenderedPageBreak/>
        <w:t>autorização). O objeto de pesquisa deste trabalho trata-se da etapa destacada na figura: “Análise:Avaliação”.</w:t>
      </w:r>
    </w:p>
    <w:p w14:paraId="60A4D48E" w14:textId="475BA630" w:rsidR="006D3767" w:rsidRDefault="006D3767" w:rsidP="006D3767">
      <w:pPr>
        <w:pStyle w:val="Legenda"/>
      </w:pPr>
      <w:bookmarkStart w:id="64" w:name="_Ref481141681"/>
      <w:r>
        <w:t xml:space="preserve">Figura </w:t>
      </w:r>
      <w:r w:rsidR="003019C2">
        <w:fldChar w:fldCharType="begin"/>
      </w:r>
      <w:r w:rsidR="003019C2">
        <w:instrText xml:space="preserve"> SEQ Figura \* ARABIC </w:instrText>
      </w:r>
      <w:r w:rsidR="003019C2">
        <w:fldChar w:fldCharType="separate"/>
      </w:r>
      <w:r w:rsidR="001375A1">
        <w:rPr>
          <w:noProof/>
        </w:rPr>
        <w:t>3</w:t>
      </w:r>
      <w:r w:rsidR="003019C2">
        <w:rPr>
          <w:noProof/>
        </w:rPr>
        <w:fldChar w:fldCharType="end"/>
      </w:r>
      <w:bookmarkEnd w:id="64"/>
      <w:r>
        <w:t xml:space="preserve"> – Um Modelo </w:t>
      </w:r>
      <w:r w:rsidR="00351325">
        <w:t>Genérico</w:t>
      </w:r>
      <w:r>
        <w:t xml:space="preserve"> do Processo de Decisão Estratégica</w:t>
      </w:r>
    </w:p>
    <w:p w14:paraId="72C55735" w14:textId="309D3E8C" w:rsidR="006D3767" w:rsidRDefault="006D3767" w:rsidP="00AA39D0">
      <w:pPr>
        <w:ind w:firstLine="0"/>
      </w:pPr>
      <w:r>
        <w:rPr>
          <w:noProof/>
        </w:rPr>
        <w:drawing>
          <wp:inline distT="0" distB="0" distL="0" distR="0" wp14:anchorId="38DA5F51" wp14:editId="3C8A14C0">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1186EA0C" w14:textId="48B29042" w:rsidR="00D41EBE" w:rsidRPr="00014CEB" w:rsidRDefault="00491D2B" w:rsidP="002A38C4">
      <w:pPr>
        <w:ind w:firstLine="0"/>
        <w:jc w:val="center"/>
        <w:rPr>
          <w:lang w:val="en-US"/>
          <w:rPrChange w:id="65" w:author="Pedro Lima" w:date="2017-04-29T18:10:00Z">
            <w:rPr>
              <w:lang w:val="en-US"/>
            </w:rPr>
          </w:rPrChange>
        </w:rPr>
      </w:pPr>
      <w:r w:rsidRPr="001375A1">
        <w:rPr>
          <w:lang w:val="en-US"/>
        </w:rPr>
        <w:t>F</w:t>
      </w:r>
      <w:r w:rsidR="006D3767" w:rsidRPr="00014CEB">
        <w:rPr>
          <w:lang w:val="en-US"/>
          <w:rPrChange w:id="66" w:author="Pedro Lima" w:date="2017-04-29T18:10:00Z">
            <w:rPr>
              <w:lang w:val="en-US"/>
            </w:rPr>
          </w:rPrChange>
        </w:rPr>
        <w:t xml:space="preserve">onte: Mintzberg, Raisinghani e Theoret </w:t>
      </w:r>
      <w:r w:rsidR="006D3767">
        <w:fldChar w:fldCharType="begin" w:fldLock="1"/>
      </w:r>
      <w:r w:rsidR="000F0D75" w:rsidRPr="00014CEB">
        <w:rPr>
          <w:lang w:val="en-US"/>
          <w:rPrChange w:id="67" w:author="Pedro Lima" w:date="2017-04-29T18:10:00Z">
            <w:rPr>
              <w:lang w:val="en-US"/>
            </w:rPr>
          </w:rPrChange>
        </w:rP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rsidR="006D3767">
        <w:fldChar w:fldCharType="separate"/>
      </w:r>
      <w:r w:rsidR="00BC52FE" w:rsidRPr="001375A1">
        <w:rPr>
          <w:noProof/>
          <w:lang w:val="en-US"/>
        </w:rPr>
        <w:t>(1976, p. 266)</w:t>
      </w:r>
      <w:r w:rsidR="006D3767">
        <w:fldChar w:fldCharType="end"/>
      </w:r>
      <w:r w:rsidR="006D3767" w:rsidRPr="001375A1">
        <w:rPr>
          <w:lang w:val="en-US"/>
        </w:rPr>
        <w:t>.</w:t>
      </w:r>
    </w:p>
    <w:p w14:paraId="31858389" w14:textId="522ED12F" w:rsidR="001378F6" w:rsidRDefault="007877CA" w:rsidP="00DC2AFD">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O Ambiente Interno, por sua vez recebeu atenção na análise das forças e fraquezas da organização, porém é melhor representado pela Visão Baseada em Recursos.</w:t>
      </w:r>
      <w:r w:rsidR="005E45EB">
        <w:t xml:space="preserve"> Segundo esta perspectiva, novas opções estratégicas podem emergir naturalmente conforme a empresa analisa seus recursos.</w:t>
      </w:r>
      <w:r>
        <w:t xml:space="preserve"> </w:t>
      </w:r>
      <w:r>
        <w:fldChar w:fldCharType="begin" w:fldLock="1"/>
      </w:r>
      <w:r w:rsidR="001F3D54">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rsidR="005E45EB">
        <w:t>.</w:t>
      </w:r>
    </w:p>
    <w:p w14:paraId="025E3FDC" w14:textId="6DF7F695" w:rsidR="001378F6" w:rsidRDefault="005E45EB" w:rsidP="005E45EB">
      <w:r>
        <w:t xml:space="preserve">Mesmo considerando estes dois grupos de fatores como </w:t>
      </w:r>
      <w:r w:rsidR="00EA4828">
        <w:t>essenciais</w:t>
      </w:r>
      <w:r>
        <w:t xml:space="preserve"> para a decisão estratégica, um problema ainda persiste: A incerteza. Se o ambiente interno ou externo é incerto, qualquer recomendação realizada a partir de uma análise do ambiente interno ou externo atual será falível </w:t>
      </w:r>
      <w:r w:rsidR="007D7DFC">
        <w:t>ao</w:t>
      </w:r>
      <w:r>
        <w:t xml:space="preserve"> pressupor que esta relação permanecerá </w:t>
      </w:r>
      <w:del w:id="68" w:author="Daniel Lacerda" w:date="2017-04-29T13:26:00Z">
        <w:r w:rsidDel="00DA0EA8">
          <w:delText xml:space="preserve">igual </w:delText>
        </w:r>
      </w:del>
      <w:r>
        <w:t>durante a implementação da decisão estratégica</w:t>
      </w:r>
      <w:r w:rsidR="007D7DFC">
        <w:t xml:space="preserve"> até os desdobramentos de suas consequências</w:t>
      </w:r>
      <w:r>
        <w:t>. Decisões estratégicas terão sucesso ou falharão</w:t>
      </w:r>
      <w:ins w:id="69" w:author="Daniel Lacerda" w:date="2017-04-29T13:27:00Z">
        <w:r w:rsidR="00DA0EA8">
          <w:t>,</w:t>
        </w:r>
      </w:ins>
      <w:r>
        <w:t xml:space="preserve"> e</w:t>
      </w:r>
      <w:ins w:id="70" w:author="Daniel Lacerda" w:date="2017-04-29T13:27:00Z">
        <w:r w:rsidR="00DA0EA8">
          <w:t>m</w:t>
        </w:r>
      </w:ins>
      <w:del w:id="71" w:author="Daniel Lacerda" w:date="2017-04-29T13:27:00Z">
        <w:r w:rsidDel="00DA0EA8">
          <w:delText>u</w:delText>
        </w:r>
      </w:del>
      <w:r>
        <w:t xml:space="preserve"> um </w:t>
      </w:r>
      <w:del w:id="72" w:author="Daniel Lacerda" w:date="2017-04-29T13:27:00Z">
        <w:r w:rsidDel="00DA0EA8">
          <w:delText xml:space="preserve">mundo </w:delText>
        </w:r>
      </w:del>
      <w:ins w:id="73" w:author="Daniel Lacerda" w:date="2017-04-29T13:27:00Z">
        <w:r w:rsidR="00DA0EA8">
          <w:t xml:space="preserve">contexto </w:t>
        </w:r>
      </w:ins>
      <w:r>
        <w:t>din</w:t>
      </w:r>
      <w:r w:rsidR="00EA4828">
        <w:t>âmico.</w:t>
      </w:r>
    </w:p>
    <w:p w14:paraId="04842A7F" w14:textId="51F88B20" w:rsidR="00DC2AFD" w:rsidRPr="003A584F" w:rsidRDefault="00C6184D" w:rsidP="00DC2AFD">
      <w:r>
        <w:lastRenderedPageBreak/>
        <w:t>O impacto da incerteza sobre as decisões estratégicas é resultado da necessidade de antecipação por parte da empresa</w:t>
      </w:r>
      <w:r w:rsidR="00DC2AFD" w:rsidRPr="003A584F">
        <w:t>. Em outras palavras, é necessári</w:t>
      </w:r>
      <w:r w:rsidR="00351325">
        <w:t xml:space="preserve">o que o estrategista </w:t>
      </w:r>
      <w:del w:id="74" w:author="Daniel Lacerda" w:date="2017-04-29T13:27:00Z">
        <w:r w:rsidR="00351325" w:rsidDel="00DA0EA8">
          <w:delText xml:space="preserve">olhe </w:delText>
        </w:r>
      </w:del>
      <w:ins w:id="75" w:author="Daniel Lacerda" w:date="2017-04-29T13:27:00Z">
        <w:r w:rsidR="00DA0EA8">
          <w:t xml:space="preserve">visualize </w:t>
        </w:r>
      </w:ins>
      <w:del w:id="76" w:author="Daniel Lacerda" w:date="2017-04-29T13:27:00Z">
        <w:r w:rsidR="00351325" w:rsidDel="00DA0EA8">
          <w:delText xml:space="preserve">para </w:delText>
        </w:r>
      </w:del>
      <w:r w:rsidR="00351325">
        <w:t>o presente e o futuro (tanto em relação ao ambiente externo quanto ao ambiente interno)</w:t>
      </w:r>
      <w:r w:rsidR="00DC2AFD" w:rsidRPr="003A584F">
        <w:t xml:space="preserve">, identifique as mudanças que deseja (ou não) impor </w:t>
      </w:r>
      <w:del w:id="77" w:author="Daniel Lacerda" w:date="2017-04-29T13:27:00Z">
        <w:r w:rsidR="00DC2AFD" w:rsidRPr="003A584F" w:rsidDel="00DA0EA8">
          <w:delText xml:space="preserve">ao jogo </w:delText>
        </w:r>
      </w:del>
      <w:r w:rsidR="00DC2AFD" w:rsidRPr="003A584F">
        <w:t>e decida m</w:t>
      </w:r>
      <w:r w:rsidR="00B22D01">
        <w:t>udar (ou não) seu curso de ação</w:t>
      </w:r>
      <w:r>
        <w:t>, prospectando o impacto desta decisão no ambiente interno e externo</w:t>
      </w:r>
      <w:r w:rsidR="00B22D01">
        <w:t>.</w:t>
      </w:r>
      <w:r w:rsidR="00DC2AFD"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00DC2AFD" w:rsidRPr="003A584F">
        <w:t xml:space="preserve"> pode significar meses, anos ou até décadas.</w:t>
      </w:r>
    </w:p>
    <w:bookmarkEnd w:id="42"/>
    <w:p w14:paraId="4D5C73C1" w14:textId="6FDF2955" w:rsidR="00EE361B" w:rsidRDefault="00EE361B" w:rsidP="00EE361B">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rsidR="00E8725A">
        <w:t>r toda a organização,</w:t>
      </w:r>
      <w:r w:rsidRPr="003A584F">
        <w:t xml:space="preserve"> e duradouro, visto que o custo de </w:t>
      </w:r>
      <w:del w:id="78" w:author="Daniel Lacerda" w:date="2017-04-29T13:28:00Z">
        <w:r w:rsidRPr="003A584F" w:rsidDel="00DA0EA8">
          <w:delText>voltar atrás</w:delText>
        </w:r>
      </w:del>
      <w:ins w:id="79" w:author="Daniel Lacerda" w:date="2017-04-29T13:28:00Z">
        <w:r w:rsidR="00DA0EA8">
          <w:t>retornar</w:t>
        </w:r>
      </w:ins>
      <w:r w:rsidRPr="003A584F">
        <w:t xml:space="preserve"> pode ser expressivo, tornando</w:t>
      </w:r>
      <w:ins w:id="80" w:author="Daniel Lacerda" w:date="2017-04-29T13:28:00Z">
        <w:r w:rsidR="00DA0EA8">
          <w:t xml:space="preserve"> em alguns casos inviável essa</w:t>
        </w:r>
      </w:ins>
      <w:r w:rsidRPr="003A584F">
        <w:t xml:space="preserve"> </w:t>
      </w:r>
      <w:del w:id="81" w:author="Daniel Lacerda" w:date="2017-04-29T13:28:00Z">
        <w:r w:rsidRPr="003A584F" w:rsidDel="00DA0EA8">
          <w:delText xml:space="preserve">esta </w:delText>
        </w:r>
      </w:del>
      <w:r w:rsidRPr="003A584F">
        <w:t>opção</w:t>
      </w:r>
      <w:del w:id="82" w:author="Daniel Lacerda" w:date="2017-04-29T13:29:00Z">
        <w:r w:rsidRPr="003A584F" w:rsidDel="00DA0EA8">
          <w:delText xml:space="preserve"> inviável</w:delText>
        </w:r>
      </w:del>
      <w:r w:rsidRPr="003A584F">
        <w:t>.</w:t>
      </w:r>
    </w:p>
    <w:p w14:paraId="7A6F2369" w14:textId="0DE89CA6" w:rsidR="00EE361B" w:rsidRPr="003A584F" w:rsidRDefault="00EE361B" w:rsidP="00EE361B">
      <w:r w:rsidRPr="003A584F">
        <w:t>O uso de previsões é</w:t>
      </w:r>
      <w:r w:rsidR="000B55EA">
        <w:t xml:space="preserve"> a maneira convencional</w:t>
      </w:r>
      <w:r w:rsidRPr="003A584F">
        <w:t xml:space="preserve"> de antecipação ao futuro para o suporte à decisão</w:t>
      </w:r>
      <w:r w:rsidR="000B55EA">
        <w:t>.</w:t>
      </w:r>
      <w:r w:rsidR="000B55EA" w:rsidRPr="000B55EA">
        <w:t xml:space="preserve"> </w:t>
      </w:r>
      <w:r w:rsidR="000B55EA">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rsidR="000B55EA">
        <w:fldChar w:fldCharType="separate"/>
      </w:r>
      <w:r w:rsidR="000B55EA" w:rsidRPr="000B55EA">
        <w:rPr>
          <w:noProof/>
        </w:rPr>
        <w:t>(MAKRIDAKIS; HOGARTH; GABA, 2009)</w:t>
      </w:r>
      <w:r w:rsidR="000B55EA">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rsidR="000B55EA">
        <w:fldChar w:fldCharType="begin" w:fldLock="1"/>
      </w:r>
      <w:r w:rsidR="000B55EA">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B55EA">
        <w:fldChar w:fldCharType="separate"/>
      </w:r>
      <w:r w:rsidR="000B55EA" w:rsidRPr="000B55EA">
        <w:rPr>
          <w:noProof/>
        </w:rPr>
        <w:t>(LEMPERT; POPPER; BANKES, 2003)</w:t>
      </w:r>
      <w:r w:rsidR="000B55EA">
        <w:fldChar w:fldCharType="end"/>
      </w:r>
      <w:r w:rsidR="000B55EA">
        <w:t>.</w:t>
      </w:r>
    </w:p>
    <w:p w14:paraId="62D8E181" w14:textId="4C42D870" w:rsidR="008E3CC2" w:rsidRDefault="00680F4C" w:rsidP="00EE361B">
      <w:r>
        <w:t>Previsões são eminentemente sujeitas à falhar.</w:t>
      </w:r>
      <w:r>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w:t>
      </w:r>
      <w:r w:rsidR="000F0D75">
        <w:t>Por mais que p</w:t>
      </w:r>
      <w:r w:rsidR="00B22D01">
        <w:t xml:space="preserve">revisões </w:t>
      </w:r>
      <w:r w:rsidR="000F0D75">
        <w:t>sejam por algum tempo</w:t>
      </w:r>
      <w:r w:rsidR="00B22D01">
        <w:t xml:space="preserve"> razoavelmente precisas</w:t>
      </w:r>
      <w:r w:rsidR="000F0D75">
        <w:t xml:space="preserve"> enquanto o ambiente está estável, isto é o que as torna mais perigosas: Elas falharão no momento de mudanças significativas. </w:t>
      </w:r>
      <w:r w:rsidR="000F0D75">
        <w:fldChar w:fldCharType="begin" w:fldLock="1"/>
      </w:r>
      <w:r w:rsidR="000F0D75">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sidR="000F0D75">
        <w:fldChar w:fldCharType="separate"/>
      </w:r>
      <w:r w:rsidR="000F0D75" w:rsidRPr="000F0D75">
        <w:rPr>
          <w:noProof/>
        </w:rPr>
        <w:t>(WACK, 1985)</w:t>
      </w:r>
      <w:r w:rsidR="000F0D75">
        <w:fldChar w:fldCharType="end"/>
      </w:r>
      <w:r w:rsidR="008E3CC2">
        <w:t>:</w:t>
      </w:r>
    </w:p>
    <w:p w14:paraId="798602E2" w14:textId="3716055F" w:rsidR="000F0D75" w:rsidRPr="008E3CC2" w:rsidRDefault="000F0D75" w:rsidP="008E3CC2">
      <w:pPr>
        <w:ind w:left="1416"/>
        <w:rPr>
          <w:sz w:val="22"/>
        </w:rPr>
      </w:pPr>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w:t>
      </w:r>
      <w:r w:rsidR="008E3CC2" w:rsidRPr="008E3CC2">
        <w:rPr>
          <w:sz w:val="22"/>
        </w:rPr>
        <w:t>ó</w:t>
      </w:r>
      <w:r w:rsidRPr="008E3CC2">
        <w:rPr>
          <w:sz w:val="22"/>
        </w:rPr>
        <w:t>vel. Nenhuma projeção “certa” pode ser deduzida do comportamento passado.</w:t>
      </w:r>
    </w:p>
    <w:p w14:paraId="5983DCA9" w14:textId="299F93BC" w:rsidR="000F0D75" w:rsidRPr="008E3CC2" w:rsidRDefault="000F0D75" w:rsidP="008E3CC2">
      <w:pPr>
        <w:ind w:left="1416"/>
        <w:rPr>
          <w:sz w:val="22"/>
        </w:rPr>
      </w:pPr>
      <w:r w:rsidRPr="008E3CC2">
        <w:rPr>
          <w:sz w:val="22"/>
        </w:rPr>
        <w:t xml:space="preserve">A abordagem melhor, eu acredito, é aceitar a incerteza, tentar entende-la, e torna-la parte de nosso raciocínio. Incerteza atualmente não é apenas </w:t>
      </w:r>
      <w:r w:rsidR="008E3CC2" w:rsidRPr="008E3CC2">
        <w:rPr>
          <w:sz w:val="22"/>
        </w:rPr>
        <w:t xml:space="preserve">um </w:t>
      </w:r>
      <w:r w:rsidR="008E3CC2" w:rsidRPr="008E3CC2">
        <w:rPr>
          <w:sz w:val="22"/>
        </w:rPr>
        <w:lastRenderedPageBreak/>
        <w:t xml:space="preserve">desvio temporário de uma previsão razoável; é a estrutura básica do ambiente de negócios. ” </w:t>
      </w:r>
      <w:r w:rsidR="008E3CC2" w:rsidRPr="008E3CC2">
        <w:rPr>
          <w:sz w:val="22"/>
        </w:rPr>
        <w:fldChar w:fldCharType="begin" w:fldLock="1"/>
      </w:r>
      <w:r w:rsidR="006714F1">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008E3CC2" w:rsidRPr="008E3CC2">
        <w:rPr>
          <w:sz w:val="22"/>
        </w:rPr>
        <w:fldChar w:fldCharType="separate"/>
      </w:r>
      <w:r w:rsidR="008E3CC2" w:rsidRPr="008E3CC2">
        <w:rPr>
          <w:noProof/>
          <w:sz w:val="22"/>
        </w:rPr>
        <w:t>(WACK, 1985, p. 73)</w:t>
      </w:r>
      <w:r w:rsidR="008E3CC2" w:rsidRPr="008E3CC2">
        <w:rPr>
          <w:sz w:val="22"/>
        </w:rPr>
        <w:fldChar w:fldCharType="end"/>
      </w:r>
      <w:r w:rsidR="008E3CC2" w:rsidRPr="008E3CC2">
        <w:rPr>
          <w:sz w:val="22"/>
        </w:rPr>
        <w:t>.</w:t>
      </w:r>
    </w:p>
    <w:p w14:paraId="20DD3E4E" w14:textId="1257ABE9" w:rsidR="00EE361B" w:rsidRPr="003A584F" w:rsidRDefault="00EE361B" w:rsidP="00EE361B">
      <w:r>
        <w:t>Por este motivo, previsões são perigosas para as decisões estratégicas</w:t>
      </w:r>
      <w:r w:rsidRPr="003A584F">
        <w:t xml:space="preserve">. </w:t>
      </w:r>
      <w:r>
        <w:t xml:space="preserve">Uma decisão será tão </w:t>
      </w:r>
      <w:del w:id="83" w:author="Daniel Lacerda" w:date="2017-04-29T13:30:00Z">
        <w:r w:rsidDel="00DA0EA8">
          <w:delText xml:space="preserve">boa </w:delText>
        </w:r>
      </w:del>
      <w:ins w:id="84" w:author="Daniel Lacerda" w:date="2017-04-29T13:30:00Z">
        <w:r w:rsidR="00DA0EA8">
          <w:t xml:space="preserve">adequada </w:t>
        </w:r>
      </w:ins>
      <w:r>
        <w:t>quanto os pressupostos que a subsidiam</w:t>
      </w:r>
      <w:r w:rsidRPr="003A584F">
        <w:t>. Se estes pressupostos falham, a previsão falha e</w:t>
      </w:r>
      <w:ins w:id="85" w:author="Daniel Lacerda" w:date="2017-04-29T13:30:00Z">
        <w:r w:rsidR="00DA0EA8">
          <w:t>, por consequência,</w:t>
        </w:r>
      </w:ins>
      <w:del w:id="86" w:author="Daniel Lacerda" w:date="2017-04-29T13:30:00Z">
        <w:r w:rsidRPr="003A584F" w:rsidDel="00DA0EA8">
          <w:delText xml:space="preserve"> com ela,</w:delText>
        </w:r>
      </w:del>
      <w:r w:rsidRPr="003A584F">
        <w:t xml:space="preserve"> falha também a decisão estratégica. </w:t>
      </w:r>
    </w:p>
    <w:p w14:paraId="455E1E90" w14:textId="3088466B" w:rsidR="000F706A" w:rsidRDefault="00EE361B" w:rsidP="000F706A">
      <w:r>
        <w:t>Falsos pressupostos podem ter diversas fontes. Uma fonte primária é o pressuposto de que o futuro repetirá o passado, mesmo a partir de um intervalo de confiança.</w:t>
      </w:r>
      <w:r w:rsidR="000B55EA">
        <w:t xml:space="preserve"> </w:t>
      </w:r>
      <w:r w:rsidR="000B55EA">
        <w:fldChar w:fldCharType="begin" w:fldLock="1"/>
      </w:r>
      <w:r w:rsidR="000B55EA">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rsidR="000B55EA">
        <w:fldChar w:fldCharType="separate"/>
      </w:r>
      <w:r w:rsidR="000B55EA" w:rsidRPr="000B55EA">
        <w:rPr>
          <w:noProof/>
        </w:rPr>
        <w:t>(MAKRIDAKIS; HOGARTH; GABA, 2009)</w:t>
      </w:r>
      <w:r w:rsidR="000B55EA">
        <w:fldChar w:fldCharType="end"/>
      </w:r>
      <w:r w:rsidR="000B55EA">
        <w:t>.</w:t>
      </w:r>
      <w:r>
        <w:t xml:space="preserve"> </w:t>
      </w:r>
      <w:del w:id="87" w:author="Daniel Lacerda" w:date="2017-04-29T13:30:00Z">
        <w:r w:rsidR="000B55EA" w:rsidDel="00DA0EA8">
          <w:delText xml:space="preserve"> </w:delText>
        </w:r>
      </w:del>
      <w:r>
        <w:t>Outra</w:t>
      </w:r>
      <w:r w:rsidRPr="003A584F">
        <w:t xml:space="preserve"> fonte abundante de pressupostos falsos são os vieses cognitivos.</w:t>
      </w:r>
      <w:r w:rsidR="000B55EA">
        <w:t xml:space="preserve"> Tomadores de decisão são excessivamente sujeitos a tratar problemas como únicos, tanto negligenciando dados sobre o passado, bem como múltiplas oportunidades do futuro</w:t>
      </w:r>
      <w:r w:rsidR="00ED4616">
        <w:t xml:space="preserve">. </w:t>
      </w:r>
      <w:r w:rsidR="000B55EA">
        <w:fldChar w:fldCharType="begin" w:fldLock="1"/>
      </w:r>
      <w:r w:rsidR="000B55EA">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rsidR="000B55EA">
        <w:fldChar w:fldCharType="separate"/>
      </w:r>
      <w:r w:rsidR="000B55EA" w:rsidRPr="000B55EA">
        <w:rPr>
          <w:noProof/>
        </w:rPr>
        <w:t>(KAHNEMAN D. LOVALLO, 1993)</w:t>
      </w:r>
      <w:r w:rsidR="000B55EA">
        <w:fldChar w:fldCharType="end"/>
      </w:r>
      <w:r w:rsidRPr="003A584F">
        <w:t xml:space="preserve">. Um viés importante </w:t>
      </w:r>
      <w:r w:rsidR="00BA679B">
        <w:t xml:space="preserve">para a decisão estratégica </w:t>
      </w:r>
      <w:r w:rsidRPr="003A584F">
        <w:t>é o da confiança em excesso (</w:t>
      </w:r>
      <w:r w:rsidRPr="00DA0EA8">
        <w:rPr>
          <w:i/>
          <w:rPrChange w:id="88" w:author="Daniel Lacerda" w:date="2017-04-29T13:31:00Z">
            <w:rPr/>
          </w:rPrChange>
        </w:rPr>
        <w:t>overconfidence</w:t>
      </w:r>
      <w:r w:rsidRPr="003A584F">
        <w:t xml:space="preserve">) </w:t>
      </w:r>
      <w:r w:rsidR="00BA679B">
        <w:fldChar w:fldCharType="begin" w:fldLock="1"/>
      </w:r>
      <w:r w:rsidR="00BA679B">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BA679B">
        <w:fldChar w:fldCharType="separate"/>
      </w:r>
      <w:r w:rsidR="00BA679B" w:rsidRPr="000B55EA">
        <w:rPr>
          <w:noProof/>
        </w:rPr>
        <w:t>(BARNES, 1984)</w:t>
      </w:r>
      <w:r w:rsidR="00BA679B">
        <w:fldChar w:fldCharType="end"/>
      </w:r>
      <w:r w:rsidR="00BA679B">
        <w:t xml:space="preserve">, </w:t>
      </w:r>
      <w:del w:id="89" w:author="Daniel Lacerda" w:date="2017-04-29T13:31:00Z">
        <w:r w:rsidR="00BA679B" w:rsidDel="00DA0EA8">
          <w:delText xml:space="preserve"> </w:delText>
        </w:r>
      </w:del>
      <w:r w:rsidR="00BA679B">
        <w:t xml:space="preserve">sendo associado negativamente ao tempo de sobrevivênvia das empresas. </w:t>
      </w:r>
      <w:commentRangeStart w:id="90"/>
      <w:commentRangeStart w:id="91"/>
      <w:r w:rsidR="00BA679B">
        <w:fldChar w:fldCharType="begin" w:fldLock="1"/>
      </w:r>
      <w:r w:rsidR="00705637">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BA679B">
        <w:fldChar w:fldCharType="separate"/>
      </w:r>
      <w:r w:rsidR="00BA679B" w:rsidRPr="00BA679B">
        <w:rPr>
          <w:noProof/>
        </w:rPr>
        <w:t>(GUDMUNDSSON; LECHNER, 2013)</w:t>
      </w:r>
      <w:r w:rsidR="00BA679B">
        <w:fldChar w:fldCharType="end"/>
      </w:r>
      <w:commentRangeEnd w:id="90"/>
      <w:r w:rsidR="000F706A">
        <w:rPr>
          <w:rStyle w:val="Refdecomentrio"/>
        </w:rPr>
        <w:commentReference w:id="90"/>
      </w:r>
      <w:commentRangeEnd w:id="91"/>
      <w:r w:rsidR="00DA0EA8">
        <w:rPr>
          <w:rStyle w:val="Refdecomentrio"/>
        </w:rPr>
        <w:commentReference w:id="91"/>
      </w:r>
      <w:r w:rsidR="00BA679B">
        <w:t>.</w:t>
      </w:r>
    </w:p>
    <w:p w14:paraId="3956DA37" w14:textId="75CC0A10" w:rsidR="001F3D54" w:rsidRDefault="001F3D54" w:rsidP="000F706A">
      <w:r>
        <w:t xml:space="preserve">Considerando estes elementos, propõe-se o desenho desta pesquisa na </w:t>
      </w:r>
      <w:r>
        <w:fldChar w:fldCharType="begin"/>
      </w:r>
      <w:r>
        <w:instrText xml:space="preserve"> REF _Ref481156768 \h </w:instrText>
      </w:r>
      <w:r>
        <w:fldChar w:fldCharType="separate"/>
      </w:r>
      <w:r>
        <w:t xml:space="preserve">Figura </w:t>
      </w:r>
      <w:r>
        <w:rPr>
          <w:noProof/>
        </w:rPr>
        <w:t>5</w:t>
      </w:r>
      <w:r>
        <w:fldChar w:fldCharType="end"/>
      </w:r>
      <w:r>
        <w:t xml:space="preserve">. A figura sugere que o passado e o futuro são estruturalmente idênticos (com a </w:t>
      </w:r>
      <w:del w:id="92" w:author="Daniel Lacerda" w:date="2017-04-29T13:31:00Z">
        <w:r w:rsidDel="00DA0EA8">
          <w:delText>excessão</w:delText>
        </w:r>
      </w:del>
      <w:ins w:id="93" w:author="Daniel Lacerda" w:date="2017-04-29T13:31:00Z">
        <w:r w:rsidR="00DA0EA8">
          <w:t>exceção</w:t>
        </w:r>
      </w:ins>
      <w:r>
        <w:t xml:space="preserve"> que o último é desconhecido). No entanto, reconhece-se o caráter sequencial e repetitivo das decisões estratégicas.</w:t>
      </w:r>
    </w:p>
    <w:p w14:paraId="5B14B2B7" w14:textId="33CD618E" w:rsidR="00E763A4" w:rsidRDefault="00E763A4" w:rsidP="000F706A">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DA0EA8">
        <w:rPr>
          <w:i/>
          <w:rPrChange w:id="94" w:author="Daniel Lacerda" w:date="2017-04-29T13:32:00Z">
            <w:rPr/>
          </w:rPrChange>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4717A647" w14:textId="4B84966E" w:rsidR="001F3D54" w:rsidRDefault="001F3D54" w:rsidP="001F3D54">
      <w:pPr>
        <w:pStyle w:val="Legenda"/>
      </w:pPr>
      <w:bookmarkStart w:id="95" w:name="_Ref481156768"/>
      <w:r>
        <w:lastRenderedPageBreak/>
        <w:t xml:space="preserve">Figura </w:t>
      </w:r>
      <w:r w:rsidR="003019C2">
        <w:fldChar w:fldCharType="begin"/>
      </w:r>
      <w:r w:rsidR="003019C2">
        <w:instrText xml:space="preserve"> SEQ Figura \* ARABIC </w:instrText>
      </w:r>
      <w:r w:rsidR="003019C2">
        <w:fldChar w:fldCharType="separate"/>
      </w:r>
      <w:r w:rsidR="001375A1">
        <w:rPr>
          <w:noProof/>
        </w:rPr>
        <w:t>4</w:t>
      </w:r>
      <w:r w:rsidR="003019C2">
        <w:rPr>
          <w:noProof/>
        </w:rPr>
        <w:fldChar w:fldCharType="end"/>
      </w:r>
      <w:bookmarkEnd w:id="95"/>
      <w:r>
        <w:t xml:space="preserve"> – Desenho da Pesquisa</w:t>
      </w:r>
    </w:p>
    <w:p w14:paraId="15C32E4C" w14:textId="07B81E61" w:rsidR="000F706A" w:rsidRDefault="007B1FAD" w:rsidP="00924C74">
      <w:pPr>
        <w:ind w:firstLine="0"/>
        <w:jc w:val="center"/>
      </w:pPr>
      <w:commentRangeStart w:id="96"/>
      <w:r>
        <w:rPr>
          <w:noProof/>
        </w:rPr>
        <w:drawing>
          <wp:inline distT="0" distB="0" distL="0" distR="0" wp14:anchorId="4861EE2B" wp14:editId="0EB8964C">
            <wp:extent cx="5604849" cy="4286992"/>
            <wp:effectExtent l="0" t="0" r="0" b="0"/>
            <wp:docPr id="1032" name="Imagem 10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37292" cy="4311807"/>
                    </a:xfrm>
                    <a:prstGeom prst="rect">
                      <a:avLst/>
                    </a:prstGeom>
                    <a:noFill/>
                  </pic:spPr>
                </pic:pic>
              </a:graphicData>
            </a:graphic>
          </wp:inline>
        </w:drawing>
      </w:r>
      <w:commentRangeEnd w:id="96"/>
      <w:r w:rsidR="00DA0EA8">
        <w:rPr>
          <w:rStyle w:val="Refdecomentrio"/>
        </w:rPr>
        <w:commentReference w:id="96"/>
      </w:r>
    </w:p>
    <w:p w14:paraId="068BE6A1" w14:textId="1425313C" w:rsidR="00EE361B" w:rsidRDefault="001F3D54" w:rsidP="003C69E7">
      <w:pPr>
        <w:ind w:firstLine="0"/>
      </w:pPr>
      <w:r>
        <w:t xml:space="preserve">Fonte: Elaborado pelo autor, com base em Mintzberg, Raisinghani e Theoret </w:t>
      </w:r>
      <w:r>
        <w:fldChar w:fldCharType="begin" w:fldLock="1"/>
      </w:r>
      <w:r w:rsidR="00E33A0F">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7908CDAA" w14:textId="598D6D73" w:rsidR="00B77E5C" w:rsidRDefault="00B77E5C" w:rsidP="00E33A0F">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750BF4">
        <w:rPr>
          <w:i/>
          <w:rPrChange w:id="97" w:author="Daniel Lacerda" w:date="2017-04-29T13:36:00Z">
            <w:rPr/>
          </w:rPrChange>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w:t>
      </w:r>
      <w:r w:rsidR="00683DDD">
        <w:t xml:space="preserve"> Courtney, Lovallo e Clarke </w:t>
      </w:r>
      <w:r w:rsidR="00683DDD">
        <w:fldChar w:fldCharType="begin" w:fldLock="1"/>
      </w:r>
      <w:r w:rsidR="005874CE">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683DDD">
        <w:fldChar w:fldCharType="separate"/>
      </w:r>
      <w:r w:rsidR="00683DDD" w:rsidRPr="00683DDD">
        <w:rPr>
          <w:noProof/>
        </w:rPr>
        <w:t>(2013)</w:t>
      </w:r>
      <w:r w:rsidR="00683DDD">
        <w:fldChar w:fldCharType="end"/>
      </w:r>
      <w:r w:rsidR="00683DDD">
        <w:t xml:space="preserve"> atualizam esta lista de recomendações, </w:t>
      </w:r>
      <w:r w:rsidR="00CA52E9">
        <w:t>incluindo explicitamente ferramentas de agregação de informação, reforçando seu argumento a favor das ferramentas de decisão baseadas em caso.</w:t>
      </w:r>
    </w:p>
    <w:p w14:paraId="675A5D65" w14:textId="2B61F7E3" w:rsidR="00AA1437" w:rsidRDefault="005874CE" w:rsidP="00E33A0F">
      <w:r>
        <w:t xml:space="preserve">Walker, Lempert e Kwakkel </w:t>
      </w:r>
      <w:r>
        <w:fldChar w:fldCharType="begin" w:fldLock="1"/>
      </w:r>
      <w:r w:rsidR="00DE69F0">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rsidR="00AA1437">
        <w:t>, tratando do contexto de políticas públicas,</w:t>
      </w:r>
      <w:r>
        <w:t xml:space="preserve"> </w:t>
      </w:r>
      <w:r w:rsidR="003E4CF5">
        <w:t xml:space="preserve"> </w:t>
      </w:r>
      <w:r w:rsidR="00DE69F0">
        <w:t>utilizam o conceito</w:t>
      </w:r>
      <w:r w:rsidR="003E4CF5">
        <w:t xml:space="preserve"> de níveis de incerteza.</w:t>
      </w:r>
      <w:r w:rsidR="00D60CE7">
        <w:t xml:space="preserve"> Nos últimos dois níveis de incerteza está a “incerteza profunda”, a qual pode ser definida como as situações nos quais as partes de uma decisão não conhecem ou não concordam sobre (i) os modelos apropriados </w:t>
      </w:r>
      <w:r w:rsidR="00D60CE7">
        <w:lastRenderedPageBreak/>
        <w:t xml:space="preserve">para descrever as interações entre as variáveis de um sistema; (ii) </w:t>
      </w:r>
      <w:r w:rsidR="00047359">
        <w:t>as distribuições de probabilidades que representam a incerteza sobre parâmetros chave do modelo, e/ou; (iii) como valorizar a utilidade de diferentes resultados.</w:t>
      </w:r>
      <w:r w:rsidR="00C843D3">
        <w:t xml:space="preserve"> </w:t>
      </w:r>
      <w:r w:rsidR="00DE69F0">
        <w:fldChar w:fldCharType="begin" w:fldLock="1"/>
      </w:r>
      <w:r w:rsidR="00DE69F0">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E69F0">
        <w:fldChar w:fldCharType="separate"/>
      </w:r>
      <w:r w:rsidR="00DE69F0" w:rsidRPr="00DE69F0">
        <w:rPr>
          <w:noProof/>
        </w:rPr>
        <w:t>(LEMPERT; POPPER; BANKES, 2003)</w:t>
      </w:r>
      <w:r w:rsidR="00DE69F0">
        <w:fldChar w:fldCharType="end"/>
      </w:r>
      <w:r w:rsidR="00DE69F0">
        <w:t>. Decisão neste nível de incerteza é denominada “</w:t>
      </w:r>
      <w:r w:rsidR="00DE69F0" w:rsidRPr="00750BF4">
        <w:rPr>
          <w:i/>
          <w:rPrChange w:id="98" w:author="Daniel Lacerda" w:date="2017-04-29T13:36:00Z">
            <w:rPr/>
          </w:rPrChange>
        </w:rPr>
        <w:t>Decision Making Under Deep Uncertainty</w:t>
      </w:r>
      <w:r w:rsidR="00DE69F0">
        <w:t xml:space="preserve">” (DMDU). </w:t>
      </w:r>
      <w:r w:rsidR="00DE69F0">
        <w:fldChar w:fldCharType="begin" w:fldLock="1"/>
      </w:r>
      <w:r w:rsidR="00AA1437">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DE69F0">
        <w:fldChar w:fldCharType="separate"/>
      </w:r>
      <w:r w:rsidR="00DE69F0" w:rsidRPr="00DE69F0">
        <w:rPr>
          <w:noProof/>
        </w:rPr>
        <w:t>(WALKER; LEMPERT; KWAKKEL, 2013)</w:t>
      </w:r>
      <w:r w:rsidR="00DE69F0">
        <w:fldChar w:fldCharType="end"/>
      </w:r>
      <w:r w:rsidR="00DE69F0">
        <w:t xml:space="preserve">. </w:t>
      </w:r>
    </w:p>
    <w:p w14:paraId="4A8997D1" w14:textId="49FD6B77" w:rsidR="005874CE" w:rsidRDefault="00DE69F0" w:rsidP="00E33A0F">
      <w:r>
        <w:t xml:space="preserve">Para este nível de incerteza, </w:t>
      </w:r>
      <w:r w:rsidR="00AA1437">
        <w:t xml:space="preserve">Walker, Lempert e Kwakkel </w:t>
      </w:r>
      <w:r w:rsidR="00AA1437">
        <w:fldChar w:fldCharType="begin" w:fldLock="1"/>
      </w:r>
      <w:r w:rsidR="00AA1437">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rsidR="00AA1437">
        <w:fldChar w:fldCharType="separate"/>
      </w:r>
      <w:r w:rsidR="00AA1437" w:rsidRPr="005874CE">
        <w:rPr>
          <w:noProof/>
        </w:rPr>
        <w:t>(2013)</w:t>
      </w:r>
      <w:r w:rsidR="00AA1437">
        <w:fldChar w:fldCharType="end"/>
      </w:r>
      <w:r w:rsidR="00AA1437">
        <w:t xml:space="preserve"> não indicam as ferramentas indicadas por Courtney, Lovallo e Clarke </w:t>
      </w:r>
      <w:r w:rsidR="00AA1437">
        <w:fldChar w:fldCharType="begin" w:fldLock="1"/>
      </w:r>
      <w:r w:rsidR="00AA1437">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sidR="00AA1437">
        <w:fldChar w:fldCharType="separate"/>
      </w:r>
      <w:r w:rsidR="00AA1437" w:rsidRPr="00683DDD">
        <w:rPr>
          <w:noProof/>
        </w:rPr>
        <w:t>(2013)</w:t>
      </w:r>
      <w:r w:rsidR="00AA1437">
        <w:fldChar w:fldCharType="end"/>
      </w:r>
      <w:r w:rsidR="00AA1437">
        <w:t>. Ao contrário, indicam o RDM (</w:t>
      </w:r>
      <w:r w:rsidR="00AA1437" w:rsidRPr="00750BF4">
        <w:rPr>
          <w:i/>
          <w:rPrChange w:id="99" w:author="Daniel Lacerda" w:date="2017-04-29T13:37:00Z">
            <w:rPr/>
          </w:rPrChange>
        </w:rPr>
        <w:t>Robust Decision Making</w:t>
      </w:r>
      <w:r w:rsidR="00AA1437">
        <w:t xml:space="preserve"> - </w:t>
      </w:r>
      <w:r w:rsidR="00AA1437">
        <w:fldChar w:fldCharType="begin" w:fldLock="1"/>
      </w:r>
      <w:r w:rsidR="00AA143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A1437">
        <w:fldChar w:fldCharType="separate"/>
      </w:r>
      <w:r w:rsidR="00AA1437" w:rsidRPr="00AA1437">
        <w:rPr>
          <w:noProof/>
        </w:rPr>
        <w:t>(LEMPERT et al., 2006)</w:t>
      </w:r>
      <w:r w:rsidR="00AA1437">
        <w:fldChar w:fldCharType="end"/>
      </w:r>
      <w:r w:rsidR="00AA1437">
        <w:t>) e o DAP (</w:t>
      </w:r>
      <w:r w:rsidR="00AA1437" w:rsidRPr="00750BF4">
        <w:rPr>
          <w:i/>
          <w:rPrChange w:id="100" w:author="Daniel Lacerda" w:date="2017-04-29T13:37:00Z">
            <w:rPr/>
          </w:rPrChange>
        </w:rPr>
        <w:t>Dynamic Adaptive Policy Making</w:t>
      </w:r>
      <w:r w:rsidR="00AA1437">
        <w:t xml:space="preserve"> - </w:t>
      </w:r>
      <w:r w:rsidR="00AA1437">
        <w:fldChar w:fldCharType="begin" w:fldLock="1"/>
      </w:r>
      <w:r w:rsidR="00AA1437">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rsidR="00AA1437">
        <w:fldChar w:fldCharType="separate"/>
      </w:r>
      <w:r w:rsidR="00AA1437" w:rsidRPr="00AA1437">
        <w:rPr>
          <w:noProof/>
        </w:rPr>
        <w:t>(WALKER; RAHMAN; CAVE, 2001)</w:t>
      </w:r>
      <w:r w:rsidR="00AA1437">
        <w:fldChar w:fldCharType="end"/>
      </w:r>
      <w:r w:rsidR="00AA1437">
        <w:t xml:space="preserve">). Apesar da crescente adoção destas abordagens no ambiente de decisões relacionadas a políticas públicas em situações de incerteza </w:t>
      </w:r>
      <w:r w:rsidR="00AA1437">
        <w:fldChar w:fldCharType="begin" w:fldLock="1"/>
      </w:r>
      <w:r w:rsidR="001375A1">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00AA1437">
        <w:fldChar w:fldCharType="separate"/>
      </w:r>
      <w:r w:rsidR="00AA1437" w:rsidRPr="00AA1437">
        <w:rPr>
          <w:noProof/>
        </w:rPr>
        <w:t>(HERMAN et al., 2015)</w:t>
      </w:r>
      <w:r w:rsidR="00AA1437">
        <w:fldChar w:fldCharType="end"/>
      </w:r>
      <w:r w:rsidR="00AA1437">
        <w:t xml:space="preserve">, tais abordagens não foram </w:t>
      </w:r>
      <w:del w:id="101" w:author="Daniel Lacerda" w:date="2017-04-29T13:37:00Z">
        <w:r w:rsidR="00AA1437" w:rsidDel="00750BF4">
          <w:delText xml:space="preserve">da mesma maneira </w:delText>
        </w:r>
      </w:del>
      <w:r w:rsidR="00AA1437">
        <w:t>testadas no ambiente das estratégias organizacionais.</w:t>
      </w:r>
    </w:p>
    <w:p w14:paraId="0402DACF" w14:textId="23B750BA" w:rsidR="005874CE" w:rsidRDefault="005874CE" w:rsidP="00AA1437">
      <w:r>
        <w:t>Considerando a decisão estratég</w:t>
      </w:r>
      <w:r w:rsidR="00AA1437">
        <w:t xml:space="preserve">ica como o objeto de pesquisa, </w:t>
      </w:r>
      <w:r>
        <w:t xml:space="preserve">a incerteza como fator relevante para o sucesso da decisão, </w:t>
      </w:r>
      <w:r w:rsidR="00AA1437">
        <w:t xml:space="preserve">e o estado do conhecimento atual, </w:t>
      </w:r>
      <w:r>
        <w:t xml:space="preserve">propõe-se a questão de pesquisa: “Como avaliar decisões estratégicas </w:t>
      </w:r>
      <w:r w:rsidR="00AA1437">
        <w:t xml:space="preserve">organizacionais </w:t>
      </w:r>
      <w:r>
        <w:t>em si</w:t>
      </w:r>
      <w:r w:rsidR="00AA1437">
        <w:t>tuações de incerteza profunda”?</w:t>
      </w:r>
    </w:p>
    <w:p w14:paraId="1394267D" w14:textId="2EC291C2" w:rsidR="00EA3D80" w:rsidRDefault="00A01BF5" w:rsidP="00E763A4">
      <w:r>
        <w:t>Considerando esta questão, a seção seguinte definirá os objetivos deste trabalho. Em seguida a Justificativa acadêmica do trabalho será delineada, indicando o estado atual da literatura relevante em relação aos objetivos propostos.</w:t>
      </w:r>
    </w:p>
    <w:p w14:paraId="414B492F" w14:textId="77777777" w:rsidR="002769B5" w:rsidRDefault="002769B5" w:rsidP="002769B5">
      <w:pPr>
        <w:pStyle w:val="Ttulo3"/>
      </w:pPr>
      <w:r>
        <w:t>Tentativa de Definição do Objeto de Pesquisa com as Estratégias Emergentes</w:t>
      </w:r>
    </w:p>
    <w:p w14:paraId="00437887" w14:textId="77777777" w:rsidR="002769B5" w:rsidRDefault="002769B5" w:rsidP="002769B5">
      <w:r>
        <w:t xml:space="preserve">Observando como estratégias são formadas nas empresas, Mintzberg e Waters </w:t>
      </w:r>
      <w:r>
        <w:fldChar w:fldCharType="begin" w:fldLock="1"/>
      </w:r>
      <w: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suppress-author" : 1, "uris" : [ "http://www.mendeley.com/documents/?uuid=0b5b96f7-db62-40fe-bfd2-d8044101af75" ] } ], "mendeley" : { "formattedCitation" : "(1985)", "plainTextFormattedCitation" : "(1985)", "previouslyFormattedCitation" : "(1985)" }, "properties" : { "noteIndex" : 0 }, "schema" : "https://github.com/citation-style-language/schema/raw/master/csl-citation.json" }</w:instrText>
      </w:r>
      <w:r>
        <w:fldChar w:fldCharType="separate"/>
      </w:r>
      <w:r>
        <w:rPr>
          <w:noProof/>
        </w:rPr>
        <w:t>(1985)</w:t>
      </w:r>
      <w:r>
        <w:fldChar w:fldCharType="end"/>
      </w:r>
      <w:r>
        <w:t xml:space="preserve"> sustentam que estratégias emergentes e estratégias deliberadas podem ser concebidas como dois extremos de um espectro no qual estratégias do mundo real estão. Para que uma estratégia realizada seja puramente deliberada é necessário que seja fruto de uma intenção explícita, executada exatamente como pretendida, sem interferência de fatores externos. Neste sentido, o ambiente deveria ser perfeitamente previsível. Para que uma estratégia seja perfeitamente emergente, é necessário que haja ação consistente ao longo do tempo, porém sem intenção. A relação entre estes conceitos é ilustrada na </w:t>
      </w:r>
      <w:r>
        <w:fldChar w:fldCharType="begin"/>
      </w:r>
      <w:r>
        <w:instrText xml:space="preserve"> REF _Ref481138871 \h </w:instrText>
      </w:r>
      <w:r>
        <w:fldChar w:fldCharType="separate"/>
      </w:r>
      <w:r>
        <w:t xml:space="preserve">Figura </w:t>
      </w:r>
      <w:r>
        <w:rPr>
          <w:noProof/>
        </w:rPr>
        <w:t>3</w:t>
      </w:r>
      <w:r>
        <w:fldChar w:fldCharType="end"/>
      </w:r>
      <w:r>
        <w:t>.</w:t>
      </w:r>
    </w:p>
    <w:p w14:paraId="37738E76" w14:textId="7C1238D0" w:rsidR="002769B5" w:rsidRDefault="002769B5" w:rsidP="002769B5">
      <w:pPr>
        <w:pStyle w:val="Legenda"/>
      </w:pPr>
      <w:bookmarkStart w:id="102" w:name="_Ref481138871"/>
      <w:commentRangeStart w:id="103"/>
      <w:r>
        <w:lastRenderedPageBreak/>
        <w:t xml:space="preserve">Figura </w:t>
      </w:r>
      <w:r w:rsidR="003019C2">
        <w:fldChar w:fldCharType="begin"/>
      </w:r>
      <w:r w:rsidR="003019C2">
        <w:instrText xml:space="preserve"> SEQ Figura \* ARABIC </w:instrText>
      </w:r>
      <w:r w:rsidR="003019C2">
        <w:fldChar w:fldCharType="separate"/>
      </w:r>
      <w:r w:rsidR="001375A1">
        <w:rPr>
          <w:noProof/>
        </w:rPr>
        <w:t>5</w:t>
      </w:r>
      <w:r w:rsidR="003019C2">
        <w:rPr>
          <w:noProof/>
        </w:rPr>
        <w:fldChar w:fldCharType="end"/>
      </w:r>
      <w:bookmarkEnd w:id="102"/>
      <w:r>
        <w:t xml:space="preserve"> – Tipos de Estratégias</w:t>
      </w:r>
    </w:p>
    <w:p w14:paraId="672D2047" w14:textId="1A092921" w:rsidR="002769B5" w:rsidRDefault="002769B5" w:rsidP="002769B5">
      <w:pPr>
        <w:ind w:firstLine="0"/>
      </w:pPr>
      <w:r>
        <w:rPr>
          <w:noProof/>
        </w:rPr>
        <w:drawing>
          <wp:inline distT="0" distB="0" distL="0" distR="0" wp14:anchorId="7EAF4C0E" wp14:editId="1FA1B77E">
            <wp:extent cx="5652770" cy="1722120"/>
            <wp:effectExtent l="0" t="0" r="5080" b="0"/>
            <wp:docPr id="1035" name="Imagem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52770" cy="1722120"/>
                    </a:xfrm>
                    <a:prstGeom prst="rect">
                      <a:avLst/>
                    </a:prstGeom>
                    <a:noFill/>
                    <a:ln>
                      <a:noFill/>
                    </a:ln>
                  </pic:spPr>
                </pic:pic>
              </a:graphicData>
            </a:graphic>
          </wp:inline>
        </w:drawing>
      </w:r>
    </w:p>
    <w:p w14:paraId="493C4319" w14:textId="77777777" w:rsidR="002769B5" w:rsidRDefault="002769B5" w:rsidP="002769B5">
      <w:pPr>
        <w:ind w:firstLine="0"/>
        <w:jc w:val="center"/>
        <w:rPr>
          <w:lang w:val="en-US"/>
        </w:rPr>
      </w:pPr>
      <w:r>
        <w:rPr>
          <w:lang w:val="en-US"/>
        </w:rPr>
        <w:t xml:space="preserve">Fonte: Mintzberg e Waters </w:t>
      </w:r>
      <w:r>
        <w:fldChar w:fldCharType="begin" w:fldLock="1"/>
      </w:r>
      <w:r>
        <w:rPr>
          <w:lang w:val="en-US"/>
        </w:rPr>
        <w:instrText>ADDIN CSL_CITATION { "citationItems" : [ { "id" : "ITEM-1", "itemData" : { "DOI" : "10.1002/smj.4250060306", "ISSN" : "0143-2095", "author" : [ { "dropping-particle" : "", "family" : "Mintzberg", "given" : "Henry", "non-dropping-particle" : "", "parse-names" : false, "suffix" : "" }, { "dropping-particle" : "", "family" : "Waters", "given" : "James A.", "non-dropping-particle" : "", "parse-names" : false, "suffix" : "" } ], "container-title" : "Strategic Management Journal", "id" : "ITEM-1", "issue" : "3", "issued" : { "date-parts" : [ [ "1985" ] ] }, "page" : "257-272", "title" : "Of Strategies, Deliberate and Emergent", "type" : "article-journal", "volume" : "6" }, "locator" : "271", "uris" : [ "http://www.mendeley.com/documents/?uuid=0b5b96f7-db62-40fe-bfd2-d8044101af75" ] } ], "mendeley" : { "formattedCitation" : "(MINTZBERG; WATERS, 1985, p. 271)", "plainTextFormattedCitation" : "(MINTZBERG; WATERS, 1985, p. 271)", "previouslyFormattedCitation" : "(MINTZBERG; WATERS, 1985, p. 271)" }, "properties" : { "noteIndex" : 0 }, "schema" : "https://github.com/citation-style-language/schema/raw/master/csl-citation.json" }</w:instrText>
      </w:r>
      <w:r>
        <w:fldChar w:fldCharType="separate"/>
      </w:r>
      <w:r>
        <w:rPr>
          <w:noProof/>
          <w:lang w:val="en-US"/>
        </w:rPr>
        <w:t>(MINTZBERG; WATERS, 1985, p. 271)</w:t>
      </w:r>
      <w:r>
        <w:fldChar w:fldCharType="end"/>
      </w:r>
      <w:r>
        <w:rPr>
          <w:lang w:val="en-US"/>
        </w:rPr>
        <w:t>.</w:t>
      </w:r>
    </w:p>
    <w:p w14:paraId="27E6E0DD" w14:textId="77777777" w:rsidR="002769B5" w:rsidRDefault="002769B5" w:rsidP="002769B5">
      <w:pPr>
        <w:rPr>
          <w:lang w:val="en-US"/>
        </w:rPr>
      </w:pPr>
    </w:p>
    <w:p w14:paraId="5F4D3C66" w14:textId="70325F8E" w:rsidR="002769B5" w:rsidRDefault="002769B5" w:rsidP="002769B5">
      <w:pPr>
        <w:ind w:firstLine="0"/>
      </w:pPr>
      <w:r>
        <w:rPr>
          <w:noProof/>
        </w:rPr>
        <w:drawing>
          <wp:inline distT="0" distB="0" distL="0" distR="0" wp14:anchorId="2605A302" wp14:editId="2B18C460">
            <wp:extent cx="5771515" cy="3823970"/>
            <wp:effectExtent l="0" t="0" r="635" b="5080"/>
            <wp:docPr id="1034" name="Imagem 1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71515" cy="3823970"/>
                    </a:xfrm>
                    <a:prstGeom prst="rect">
                      <a:avLst/>
                    </a:prstGeom>
                    <a:noFill/>
                    <a:ln>
                      <a:noFill/>
                    </a:ln>
                  </pic:spPr>
                </pic:pic>
              </a:graphicData>
            </a:graphic>
          </wp:inline>
        </w:drawing>
      </w:r>
    </w:p>
    <w:p w14:paraId="31130526" w14:textId="77777777" w:rsidR="002769B5" w:rsidRDefault="002769B5" w:rsidP="002769B5"/>
    <w:p w14:paraId="41B95274" w14:textId="77777777" w:rsidR="002769B5" w:rsidRDefault="002769B5" w:rsidP="002769B5">
      <w:r>
        <w:t>Problema conceitual: A decisão não está entre a estratégia pretendida e a estratégia deliberada, mas sim antes da estratégia pretendida. Lendo o texto do mintzberg, ficou claro que a estratégia emergente é “Não-deliberada” por definição, e portanto não pode ser de análise formal. Além disso, a decisão estratégica está antes da “estratégia pretendida”.</w:t>
      </w:r>
    </w:p>
    <w:p w14:paraId="795E8FB9" w14:textId="7D9D0933" w:rsidR="002769B5" w:rsidRDefault="002769B5" w:rsidP="002769B5">
      <w:r w:rsidRPr="002769B5">
        <w:t xml:space="preserve"> </w:t>
      </w:r>
      <w:r>
        <w:rPr>
          <w:lang w:val="en-US"/>
        </w:rPr>
        <w:t>“Note the distinction here between unrealized strategy-that is, intentions not successfully realized-and realized strategy that is unsuccessful in its consequences. The intention to escalate was realized, in fact from Johnson’s point of view, over-</w:t>
      </w:r>
      <w:r>
        <w:rPr>
          <w:lang w:val="en-US"/>
        </w:rPr>
        <w:lastRenderedPageBreak/>
        <w:t xml:space="preserve">realized; it just did not achieve its objective. In contrast, John F. Kennedy’s earlier intention to provide advisers to the Vietnam army was not realized to the extent that those advisers became combatants. It should be noted, however, that the degree of deliberateness is not a measure of the potential success of a strategy. In our research, we have come across rather emergent strategies as well as rather deliberate ones that have been highly successful (see the discussion of the experimental film strategy later in the text for an example of the former) and others of both types that have been dramatic failures.)”  </w:t>
      </w:r>
      <w:r>
        <w:t>- Isso Sugere que a decisão estratégia precede a estratégia pretendida E a estratégia emergente também. Ou seja, a decisão estratégica não é consistente com este frame!</w:t>
      </w:r>
      <w:commentRangeEnd w:id="103"/>
      <w:r w:rsidR="00750BF4">
        <w:rPr>
          <w:rStyle w:val="Refdecomentrio"/>
        </w:rPr>
        <w:commentReference w:id="103"/>
      </w:r>
    </w:p>
    <w:p w14:paraId="35953DDC" w14:textId="77777777" w:rsidR="00DA1252" w:rsidRPr="00DA1252" w:rsidRDefault="001F56FA" w:rsidP="003B46D6">
      <w:pPr>
        <w:pStyle w:val="Ttulo2"/>
      </w:pPr>
      <w:bookmarkStart w:id="104" w:name="_Toc479347052"/>
      <w:r>
        <w:t>Objetivos</w:t>
      </w:r>
      <w:bookmarkEnd w:id="104"/>
    </w:p>
    <w:p w14:paraId="39730075" w14:textId="77777777" w:rsidR="006F4BC9" w:rsidRPr="006F4BC9" w:rsidRDefault="006F4BC9" w:rsidP="006F4BC9">
      <w:r>
        <w:t xml:space="preserve">Estão descritos nesta seção </w:t>
      </w:r>
      <w:r w:rsidR="00B728E0">
        <w:t>o objetivo geral</w:t>
      </w:r>
      <w:r w:rsidR="00DC18BE">
        <w:t xml:space="preserve"> (1.2.1)</w:t>
      </w:r>
      <w:r>
        <w:t xml:space="preserve"> e específicos</w:t>
      </w:r>
      <w:r w:rsidR="00DC18BE">
        <w:t xml:space="preserve"> (1.2.2)</w:t>
      </w:r>
      <w:r>
        <w:t xml:space="preserve"> deste trabalho.</w:t>
      </w:r>
    </w:p>
    <w:p w14:paraId="0BE552B0" w14:textId="77777777" w:rsidR="00A24367" w:rsidRPr="004567DC" w:rsidRDefault="001F56FA" w:rsidP="003B46D6">
      <w:pPr>
        <w:pStyle w:val="Ttulo3"/>
      </w:pPr>
      <w:bookmarkStart w:id="105" w:name="_Toc479347053"/>
      <w:r>
        <w:t xml:space="preserve">Objetivo </w:t>
      </w:r>
      <w:r w:rsidR="006F4BC9">
        <w:t>Geral</w:t>
      </w:r>
      <w:bookmarkEnd w:id="105"/>
    </w:p>
    <w:p w14:paraId="77A1D6AB" w14:textId="5BE7779B" w:rsidR="00DA1252" w:rsidRPr="00DA267D" w:rsidRDefault="006F4BC9" w:rsidP="00A24367">
      <w:r>
        <w:t xml:space="preserve">O objetivo deste trabalho é </w:t>
      </w:r>
      <w:ins w:id="106" w:author="Daniel Lacerda" w:date="2017-04-29T13:44:00Z">
        <w:r w:rsidR="005A486B">
          <w:t xml:space="preserve">propor uma abordagem para </w:t>
        </w:r>
      </w:ins>
      <w:r>
        <w:t>a</w:t>
      </w:r>
      <w:r w:rsidRPr="006F4BC9">
        <w:t>valiar a</w:t>
      </w:r>
      <w:ins w:id="107" w:author="Daniel Lacerda" w:date="2017-04-29T13:44:00Z">
        <w:r w:rsidR="005A486B">
          <w:t>s</w:t>
        </w:r>
      </w:ins>
      <w:r w:rsidRPr="006F4BC9">
        <w:t xml:space="preserve"> </w:t>
      </w:r>
      <w:del w:id="108" w:author="Daniel Lacerda" w:date="2017-04-29T13:44:00Z">
        <w:r w:rsidDel="005A486B">
          <w:delText>r</w:delText>
        </w:r>
        <w:r w:rsidRPr="006F4BC9" w:rsidDel="005A486B">
          <w:delText>obustez d</w:delText>
        </w:r>
      </w:del>
      <w:del w:id="109" w:author="Daniel Lacerda" w:date="2017-04-29T13:43:00Z">
        <w:r w:rsidRPr="006F4BC9" w:rsidDel="005A486B">
          <w:delText>e</w:delText>
        </w:r>
      </w:del>
      <w:del w:id="110" w:author="Daniel Lacerda" w:date="2017-04-29T13:44:00Z">
        <w:r w:rsidRPr="006F4BC9" w:rsidDel="005A486B">
          <w:delText xml:space="preserve"> </w:delText>
        </w:r>
      </w:del>
      <w:r>
        <w:t>d</w:t>
      </w:r>
      <w:r w:rsidRPr="006F4BC9">
        <w:t xml:space="preserve">ecisões </w:t>
      </w:r>
      <w:r>
        <w:t>e</w:t>
      </w:r>
      <w:r w:rsidRPr="006F4BC9">
        <w:t xml:space="preserve">stratégicas </w:t>
      </w:r>
      <w:del w:id="111" w:author="Daniel Lacerda" w:date="2017-04-29T13:44:00Z">
        <w:r w:rsidDel="005A486B">
          <w:delText>em uma empresa do utilizando a abordagem RDM</w:delText>
        </w:r>
      </w:del>
      <w:ins w:id="112" w:author="Daniel Lacerda" w:date="2017-04-29T13:44:00Z">
        <w:r w:rsidR="005A486B">
          <w:t>em situações de incerteza profunda</w:t>
        </w:r>
      </w:ins>
      <w:r>
        <w:t>.</w:t>
      </w:r>
    </w:p>
    <w:p w14:paraId="16B548D2" w14:textId="77777777" w:rsidR="00DA1252" w:rsidRDefault="001F56FA" w:rsidP="003B46D6">
      <w:pPr>
        <w:pStyle w:val="Ttulo3"/>
      </w:pPr>
      <w:bookmarkStart w:id="113" w:name="_Toc479347054"/>
      <w:bookmarkStart w:id="114" w:name="_Toc456015061"/>
      <w:r>
        <w:t>Objetivos Específicos</w:t>
      </w:r>
      <w:bookmarkEnd w:id="113"/>
    </w:p>
    <w:p w14:paraId="43B76CF1" w14:textId="77777777" w:rsidR="00F64E74" w:rsidRPr="00D45060" w:rsidRDefault="00F64E74" w:rsidP="00F64E74">
      <w:pPr>
        <w:pStyle w:val="ALNEAS"/>
      </w:pPr>
      <w:commentRangeStart w:id="115"/>
      <w:r>
        <w:t xml:space="preserve">identificar </w:t>
      </w:r>
      <w:r w:rsidR="006F4BC9">
        <w:t>incertezas, estratégias e objetivos da empresa X</w:t>
      </w:r>
      <w:r w:rsidRPr="00D45060">
        <w:t>;</w:t>
      </w:r>
    </w:p>
    <w:p w14:paraId="6EDB2C6B" w14:textId="77777777" w:rsidR="00F64E74" w:rsidRPr="00D45060" w:rsidRDefault="006F4BC9" w:rsidP="00F64E74">
      <w:pPr>
        <w:pStyle w:val="ALNEAS"/>
      </w:pPr>
      <w:r>
        <w:t>projetar um modelo para a geração e análise dos casos</w:t>
      </w:r>
      <w:r w:rsidR="00F64E74">
        <w:t>;</w:t>
      </w:r>
    </w:p>
    <w:p w14:paraId="69440106" w14:textId="77777777" w:rsidR="006F4BC9" w:rsidRDefault="006F4BC9" w:rsidP="00F64E74">
      <w:pPr>
        <w:pStyle w:val="ALNEAS"/>
      </w:pPr>
      <w:r>
        <w:t>gerar casos para a avaliação das estratégias propostas pela empresa;</w:t>
      </w:r>
    </w:p>
    <w:p w14:paraId="70E842A1" w14:textId="77777777" w:rsidR="006F4BC9" w:rsidRDefault="006F4BC9" w:rsidP="00F64E74">
      <w:pPr>
        <w:pStyle w:val="ALNEAS"/>
      </w:pPr>
      <w:r>
        <w:t>identificar cenários nos quais as estratégias da empresa tem performance ruim;</w:t>
      </w:r>
    </w:p>
    <w:p w14:paraId="19511992" w14:textId="77777777" w:rsidR="006F4BC9" w:rsidRDefault="006F4BC9" w:rsidP="00F64E74">
      <w:pPr>
        <w:pStyle w:val="ALNEAS"/>
      </w:pPr>
      <w:r>
        <w:t>analisar tradeoffs existentes entre as estratégias identificadas para a empresa;</w:t>
      </w:r>
    </w:p>
    <w:p w14:paraId="574EABE9" w14:textId="77777777" w:rsidR="00F64E74" w:rsidRDefault="006F4BC9" w:rsidP="00F64E74">
      <w:pPr>
        <w:pStyle w:val="ALNEAS"/>
      </w:pPr>
      <w:r>
        <w:t>avaliar a aplicação do método RDM</w:t>
      </w:r>
      <w:r w:rsidR="00F64E74">
        <w:t>.</w:t>
      </w:r>
      <w:commentRangeEnd w:id="115"/>
      <w:r w:rsidR="005A486B">
        <w:rPr>
          <w:rStyle w:val="Refdecomentrio"/>
          <w:rFonts w:eastAsia="Times New Roman"/>
          <w:lang w:eastAsia="pt-BR"/>
        </w:rPr>
        <w:commentReference w:id="115"/>
      </w:r>
    </w:p>
    <w:p w14:paraId="0025FA7E" w14:textId="77777777" w:rsidR="00A24367" w:rsidRPr="004567DC" w:rsidRDefault="00DA1252" w:rsidP="003B46D6">
      <w:pPr>
        <w:pStyle w:val="Ttulo2"/>
      </w:pPr>
      <w:bookmarkStart w:id="116" w:name="_Toc479347055"/>
      <w:bookmarkEnd w:id="114"/>
      <w:r>
        <w:t>Justificativa</w:t>
      </w:r>
      <w:bookmarkEnd w:id="116"/>
    </w:p>
    <w:p w14:paraId="4C075604" w14:textId="77777777" w:rsidR="003311AE" w:rsidRDefault="003311AE" w:rsidP="003311AE">
      <w:pPr>
        <w:rPr>
          <w:rFonts w:cs="Arial"/>
        </w:rPr>
      </w:pPr>
      <w:commentRangeStart w:id="117"/>
      <w:r>
        <w:rPr>
          <w:rFonts w:cs="Arial"/>
        </w:rPr>
        <w:lastRenderedPageBreak/>
        <w:t xml:space="preserve">A contribuição deste trabalho para o corpo de conhecimento atual pode ser compreendida por meio do framework de contribuição para o conhecimento em Design Science proposto por Gregor e Hevner </w:t>
      </w:r>
      <w:r>
        <w:rPr>
          <w:rFonts w:cs="Arial"/>
        </w:rPr>
        <w:fldChar w:fldCharType="begin" w:fldLock="1"/>
      </w:r>
      <w:r w:rsidR="00E8484E">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w:t>
      </w:r>
      <w:r w:rsidR="00F73F74">
        <w:rPr>
          <w:rFonts w:cs="Arial"/>
        </w:rPr>
        <w:t xml:space="preserve">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356DA1">
        <w:rPr>
          <w:rFonts w:cs="Arial"/>
        </w:rPr>
        <w:t xml:space="preserve"> Conforme ilustra a </w:t>
      </w:r>
      <w:r w:rsidR="00356DA1">
        <w:rPr>
          <w:rFonts w:cs="Arial"/>
        </w:rPr>
        <w:fldChar w:fldCharType="begin"/>
      </w:r>
      <w:r w:rsidR="00356DA1">
        <w:rPr>
          <w:rFonts w:cs="Arial"/>
        </w:rPr>
        <w:instrText xml:space="preserve"> REF _Ref479322790 \h </w:instrText>
      </w:r>
      <w:r w:rsidR="00356DA1">
        <w:rPr>
          <w:rFonts w:cs="Arial"/>
        </w:rPr>
      </w:r>
      <w:r w:rsidR="00356DA1">
        <w:rPr>
          <w:rFonts w:cs="Arial"/>
        </w:rPr>
        <w:fldChar w:fldCharType="separate"/>
      </w:r>
      <w:r w:rsidR="00C25FF3">
        <w:t xml:space="preserve">Figura </w:t>
      </w:r>
      <w:r w:rsidR="00C25FF3">
        <w:rPr>
          <w:noProof/>
        </w:rPr>
        <w:t>3</w:t>
      </w:r>
      <w:r w:rsidR="00356DA1">
        <w:rPr>
          <w:rFonts w:cs="Arial"/>
        </w:rPr>
        <w:fldChar w:fldCharType="end"/>
      </w:r>
      <w:r w:rsidR="00356DA1">
        <w:rPr>
          <w:rFonts w:cs="Arial"/>
        </w:rPr>
        <w:t>, este trabalho posiciona-se como uma “exaptação”, visto que busca estender soluções existentes a uma nova área de aplicação.</w:t>
      </w:r>
      <w:commentRangeEnd w:id="117"/>
      <w:r w:rsidR="005A486B">
        <w:rPr>
          <w:rStyle w:val="Refdecomentrio"/>
        </w:rPr>
        <w:commentReference w:id="117"/>
      </w:r>
      <w:r w:rsidR="00F73F74">
        <w:rPr>
          <w:rFonts w:cs="Arial"/>
        </w:rPr>
        <w:t xml:space="preserve"> O restante desta seção tratará de sintetizar as evidências </w:t>
      </w:r>
      <w:r w:rsidR="00A262BA">
        <w:rPr>
          <w:rFonts w:cs="Arial"/>
        </w:rPr>
        <w:t>coletadas em uma revisão sistemática da literatura, as quais sus</w:t>
      </w:r>
      <w:r w:rsidR="00F73F74">
        <w:rPr>
          <w:rFonts w:cs="Arial"/>
        </w:rPr>
        <w:t>tentam esta afirmação.</w:t>
      </w:r>
    </w:p>
    <w:p w14:paraId="507BB1AB" w14:textId="77777777" w:rsidR="00A12F3B" w:rsidRDefault="00A12F3B" w:rsidP="00A12F3B">
      <w:pPr>
        <w:rPr>
          <w:rFonts w:cs="Arial"/>
        </w:rPr>
      </w:pPr>
      <w:commentRangeStart w:id="118"/>
      <w:r>
        <w:rPr>
          <w:rFonts w:cs="Arial"/>
        </w:rPr>
        <w:t xml:space="preserve">O propósito desta revisão foi responder a cinco questões-chave: (i) </w:t>
      </w:r>
      <w:r w:rsidR="004808E3">
        <w:rPr>
          <w:rFonts w:cs="Arial"/>
        </w:rPr>
        <w:t>o</w:t>
      </w:r>
      <w:r>
        <w:rPr>
          <w:rFonts w:cs="Arial"/>
        </w:rPr>
        <w:t xml:space="preserve"> que é o RDM; (</w:t>
      </w:r>
      <w:r w:rsidR="004808E3">
        <w:rPr>
          <w:rFonts w:cs="Arial"/>
        </w:rPr>
        <w:t>ii) qual</w:t>
      </w:r>
      <w:r>
        <w:rPr>
          <w:rFonts w:cs="Arial"/>
        </w:rPr>
        <w:t xml:space="preserve"> é / como se configura o interesse acad</w:t>
      </w:r>
      <w:r w:rsidR="004808E3">
        <w:rPr>
          <w:rFonts w:cs="Arial"/>
        </w:rPr>
        <w:t>êmico a respeito do RDM; (iii) e</w:t>
      </w:r>
      <w:r>
        <w:rPr>
          <w:rFonts w:cs="Arial"/>
        </w:rPr>
        <w:t>m que cont</w:t>
      </w:r>
      <w:r w:rsidR="004808E3">
        <w:rPr>
          <w:rFonts w:cs="Arial"/>
        </w:rPr>
        <w:t>extos o RDM foi aplicado; (iv) q</w:t>
      </w:r>
      <w:r>
        <w:rPr>
          <w:rFonts w:cs="Arial"/>
        </w:rPr>
        <w:t xml:space="preserve">ue artefatos </w:t>
      </w:r>
      <w:r w:rsidR="004808E3">
        <w:rPr>
          <w:rFonts w:cs="Arial"/>
        </w:rPr>
        <w:t xml:space="preserve">foram comparados ao RDM; e (v) </w:t>
      </w:r>
      <w:commentRangeEnd w:id="118"/>
      <w:r w:rsidR="005A486B">
        <w:rPr>
          <w:rStyle w:val="Refdecomentrio"/>
        </w:rPr>
        <w:commentReference w:id="118"/>
      </w:r>
      <w:r w:rsidR="004808E3">
        <w:rPr>
          <w:rFonts w:cs="Arial"/>
        </w:rPr>
        <w:t>q</w:t>
      </w:r>
      <w:r>
        <w:rPr>
          <w:rFonts w:cs="Arial"/>
        </w:rPr>
        <w:t xml:space="preserve">ue artefatos a literatura em estratégia empresarial sugere para a avaliação de decisões estratégicas. Com o objetivo de gerar subsídios para responder a estas questões, foi conduzida uma Revisão Sistemática da Literatura, conforme os procedimentos sugeridos por Morandi e Camargo </w:t>
      </w:r>
      <w:r>
        <w:rPr>
          <w:rFonts w:cs="Arial"/>
        </w:rPr>
        <w:fldChar w:fldCharType="begin" w:fldLock="1"/>
      </w:r>
      <w:r>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 "plainTextFormattedCitation" : "(2015)", "previouslyFormattedCitation" : "(2015)" }, "properties" : { "noteIndex" : 0 }, "schema" : "https://github.com/citation-style-language/schema/raw/master/csl-citation.json" }</w:instrText>
      </w:r>
      <w:r>
        <w:rPr>
          <w:rFonts w:cs="Arial"/>
        </w:rPr>
        <w:fldChar w:fldCharType="separate"/>
      </w:r>
      <w:r w:rsidRPr="00600BD2">
        <w:rPr>
          <w:rFonts w:cs="Arial"/>
          <w:noProof/>
        </w:rPr>
        <w:t>(2015)</w:t>
      </w:r>
      <w:r>
        <w:rPr>
          <w:rFonts w:cs="Arial"/>
        </w:rPr>
        <w:fldChar w:fldCharType="end"/>
      </w:r>
      <w:r>
        <w:rPr>
          <w:rFonts w:cs="Arial"/>
        </w:rPr>
        <w:t>. Além disso, foram utilizadas técnicas bibliométricas para sintetizar informações a partir do padrão de citações destes trabalhos. O Apêndice I contém o protocolo de pesquisa utilizado para esta revisão, no qual constam detalhes sobre as decisões tomadas, critérios de busca, e outras informações relevantes para a replicação da revisão.</w:t>
      </w:r>
    </w:p>
    <w:p w14:paraId="345BC9A9" w14:textId="77777777" w:rsidR="00A12F3B" w:rsidRDefault="00A12F3B" w:rsidP="003311AE">
      <w:pPr>
        <w:rPr>
          <w:rFonts w:cs="Arial"/>
        </w:rPr>
      </w:pPr>
    </w:p>
    <w:p w14:paraId="40541862" w14:textId="5D614B57" w:rsidR="003311AE" w:rsidRDefault="003311AE" w:rsidP="003311AE">
      <w:pPr>
        <w:pStyle w:val="Legenda"/>
      </w:pPr>
      <w:bookmarkStart w:id="119" w:name="_Ref479322790"/>
      <w:bookmarkStart w:id="120" w:name="_Toc479347016"/>
      <w:commentRangeStart w:id="121"/>
      <w:r>
        <w:lastRenderedPageBreak/>
        <w:t xml:space="preserve">Figura </w:t>
      </w:r>
      <w:r w:rsidR="003019C2">
        <w:fldChar w:fldCharType="begin"/>
      </w:r>
      <w:r w:rsidR="003019C2">
        <w:instrText xml:space="preserve"> SEQ Figur</w:instrText>
      </w:r>
      <w:r w:rsidR="003019C2">
        <w:instrText xml:space="preserve">a \* ARABIC </w:instrText>
      </w:r>
      <w:r w:rsidR="003019C2">
        <w:fldChar w:fldCharType="separate"/>
      </w:r>
      <w:r w:rsidR="001375A1">
        <w:rPr>
          <w:noProof/>
        </w:rPr>
        <w:t>6</w:t>
      </w:r>
      <w:r w:rsidR="003019C2">
        <w:rPr>
          <w:noProof/>
        </w:rPr>
        <w:fldChar w:fldCharType="end"/>
      </w:r>
      <w:bookmarkEnd w:id="119"/>
      <w:r>
        <w:t xml:space="preserve"> – Posicionamento da Contribuição desta Pesquisa</w:t>
      </w:r>
      <w:bookmarkEnd w:id="120"/>
    </w:p>
    <w:p w14:paraId="75384615" w14:textId="77777777" w:rsidR="003311AE" w:rsidRDefault="003311AE" w:rsidP="00F73F74">
      <w:pPr>
        <w:ind w:firstLine="0"/>
        <w:jc w:val="center"/>
        <w:rPr>
          <w:rFonts w:cs="Arial"/>
        </w:rPr>
      </w:pPr>
      <w:r>
        <w:rPr>
          <w:rFonts w:cs="Arial"/>
          <w:noProof/>
        </w:rPr>
        <w:drawing>
          <wp:inline distT="0" distB="0" distL="0" distR="0" wp14:anchorId="71F0FCF1" wp14:editId="4524A8EE">
            <wp:extent cx="5726330" cy="3643952"/>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38828" cy="3715540"/>
                    </a:xfrm>
                    <a:prstGeom prst="rect">
                      <a:avLst/>
                    </a:prstGeom>
                    <a:noFill/>
                  </pic:spPr>
                </pic:pic>
              </a:graphicData>
            </a:graphic>
          </wp:inline>
        </w:drawing>
      </w:r>
      <w:commentRangeEnd w:id="121"/>
      <w:r w:rsidR="003A2B03">
        <w:rPr>
          <w:rStyle w:val="Refdecomentrio"/>
        </w:rPr>
        <w:commentReference w:id="121"/>
      </w:r>
    </w:p>
    <w:p w14:paraId="0AE595B5" w14:textId="77777777" w:rsidR="003311AE" w:rsidRDefault="003311AE" w:rsidP="00A12F3B">
      <w:pPr>
        <w:ind w:firstLine="0"/>
        <w:jc w:val="center"/>
        <w:rPr>
          <w:rFonts w:cs="Arial"/>
        </w:rPr>
      </w:pPr>
      <w:r>
        <w:rPr>
          <w:rFonts w:cs="Arial"/>
        </w:rPr>
        <w:t xml:space="preserve">Fonte: Elaborado pelo autor a partir de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locator" : "345", "suppress-author" : 1, "uris" : [ "http://www.mendeley.com/documents/?uuid=3868df27-80f1-4656-ac27-1156fb05613b" ] } ], "mendeley" : { "formattedCitation" : "(2013, p. 345)", "plainTextFormattedCitation" : "(2013, p. 345)", "previouslyFormattedCitation" : "(2013, p. 345)" }, "properties" : { "noteIndex" : 0 }, "schema" : "https://github.com/citation-style-language/schema/raw/master/csl-citation.json" }</w:instrText>
      </w:r>
      <w:r>
        <w:rPr>
          <w:rFonts w:cs="Arial"/>
        </w:rPr>
        <w:fldChar w:fldCharType="separate"/>
      </w:r>
      <w:r w:rsidRPr="00872612">
        <w:rPr>
          <w:rFonts w:cs="Arial"/>
          <w:noProof/>
        </w:rPr>
        <w:t>(2013, p. 345)</w:t>
      </w:r>
      <w:r>
        <w:rPr>
          <w:rFonts w:cs="Arial"/>
        </w:rPr>
        <w:fldChar w:fldCharType="end"/>
      </w:r>
    </w:p>
    <w:p w14:paraId="24AD00D2" w14:textId="09C9774A" w:rsidR="00A12F3B" w:rsidRPr="00A12F3B" w:rsidDel="003A2B03" w:rsidRDefault="00A12F3B" w:rsidP="00A12F3B">
      <w:pPr>
        <w:rPr>
          <w:del w:id="122" w:author="Daniel Lacerda" w:date="2017-04-29T13:55:00Z"/>
          <w:rFonts w:cs="Arial"/>
        </w:rPr>
      </w:pPr>
      <w:del w:id="123" w:author="Daniel Lacerda" w:date="2017-04-29T13:55:00Z">
        <w:r w:rsidDel="003A2B03">
          <w:rPr>
            <w:rFonts w:cs="Arial"/>
          </w:rPr>
          <w:delText xml:space="preserve">Com o objetivo de identificar os trabalhos mais relevantes para o trabalho atual, foi adotado como critério a seleção de trabalhos que tratam do método RDM – Robust Decision Making, visto a existência de outras abordagens similares à esta </w:delText>
        </w:r>
        <w:r w:rsidDel="003A2B03">
          <w:rPr>
            <w:rFonts w:cs="Arial"/>
          </w:rPr>
          <w:fldChar w:fldCharType="begin" w:fldLock="1"/>
        </w:r>
        <w:r w:rsidDel="003A2B03">
          <w:rPr>
            <w:rFonts w:cs="Arial"/>
          </w:rPr>
          <w:del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delInstrText>
        </w:r>
        <w:r w:rsidDel="003A2B03">
          <w:rPr>
            <w:rFonts w:cs="Arial"/>
          </w:rPr>
          <w:fldChar w:fldCharType="separate"/>
        </w:r>
        <w:r w:rsidRPr="004D67F8" w:rsidDel="003A2B03">
          <w:rPr>
            <w:rFonts w:cs="Arial"/>
            <w:noProof/>
          </w:rPr>
          <w:delText>(DITTRICH; WREFORD; MORAN, 2016; WALKER; HAASNOOT; KWAKKEL, 2013)</w:delText>
        </w:r>
        <w:r w:rsidDel="003A2B03">
          <w:rPr>
            <w:rFonts w:cs="Arial"/>
          </w:rPr>
          <w:fldChar w:fldCharType="end"/>
        </w:r>
        <w:r w:rsidDel="003A2B03">
          <w:rPr>
            <w:rFonts w:cs="Arial"/>
          </w:rPr>
          <w:delText>. Dentre tais trabalhos que de fato tratam do RDM, foram selecionados os trabalhos seminais bem como aplicações completas do RDM. Foram selecionados para leitura completa os trabalhos que aparentavam responder ao menos uma das perguntas indicadas anteriormente.</w:delText>
        </w:r>
      </w:del>
    </w:p>
    <w:p w14:paraId="1C053762" w14:textId="77777777" w:rsidR="00A12F3B" w:rsidRPr="00A12F3B" w:rsidRDefault="00A12F3B" w:rsidP="00A12F3B">
      <w:pPr>
        <w:rPr>
          <w:spacing w:val="-4"/>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0F2A5BD5" w14:textId="77777777" w:rsidR="00A12F3B" w:rsidRPr="003227AE" w:rsidRDefault="00A12F3B" w:rsidP="00A12F3B">
      <w:pPr>
        <w:pStyle w:val="Legenda"/>
        <w:rPr>
          <w:rFonts w:cs="Arial"/>
        </w:rPr>
      </w:pPr>
      <w:bookmarkStart w:id="124" w:name="_Toc479346809"/>
      <w:r w:rsidRPr="003227AE">
        <w:lastRenderedPageBreak/>
        <w:t xml:space="preserve">Quadro </w:t>
      </w:r>
      <w:r>
        <w:fldChar w:fldCharType="begin"/>
      </w:r>
      <w:r w:rsidRPr="003227AE">
        <w:instrText xml:space="preserve"> SEQ Quadro \* ARABIC </w:instrText>
      </w:r>
      <w:r>
        <w:fldChar w:fldCharType="separate"/>
      </w:r>
      <w:r w:rsidR="00C25FF3">
        <w:rPr>
          <w:noProof/>
        </w:rPr>
        <w:t>1</w:t>
      </w:r>
      <w:r>
        <w:rPr>
          <w:noProof/>
        </w:rPr>
        <w:fldChar w:fldCharType="end"/>
      </w:r>
      <w:r w:rsidRPr="003227AE">
        <w:t xml:space="preserve"> – Buscas Realizadas durante a Revisão da Literatura e Relação com Questões de Interesse</w:t>
      </w:r>
      <w:bookmarkEnd w:id="124"/>
    </w:p>
    <w:tbl>
      <w:tblPr>
        <w:tblW w:w="15026" w:type="dxa"/>
        <w:tblInd w:w="-5" w:type="dxa"/>
        <w:tblCellMar>
          <w:left w:w="70" w:type="dxa"/>
          <w:right w:w="70" w:type="dxa"/>
        </w:tblCellMar>
        <w:tblLook w:val="04A0" w:firstRow="1" w:lastRow="0" w:firstColumn="1" w:lastColumn="0" w:noHBand="0" w:noVBand="1"/>
      </w:tblPr>
      <w:tblGrid>
        <w:gridCol w:w="1492"/>
        <w:gridCol w:w="1412"/>
        <w:gridCol w:w="5601"/>
        <w:gridCol w:w="1326"/>
        <w:gridCol w:w="1418"/>
        <w:gridCol w:w="1134"/>
        <w:gridCol w:w="1134"/>
        <w:gridCol w:w="1559"/>
      </w:tblGrid>
      <w:tr w:rsidR="006A373B" w:rsidRPr="006A373B" w14:paraId="17C9EDEC" w14:textId="77777777" w:rsidTr="006A373B">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11BAD1"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commentRangeStart w:id="125"/>
            <w:r w:rsidRPr="006A373B">
              <w:rPr>
                <w:rFonts w:cs="Arial"/>
                <w:b/>
                <w:bCs/>
                <w:color w:val="000000"/>
                <w:sz w:val="22"/>
                <w:szCs w:val="22"/>
              </w:rPr>
              <w:t>Questão</w:t>
            </w:r>
            <w:commentRangeEnd w:id="125"/>
            <w:r w:rsidR="003A2B03">
              <w:rPr>
                <w:rStyle w:val="Refdecomentrio"/>
              </w:rPr>
              <w:commentReference w:id="125"/>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2E38C5DC"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commentRangeStart w:id="126"/>
            <w:r w:rsidRPr="006A373B">
              <w:rPr>
                <w:rFonts w:cs="Arial"/>
                <w:b/>
                <w:bCs/>
                <w:color w:val="000000"/>
                <w:sz w:val="22"/>
                <w:szCs w:val="22"/>
              </w:rPr>
              <w:t>Fonte</w:t>
            </w:r>
            <w:commentRangeEnd w:id="126"/>
            <w:r w:rsidR="003A2B03">
              <w:rPr>
                <w:rStyle w:val="Refdecomentrio"/>
              </w:rPr>
              <w:commentReference w:id="126"/>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530B4BE8" w14:textId="77777777" w:rsidR="006A373B" w:rsidRPr="006A373B" w:rsidRDefault="006A373B" w:rsidP="006A373B">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36BEBF4"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0E47E655"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775BF390"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D9BCD5B"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7D21E137" w14:textId="77777777" w:rsidR="006A373B" w:rsidRPr="006A373B" w:rsidRDefault="006A373B" w:rsidP="006A373B">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6A373B" w:rsidRPr="006A373B" w14:paraId="43E84E13"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38B942C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364400D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69E23B6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270E012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5F4F6FD0" w14:textId="77777777" w:rsidR="006A373B" w:rsidRPr="006A373B" w:rsidRDefault="006A373B" w:rsidP="006A373B">
            <w:pPr>
              <w:autoSpaceDE/>
              <w:autoSpaceDN/>
              <w:adjustRightInd/>
              <w:spacing w:line="240" w:lineRule="auto"/>
              <w:ind w:firstLine="0"/>
              <w:jc w:val="center"/>
              <w:rPr>
                <w:rFonts w:cs="Arial"/>
                <w:color w:val="000000"/>
                <w:sz w:val="22"/>
                <w:szCs w:val="22"/>
              </w:rPr>
            </w:pPr>
            <w:commentRangeStart w:id="127"/>
            <w:r w:rsidRPr="006A373B">
              <w:rPr>
                <w:rFonts w:cs="Arial"/>
                <w:color w:val="000000"/>
                <w:sz w:val="22"/>
                <w:szCs w:val="22"/>
              </w:rPr>
              <w:t>0</w:t>
            </w:r>
            <w:commentRangeEnd w:id="127"/>
            <w:r w:rsidR="003A2B03">
              <w:rPr>
                <w:rStyle w:val="Refdecomentrio"/>
              </w:rPr>
              <w:commentReference w:id="127"/>
            </w:r>
          </w:p>
        </w:tc>
        <w:tc>
          <w:tcPr>
            <w:tcW w:w="1134" w:type="dxa"/>
            <w:tcBorders>
              <w:top w:val="nil"/>
              <w:left w:val="nil"/>
              <w:bottom w:val="single" w:sz="4" w:space="0" w:color="auto"/>
              <w:right w:val="single" w:sz="4" w:space="0" w:color="auto"/>
            </w:tcBorders>
            <w:shd w:val="clear" w:color="auto" w:fill="auto"/>
            <w:vAlign w:val="center"/>
            <w:hideMark/>
          </w:tcPr>
          <w:p w14:paraId="05816A5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0D83A2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23CDC9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6A373B" w:rsidRPr="006A373B" w14:paraId="4C6CAFF4"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207FCF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4780E700"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372ABF3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7DF6A779"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7A83CEE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2DA48CB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1CB82A5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603E2DB7"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1B03AB28" w14:textId="77777777" w:rsidTr="006A373B">
        <w:trPr>
          <w:trHeight w:val="39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0A701C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1FB01FC"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3587F538"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BD72E1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490EED56"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5CB3C7B2"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7800CE2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51F0B95B"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44FF4E16" w14:textId="77777777" w:rsidTr="006A373B">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6C9E1D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39EACE4D" w14:textId="77777777"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7FF932EA" w14:textId="77777777"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16233E23"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6113736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423EC9C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7DCE9F57"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7AC3CF94"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6A373B" w:rsidRPr="006A373B" w14:paraId="45985F8C" w14:textId="77777777" w:rsidTr="006A373B">
        <w:trPr>
          <w:trHeight w:val="54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11637C6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30A96B04" w14:textId="77777777" w:rsidR="006A373B" w:rsidRPr="006A373B" w:rsidRDefault="006A373B" w:rsidP="006A373B">
            <w:pPr>
              <w:autoSpaceDE/>
              <w:autoSpaceDN/>
              <w:adjustRightInd/>
              <w:spacing w:line="240" w:lineRule="auto"/>
              <w:ind w:firstLine="0"/>
              <w:jc w:val="left"/>
              <w:rPr>
                <w:rFonts w:cs="Arial"/>
                <w:color w:val="000000"/>
                <w:sz w:val="22"/>
                <w:szCs w:val="22"/>
              </w:rPr>
            </w:pPr>
            <w:r w:rsidRPr="006A373B">
              <w:rPr>
                <w:rFonts w:cs="Arial"/>
                <w:color w:val="000000"/>
                <w:sz w:val="22"/>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6E7B573C"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0CCE9063"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6B85D58B"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85E1C74"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1D76316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5A533801"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6A373B" w:rsidRPr="006A373B" w14:paraId="6AC4CC3F" w14:textId="77777777" w:rsidTr="006A373B">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19647E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7D50BAFC"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1D22487E" w14:textId="77777777" w:rsidR="006A373B" w:rsidRPr="006A373B" w:rsidRDefault="006A373B" w:rsidP="006A373B">
            <w:pPr>
              <w:autoSpaceDE/>
              <w:autoSpaceDN/>
              <w:adjustRightInd/>
              <w:spacing w:line="240" w:lineRule="auto"/>
              <w:ind w:firstLine="0"/>
              <w:jc w:val="left"/>
              <w:rPr>
                <w:rFonts w:cs="Arial"/>
                <w:color w:val="000000"/>
                <w:sz w:val="22"/>
                <w:szCs w:val="20"/>
              </w:rPr>
            </w:pPr>
            <w:r w:rsidRPr="006A373B">
              <w:rPr>
                <w:rFonts w:cs="Arial"/>
                <w:color w:val="000000"/>
                <w:sz w:val="22"/>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4743BAD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0C641610"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76AF279F"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388FE75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03ABA42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6A373B" w:rsidRPr="006A373B" w14:paraId="1B0C1071" w14:textId="77777777" w:rsidTr="006A373B">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1ADC7E8E"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7EFD632"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center"/>
            <w:hideMark/>
          </w:tcPr>
          <w:p w14:paraId="66F8F003" w14:textId="77777777" w:rsidR="006A373B" w:rsidRPr="006A373B" w:rsidRDefault="006A373B" w:rsidP="006A373B">
            <w:pPr>
              <w:autoSpaceDE/>
              <w:autoSpaceDN/>
              <w:adjustRightInd/>
              <w:spacing w:line="240" w:lineRule="auto"/>
              <w:ind w:firstLine="0"/>
              <w:jc w:val="left"/>
              <w:rPr>
                <w:rFonts w:cs="Arial"/>
                <w:color w:val="000000"/>
                <w:sz w:val="22"/>
                <w:szCs w:val="20"/>
                <w:lang w:val="en-US"/>
              </w:rPr>
            </w:pPr>
            <w:r w:rsidRPr="006A373B">
              <w:rPr>
                <w:rFonts w:cs="Arial"/>
                <w:color w:val="000000"/>
                <w:sz w:val="22"/>
                <w:szCs w:val="20"/>
                <w:lang w:val="en-US"/>
              </w:rPr>
              <w:t xml:space="preserve">TITLE ( "strategic development"  OR  "strategy process"  OR  "strategic planning"  OR  "strategic decision"  OR  "strategic options evaluation" )  AND  TITLE-ABS-KEY ( "tools"  OR  "method*"  OR  "approach"  OR  "methodology"  OR  "technique" )  AND  ( LIMIT-TO ( DOCTYPE ,  "re " ) ) </w:t>
            </w:r>
          </w:p>
        </w:tc>
        <w:tc>
          <w:tcPr>
            <w:tcW w:w="1276" w:type="dxa"/>
            <w:tcBorders>
              <w:top w:val="nil"/>
              <w:left w:val="nil"/>
              <w:bottom w:val="single" w:sz="4" w:space="0" w:color="auto"/>
              <w:right w:val="single" w:sz="4" w:space="0" w:color="auto"/>
            </w:tcBorders>
            <w:shd w:val="clear" w:color="auto" w:fill="auto"/>
            <w:vAlign w:val="center"/>
            <w:hideMark/>
          </w:tcPr>
          <w:p w14:paraId="771C979A"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8</w:t>
            </w:r>
          </w:p>
        </w:tc>
        <w:tc>
          <w:tcPr>
            <w:tcW w:w="1418" w:type="dxa"/>
            <w:tcBorders>
              <w:top w:val="nil"/>
              <w:left w:val="nil"/>
              <w:bottom w:val="single" w:sz="4" w:space="0" w:color="auto"/>
              <w:right w:val="single" w:sz="4" w:space="0" w:color="auto"/>
            </w:tcBorders>
            <w:shd w:val="clear" w:color="auto" w:fill="auto"/>
            <w:vAlign w:val="center"/>
            <w:hideMark/>
          </w:tcPr>
          <w:p w14:paraId="1EF0DA18"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18EB9AF8"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27</w:t>
            </w:r>
          </w:p>
        </w:tc>
        <w:tc>
          <w:tcPr>
            <w:tcW w:w="1134" w:type="dxa"/>
            <w:tcBorders>
              <w:top w:val="nil"/>
              <w:left w:val="nil"/>
              <w:bottom w:val="single" w:sz="4" w:space="0" w:color="auto"/>
              <w:right w:val="single" w:sz="4" w:space="0" w:color="auto"/>
            </w:tcBorders>
            <w:shd w:val="clear" w:color="auto" w:fill="auto"/>
            <w:vAlign w:val="center"/>
            <w:hideMark/>
          </w:tcPr>
          <w:p w14:paraId="21A4E42D"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c>
          <w:tcPr>
            <w:tcW w:w="1559" w:type="dxa"/>
            <w:tcBorders>
              <w:top w:val="nil"/>
              <w:left w:val="nil"/>
              <w:bottom w:val="single" w:sz="4" w:space="0" w:color="auto"/>
              <w:right w:val="single" w:sz="4" w:space="0" w:color="auto"/>
            </w:tcBorders>
            <w:shd w:val="clear" w:color="auto" w:fill="auto"/>
            <w:vAlign w:val="center"/>
            <w:hideMark/>
          </w:tcPr>
          <w:p w14:paraId="4DD26225" w14:textId="77777777" w:rsidR="006A373B" w:rsidRPr="006A373B" w:rsidRDefault="006A373B" w:rsidP="006A373B">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6A373B" w:rsidRPr="006A373B" w14:paraId="5B49BDFA" w14:textId="77777777" w:rsidTr="006A373B">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8DF8137"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716CDD5D"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78753670"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lang w:val="en-US"/>
              </w:rPr>
              <w:t xml:space="preserve">TITLE-ABS-KEY("strategic decision evaluation") AND TITLE-ABS-KEY ( "tools" OR "method*" OR "approach" </w:t>
            </w:r>
            <w:r>
              <w:rPr>
                <w:rFonts w:ascii="Calibri" w:hAnsi="Calibri" w:cs="Calibri"/>
                <w:color w:val="000000"/>
                <w:sz w:val="22"/>
                <w:szCs w:val="20"/>
                <w:lang w:val="en-US"/>
              </w:rPr>
              <w:t>OR "methodology" OR "technique"</w:t>
            </w:r>
            <w:r w:rsidRPr="006A373B">
              <w:rPr>
                <w:rFonts w:ascii="Calibri" w:hAnsi="Calibri" w:cs="Calibri"/>
                <w:color w:val="000000"/>
                <w:sz w:val="22"/>
                <w:szCs w:val="20"/>
                <w:lang w:val="en-US"/>
              </w:rPr>
              <w:t>)</w:t>
            </w:r>
          </w:p>
        </w:tc>
        <w:tc>
          <w:tcPr>
            <w:tcW w:w="1276" w:type="dxa"/>
            <w:tcBorders>
              <w:top w:val="nil"/>
              <w:left w:val="nil"/>
              <w:bottom w:val="single" w:sz="4" w:space="0" w:color="auto"/>
              <w:right w:val="single" w:sz="4" w:space="0" w:color="auto"/>
            </w:tcBorders>
            <w:shd w:val="clear" w:color="auto" w:fill="auto"/>
            <w:noWrap/>
            <w:vAlign w:val="bottom"/>
            <w:hideMark/>
          </w:tcPr>
          <w:p w14:paraId="43B6580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418" w:type="dxa"/>
            <w:tcBorders>
              <w:top w:val="nil"/>
              <w:left w:val="nil"/>
              <w:bottom w:val="single" w:sz="4" w:space="0" w:color="auto"/>
              <w:right w:val="single" w:sz="4" w:space="0" w:color="auto"/>
            </w:tcBorders>
            <w:shd w:val="clear" w:color="auto" w:fill="auto"/>
            <w:noWrap/>
            <w:vAlign w:val="bottom"/>
            <w:hideMark/>
          </w:tcPr>
          <w:p w14:paraId="455CE42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17AAA369"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w:t>
            </w:r>
          </w:p>
        </w:tc>
        <w:tc>
          <w:tcPr>
            <w:tcW w:w="1134" w:type="dxa"/>
            <w:tcBorders>
              <w:top w:val="nil"/>
              <w:left w:val="nil"/>
              <w:bottom w:val="single" w:sz="4" w:space="0" w:color="auto"/>
              <w:right w:val="single" w:sz="4" w:space="0" w:color="auto"/>
            </w:tcBorders>
            <w:shd w:val="clear" w:color="auto" w:fill="auto"/>
            <w:noWrap/>
            <w:vAlign w:val="bottom"/>
            <w:hideMark/>
          </w:tcPr>
          <w:p w14:paraId="084BBFC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14:paraId="5D09C7F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14:paraId="2CBA7FEF" w14:textId="77777777" w:rsidTr="006A373B">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709F8D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49BFB7E"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F0BCAC5"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bottom"/>
            <w:hideMark/>
          </w:tcPr>
          <w:p w14:paraId="426EB1AC"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418" w:type="dxa"/>
            <w:tcBorders>
              <w:top w:val="nil"/>
              <w:left w:val="nil"/>
              <w:bottom w:val="single" w:sz="4" w:space="0" w:color="auto"/>
              <w:right w:val="single" w:sz="4" w:space="0" w:color="auto"/>
            </w:tcBorders>
            <w:shd w:val="clear" w:color="auto" w:fill="auto"/>
            <w:noWrap/>
            <w:vAlign w:val="bottom"/>
            <w:hideMark/>
          </w:tcPr>
          <w:p w14:paraId="2BA2DF9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269527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53</w:t>
            </w:r>
          </w:p>
        </w:tc>
        <w:tc>
          <w:tcPr>
            <w:tcW w:w="1134" w:type="dxa"/>
            <w:tcBorders>
              <w:top w:val="nil"/>
              <w:left w:val="nil"/>
              <w:bottom w:val="single" w:sz="4" w:space="0" w:color="auto"/>
              <w:right w:val="single" w:sz="4" w:space="0" w:color="auto"/>
            </w:tcBorders>
            <w:shd w:val="clear" w:color="auto" w:fill="auto"/>
            <w:noWrap/>
            <w:vAlign w:val="bottom"/>
            <w:hideMark/>
          </w:tcPr>
          <w:p w14:paraId="3D8E780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559" w:type="dxa"/>
            <w:tcBorders>
              <w:top w:val="nil"/>
              <w:left w:val="nil"/>
              <w:bottom w:val="single" w:sz="4" w:space="0" w:color="auto"/>
              <w:right w:val="single" w:sz="4" w:space="0" w:color="auto"/>
            </w:tcBorders>
            <w:shd w:val="clear" w:color="auto" w:fill="auto"/>
            <w:noWrap/>
            <w:vAlign w:val="bottom"/>
            <w:hideMark/>
          </w:tcPr>
          <w:p w14:paraId="1DA0611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r>
      <w:tr w:rsidR="006A373B" w:rsidRPr="006A373B" w14:paraId="51AB69F1" w14:textId="77777777" w:rsidTr="006A373B">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09CACAF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3D94916"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1D5A54A"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lang w:val="en-US"/>
              </w:rPr>
            </w:pPr>
            <w:r w:rsidRPr="006A373B">
              <w:rPr>
                <w:rFonts w:ascii="Calibri" w:hAnsi="Calibri" w:cs="Calibri"/>
                <w:color w:val="000000"/>
                <w:sz w:val="22"/>
                <w:szCs w:val="20"/>
              </w:rPr>
              <w:t xml:space="preserve">Trabalhos que citam o "What to do next? </w:t>
            </w:r>
            <w:r w:rsidRPr="006A373B">
              <w:rPr>
                <w:rFonts w:ascii="Calibri" w:hAnsi="Calibri" w:cs="Calibri"/>
                <w:color w:val="000000"/>
                <w:sz w:val="22"/>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bottom"/>
            <w:hideMark/>
          </w:tcPr>
          <w:p w14:paraId="7C32C89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418" w:type="dxa"/>
            <w:tcBorders>
              <w:top w:val="nil"/>
              <w:left w:val="nil"/>
              <w:bottom w:val="single" w:sz="4" w:space="0" w:color="auto"/>
              <w:right w:val="single" w:sz="4" w:space="0" w:color="auto"/>
            </w:tcBorders>
            <w:shd w:val="clear" w:color="auto" w:fill="auto"/>
            <w:noWrap/>
            <w:vAlign w:val="bottom"/>
            <w:hideMark/>
          </w:tcPr>
          <w:p w14:paraId="4347533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224FE1C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49</w:t>
            </w:r>
          </w:p>
        </w:tc>
        <w:tc>
          <w:tcPr>
            <w:tcW w:w="1134" w:type="dxa"/>
            <w:tcBorders>
              <w:top w:val="nil"/>
              <w:left w:val="nil"/>
              <w:bottom w:val="single" w:sz="4" w:space="0" w:color="auto"/>
              <w:right w:val="single" w:sz="4" w:space="0" w:color="auto"/>
            </w:tcBorders>
            <w:shd w:val="clear" w:color="auto" w:fill="auto"/>
            <w:noWrap/>
            <w:vAlign w:val="bottom"/>
            <w:hideMark/>
          </w:tcPr>
          <w:p w14:paraId="6D94B09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559" w:type="dxa"/>
            <w:tcBorders>
              <w:top w:val="nil"/>
              <w:left w:val="nil"/>
              <w:bottom w:val="single" w:sz="4" w:space="0" w:color="auto"/>
              <w:right w:val="single" w:sz="4" w:space="0" w:color="auto"/>
            </w:tcBorders>
            <w:shd w:val="clear" w:color="auto" w:fill="auto"/>
            <w:noWrap/>
            <w:vAlign w:val="bottom"/>
            <w:hideMark/>
          </w:tcPr>
          <w:p w14:paraId="7C472D8D"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r>
      <w:tr w:rsidR="006A373B" w:rsidRPr="006A373B" w14:paraId="74F62F5A" w14:textId="77777777" w:rsidTr="006A373B">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80C15CC"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2AD0561"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2B44504"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58C857B5"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418" w:type="dxa"/>
            <w:tcBorders>
              <w:top w:val="nil"/>
              <w:left w:val="nil"/>
              <w:bottom w:val="single" w:sz="4" w:space="0" w:color="auto"/>
              <w:right w:val="single" w:sz="4" w:space="0" w:color="auto"/>
            </w:tcBorders>
            <w:shd w:val="clear" w:color="auto" w:fill="auto"/>
            <w:noWrap/>
            <w:vAlign w:val="bottom"/>
            <w:hideMark/>
          </w:tcPr>
          <w:p w14:paraId="18D9AFD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723CC4D1"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w:t>
            </w:r>
          </w:p>
        </w:tc>
        <w:tc>
          <w:tcPr>
            <w:tcW w:w="1134" w:type="dxa"/>
            <w:tcBorders>
              <w:top w:val="nil"/>
              <w:left w:val="nil"/>
              <w:bottom w:val="single" w:sz="4" w:space="0" w:color="auto"/>
              <w:right w:val="single" w:sz="4" w:space="0" w:color="auto"/>
            </w:tcBorders>
            <w:shd w:val="clear" w:color="auto" w:fill="auto"/>
            <w:noWrap/>
            <w:vAlign w:val="bottom"/>
            <w:hideMark/>
          </w:tcPr>
          <w:p w14:paraId="205778B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559" w:type="dxa"/>
            <w:tcBorders>
              <w:top w:val="nil"/>
              <w:left w:val="nil"/>
              <w:bottom w:val="single" w:sz="4" w:space="0" w:color="auto"/>
              <w:right w:val="single" w:sz="4" w:space="0" w:color="auto"/>
            </w:tcBorders>
            <w:shd w:val="clear" w:color="auto" w:fill="auto"/>
            <w:noWrap/>
            <w:vAlign w:val="bottom"/>
            <w:hideMark/>
          </w:tcPr>
          <w:p w14:paraId="56BEE8C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r>
      <w:tr w:rsidR="006A373B" w:rsidRPr="006A373B" w14:paraId="70649946" w14:textId="77777777" w:rsidTr="006A373B">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3838DF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8E97FAB" w14:textId="77777777" w:rsidR="006A373B" w:rsidRPr="006A373B" w:rsidRDefault="006A373B" w:rsidP="006A373B">
            <w:pPr>
              <w:autoSpaceDE/>
              <w:autoSpaceDN/>
              <w:adjustRightInd/>
              <w:spacing w:line="240" w:lineRule="auto"/>
              <w:ind w:firstLine="0"/>
              <w:jc w:val="left"/>
              <w:rPr>
                <w:rFonts w:cs="Arial"/>
                <w:color w:val="000000"/>
                <w:sz w:val="22"/>
                <w:szCs w:val="22"/>
              </w:rPr>
            </w:pPr>
          </w:p>
        </w:tc>
        <w:tc>
          <w:tcPr>
            <w:tcW w:w="6072" w:type="dxa"/>
            <w:tcBorders>
              <w:top w:val="nil"/>
              <w:left w:val="nil"/>
              <w:bottom w:val="single" w:sz="4" w:space="0" w:color="auto"/>
              <w:right w:val="single" w:sz="4" w:space="0" w:color="auto"/>
            </w:tcBorders>
            <w:shd w:val="clear" w:color="auto" w:fill="auto"/>
            <w:vAlign w:val="bottom"/>
            <w:hideMark/>
          </w:tcPr>
          <w:p w14:paraId="00D3752D"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4B42FFB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418" w:type="dxa"/>
            <w:tcBorders>
              <w:top w:val="nil"/>
              <w:left w:val="nil"/>
              <w:bottom w:val="single" w:sz="4" w:space="0" w:color="auto"/>
              <w:right w:val="single" w:sz="4" w:space="0" w:color="auto"/>
            </w:tcBorders>
            <w:shd w:val="clear" w:color="auto" w:fill="auto"/>
            <w:noWrap/>
            <w:vAlign w:val="bottom"/>
            <w:hideMark/>
          </w:tcPr>
          <w:p w14:paraId="6458C41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0</w:t>
            </w:r>
          </w:p>
        </w:tc>
        <w:tc>
          <w:tcPr>
            <w:tcW w:w="1134" w:type="dxa"/>
            <w:tcBorders>
              <w:top w:val="nil"/>
              <w:left w:val="nil"/>
              <w:bottom w:val="single" w:sz="4" w:space="0" w:color="auto"/>
              <w:right w:val="single" w:sz="4" w:space="0" w:color="auto"/>
            </w:tcBorders>
            <w:shd w:val="clear" w:color="auto" w:fill="auto"/>
            <w:noWrap/>
            <w:vAlign w:val="bottom"/>
            <w:hideMark/>
          </w:tcPr>
          <w:p w14:paraId="3C672C3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6</w:t>
            </w:r>
          </w:p>
        </w:tc>
        <w:tc>
          <w:tcPr>
            <w:tcW w:w="1134" w:type="dxa"/>
            <w:tcBorders>
              <w:top w:val="nil"/>
              <w:left w:val="nil"/>
              <w:bottom w:val="single" w:sz="4" w:space="0" w:color="auto"/>
              <w:right w:val="single" w:sz="4" w:space="0" w:color="auto"/>
            </w:tcBorders>
            <w:shd w:val="clear" w:color="auto" w:fill="auto"/>
            <w:noWrap/>
            <w:vAlign w:val="bottom"/>
            <w:hideMark/>
          </w:tcPr>
          <w:p w14:paraId="5D1780C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w:t>
            </w:r>
          </w:p>
        </w:tc>
        <w:tc>
          <w:tcPr>
            <w:tcW w:w="1559" w:type="dxa"/>
            <w:tcBorders>
              <w:top w:val="nil"/>
              <w:left w:val="nil"/>
              <w:bottom w:val="single" w:sz="4" w:space="0" w:color="auto"/>
              <w:right w:val="single" w:sz="4" w:space="0" w:color="auto"/>
            </w:tcBorders>
            <w:shd w:val="clear" w:color="auto" w:fill="auto"/>
            <w:noWrap/>
            <w:vAlign w:val="bottom"/>
            <w:hideMark/>
          </w:tcPr>
          <w:p w14:paraId="69B56EB2"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3</w:t>
            </w:r>
          </w:p>
        </w:tc>
      </w:tr>
      <w:tr w:rsidR="006A373B" w:rsidRPr="006A373B" w14:paraId="0C3E87D0" w14:textId="77777777" w:rsidTr="006A373B">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5E5900DF"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17836154"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2"/>
              </w:rPr>
            </w:pPr>
            <w:r w:rsidRPr="006A373B">
              <w:rPr>
                <w:rFonts w:ascii="Calibri" w:hAnsi="Calibri" w:cs="Calibri"/>
                <w:color w:val="000000"/>
                <w:sz w:val="22"/>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26397FBA" w14:textId="77777777" w:rsidR="006A373B" w:rsidRPr="006A373B" w:rsidRDefault="006A373B" w:rsidP="006A373B">
            <w:pPr>
              <w:autoSpaceDE/>
              <w:autoSpaceDN/>
              <w:adjustRightInd/>
              <w:spacing w:line="240" w:lineRule="auto"/>
              <w:ind w:firstLine="0"/>
              <w:jc w:val="left"/>
              <w:rPr>
                <w:rFonts w:ascii="Calibri" w:hAnsi="Calibri" w:cs="Calibri"/>
                <w:color w:val="000000"/>
                <w:sz w:val="22"/>
                <w:szCs w:val="20"/>
              </w:rPr>
            </w:pPr>
            <w:r w:rsidRPr="006A373B">
              <w:rPr>
                <w:rFonts w:ascii="Calibri" w:hAnsi="Calibri" w:cs="Calibri"/>
                <w:color w:val="000000"/>
                <w:sz w:val="22"/>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bottom"/>
            <w:hideMark/>
          </w:tcPr>
          <w:p w14:paraId="06E5BC7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0</w:t>
            </w:r>
          </w:p>
        </w:tc>
        <w:tc>
          <w:tcPr>
            <w:tcW w:w="1418" w:type="dxa"/>
            <w:tcBorders>
              <w:top w:val="nil"/>
              <w:left w:val="nil"/>
              <w:bottom w:val="single" w:sz="4" w:space="0" w:color="auto"/>
              <w:right w:val="single" w:sz="4" w:space="0" w:color="auto"/>
            </w:tcBorders>
            <w:shd w:val="clear" w:color="auto" w:fill="auto"/>
            <w:noWrap/>
            <w:vAlign w:val="bottom"/>
            <w:hideMark/>
          </w:tcPr>
          <w:p w14:paraId="367CF0E9"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w:t>
            </w:r>
          </w:p>
        </w:tc>
        <w:tc>
          <w:tcPr>
            <w:tcW w:w="1134" w:type="dxa"/>
            <w:tcBorders>
              <w:top w:val="nil"/>
              <w:left w:val="nil"/>
              <w:bottom w:val="single" w:sz="4" w:space="0" w:color="auto"/>
              <w:right w:val="single" w:sz="4" w:space="0" w:color="auto"/>
            </w:tcBorders>
            <w:shd w:val="clear" w:color="auto" w:fill="auto"/>
            <w:noWrap/>
            <w:vAlign w:val="bottom"/>
            <w:hideMark/>
          </w:tcPr>
          <w:p w14:paraId="7232EAE4"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9</w:t>
            </w:r>
          </w:p>
        </w:tc>
        <w:tc>
          <w:tcPr>
            <w:tcW w:w="1134" w:type="dxa"/>
            <w:tcBorders>
              <w:top w:val="nil"/>
              <w:left w:val="nil"/>
              <w:bottom w:val="single" w:sz="4" w:space="0" w:color="auto"/>
              <w:right w:val="single" w:sz="4" w:space="0" w:color="auto"/>
            </w:tcBorders>
            <w:shd w:val="clear" w:color="auto" w:fill="auto"/>
            <w:noWrap/>
            <w:vAlign w:val="bottom"/>
            <w:hideMark/>
          </w:tcPr>
          <w:p w14:paraId="266A1B46"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c>
          <w:tcPr>
            <w:tcW w:w="1559" w:type="dxa"/>
            <w:tcBorders>
              <w:top w:val="nil"/>
              <w:left w:val="nil"/>
              <w:bottom w:val="single" w:sz="4" w:space="0" w:color="auto"/>
              <w:right w:val="single" w:sz="4" w:space="0" w:color="auto"/>
            </w:tcBorders>
            <w:shd w:val="clear" w:color="auto" w:fill="auto"/>
            <w:noWrap/>
            <w:vAlign w:val="bottom"/>
            <w:hideMark/>
          </w:tcPr>
          <w:p w14:paraId="4FA51C61"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8</w:t>
            </w:r>
          </w:p>
        </w:tc>
      </w:tr>
      <w:tr w:rsidR="006A373B" w:rsidRPr="006A373B" w14:paraId="7994E0B4" w14:textId="77777777" w:rsidTr="006A373B">
        <w:trPr>
          <w:trHeight w:val="300"/>
        </w:trPr>
        <w:tc>
          <w:tcPr>
            <w:tcW w:w="85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ECF07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Total</w:t>
            </w:r>
          </w:p>
        </w:tc>
        <w:tc>
          <w:tcPr>
            <w:tcW w:w="1276" w:type="dxa"/>
            <w:tcBorders>
              <w:top w:val="nil"/>
              <w:left w:val="nil"/>
              <w:bottom w:val="single" w:sz="4" w:space="0" w:color="auto"/>
              <w:right w:val="single" w:sz="4" w:space="0" w:color="auto"/>
            </w:tcBorders>
            <w:shd w:val="clear" w:color="auto" w:fill="auto"/>
            <w:noWrap/>
            <w:vAlign w:val="bottom"/>
            <w:hideMark/>
          </w:tcPr>
          <w:p w14:paraId="7DD2882E"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213</w:t>
            </w:r>
          </w:p>
        </w:tc>
        <w:tc>
          <w:tcPr>
            <w:tcW w:w="1418" w:type="dxa"/>
            <w:tcBorders>
              <w:top w:val="nil"/>
              <w:left w:val="nil"/>
              <w:bottom w:val="single" w:sz="4" w:space="0" w:color="auto"/>
              <w:right w:val="single" w:sz="4" w:space="0" w:color="auto"/>
            </w:tcBorders>
            <w:shd w:val="clear" w:color="auto" w:fill="auto"/>
            <w:noWrap/>
            <w:vAlign w:val="bottom"/>
            <w:hideMark/>
          </w:tcPr>
          <w:p w14:paraId="10BF4353"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28</w:t>
            </w:r>
          </w:p>
        </w:tc>
        <w:tc>
          <w:tcPr>
            <w:tcW w:w="1134" w:type="dxa"/>
            <w:tcBorders>
              <w:top w:val="nil"/>
              <w:left w:val="nil"/>
              <w:bottom w:val="single" w:sz="4" w:space="0" w:color="auto"/>
              <w:right w:val="single" w:sz="4" w:space="0" w:color="auto"/>
            </w:tcBorders>
            <w:shd w:val="clear" w:color="auto" w:fill="auto"/>
            <w:noWrap/>
            <w:vAlign w:val="bottom"/>
            <w:hideMark/>
          </w:tcPr>
          <w:p w14:paraId="14868F50"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185</w:t>
            </w:r>
          </w:p>
        </w:tc>
        <w:tc>
          <w:tcPr>
            <w:tcW w:w="1134" w:type="dxa"/>
            <w:tcBorders>
              <w:top w:val="nil"/>
              <w:left w:val="nil"/>
              <w:bottom w:val="single" w:sz="4" w:space="0" w:color="auto"/>
              <w:right w:val="single" w:sz="4" w:space="0" w:color="auto"/>
            </w:tcBorders>
            <w:shd w:val="clear" w:color="auto" w:fill="auto"/>
            <w:noWrap/>
            <w:vAlign w:val="bottom"/>
            <w:hideMark/>
          </w:tcPr>
          <w:p w14:paraId="0934A078"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154</w:t>
            </w:r>
          </w:p>
        </w:tc>
        <w:tc>
          <w:tcPr>
            <w:tcW w:w="1559" w:type="dxa"/>
            <w:tcBorders>
              <w:top w:val="nil"/>
              <w:left w:val="nil"/>
              <w:bottom w:val="single" w:sz="4" w:space="0" w:color="auto"/>
              <w:right w:val="single" w:sz="4" w:space="0" w:color="auto"/>
            </w:tcBorders>
            <w:shd w:val="clear" w:color="auto" w:fill="auto"/>
            <w:noWrap/>
            <w:vAlign w:val="bottom"/>
            <w:hideMark/>
          </w:tcPr>
          <w:p w14:paraId="42FCDC1B" w14:textId="77777777" w:rsidR="006A373B" w:rsidRPr="006A373B" w:rsidRDefault="006A373B" w:rsidP="006A373B">
            <w:pPr>
              <w:autoSpaceDE/>
              <w:autoSpaceDN/>
              <w:adjustRightInd/>
              <w:spacing w:line="240" w:lineRule="auto"/>
              <w:ind w:firstLine="0"/>
              <w:jc w:val="center"/>
              <w:rPr>
                <w:rFonts w:ascii="Calibri" w:hAnsi="Calibri" w:cs="Calibri"/>
                <w:color w:val="000000"/>
                <w:sz w:val="22"/>
                <w:szCs w:val="22"/>
              </w:rPr>
            </w:pPr>
            <w:r w:rsidRPr="006A373B">
              <w:rPr>
                <w:rFonts w:ascii="Calibri" w:hAnsi="Calibri" w:cs="Calibri"/>
                <w:color w:val="000000"/>
                <w:sz w:val="22"/>
                <w:szCs w:val="22"/>
              </w:rPr>
              <w:t>40</w:t>
            </w:r>
          </w:p>
        </w:tc>
      </w:tr>
    </w:tbl>
    <w:p w14:paraId="5F7D64FB" w14:textId="77777777" w:rsidR="00A12F3B" w:rsidRPr="003227AE" w:rsidRDefault="00A12F3B" w:rsidP="00A12F3B">
      <w:pPr>
        <w:jc w:val="center"/>
        <w:rPr>
          <w:rFonts w:cs="Arial"/>
        </w:rPr>
        <w:sectPr w:rsidR="00A12F3B"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lastRenderedPageBreak/>
        <w:t>Fonte: Elaborado pelo autor.</w:t>
      </w:r>
    </w:p>
    <w:p w14:paraId="6897DA4E" w14:textId="77777777" w:rsidR="00A12F3B" w:rsidRDefault="00A12F3B" w:rsidP="00A12F3B">
      <w:pPr>
        <w:rPr>
          <w:rFonts w:cs="Arial"/>
        </w:rPr>
      </w:pPr>
      <w:commentRangeStart w:id="128"/>
      <w:r>
        <w:rPr>
          <w:rFonts w:cs="Arial"/>
        </w:rPr>
        <w:lastRenderedPageBreak/>
        <w:t xml:space="preserve">A primeira questão será detalhadamente tratada na seção 2.2. No entanto, ressalta-se que respondê-la foi o passo inicial da etapa de conscientização desta pesquisa. Quanto a segunda questão, o recente interesse pelo tema em questão (métodos para decisão em situações de incerteza profunda) </w:t>
      </w:r>
      <w:r>
        <w:rPr>
          <w:rFonts w:cs="Arial"/>
        </w:rPr>
        <w:fldChar w:fldCharType="begin" w:fldLock="1"/>
      </w:r>
      <w:r>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rPr>
        <w:fldChar w:fldCharType="separate"/>
      </w:r>
      <w:r w:rsidRPr="00DF6545">
        <w:rPr>
          <w:rFonts w:cs="Arial"/>
          <w:noProof/>
        </w:rPr>
        <w:t>(HALL et al., 2012)</w:t>
      </w:r>
      <w:r>
        <w:rPr>
          <w:rFonts w:cs="Arial"/>
        </w:rPr>
        <w:fldChar w:fldCharType="end"/>
      </w:r>
      <w:r>
        <w:rPr>
          <w:rFonts w:cs="Arial"/>
        </w:rPr>
        <w:t xml:space="preserve"> é evidenciado na </w:t>
      </w:r>
      <w:r>
        <w:rPr>
          <w:rFonts w:cs="Arial"/>
        </w:rPr>
        <w:fldChar w:fldCharType="begin"/>
      </w:r>
      <w:r>
        <w:rPr>
          <w:rFonts w:cs="Arial"/>
        </w:rPr>
        <w:instrText xml:space="preserve"> REF _Ref471830229 \h </w:instrText>
      </w:r>
      <w:r>
        <w:rPr>
          <w:rFonts w:cs="Arial"/>
        </w:rPr>
      </w:r>
      <w:r>
        <w:rPr>
          <w:rFonts w:cs="Arial"/>
        </w:rPr>
        <w:fldChar w:fldCharType="separate"/>
      </w:r>
      <w:r w:rsidR="00C25FF3">
        <w:t xml:space="preserve">Figura </w:t>
      </w:r>
      <w:r w:rsidR="00C25FF3">
        <w:rPr>
          <w:noProof/>
        </w:rPr>
        <w:t>4</w:t>
      </w:r>
      <w:r>
        <w:rPr>
          <w:rFonts w:cs="Arial"/>
        </w:rPr>
        <w:fldChar w:fldCharType="end"/>
      </w:r>
      <w:r>
        <w:rPr>
          <w:rFonts w:cs="Arial"/>
        </w:rPr>
        <w:t xml:space="preserve">. Esta figura apresenta a evolução do número de páginas em trabalhos publicados relacionados à EMA ou ao RDM, retornados pela busca realizada na literatura. Tal gráfico começa em 1993 com o trabalho seminal de Bankes </w:t>
      </w:r>
      <w:r>
        <w:rPr>
          <w:rFonts w:cs="Arial"/>
        </w:rPr>
        <w:fldChar w:fldCharType="begin" w:fldLock="1"/>
      </w:r>
      <w:r>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Pr>
          <w:rFonts w:cs="Arial"/>
        </w:rPr>
        <w:fldChar w:fldCharType="separate"/>
      </w:r>
      <w:r w:rsidRPr="00B0680D">
        <w:rPr>
          <w:rFonts w:cs="Arial"/>
          <w:noProof/>
        </w:rPr>
        <w:t>(1993)</w:t>
      </w:r>
      <w:r>
        <w:rPr>
          <w:rFonts w:cs="Arial"/>
        </w:rPr>
        <w:fldChar w:fldCharType="end"/>
      </w:r>
      <w:r>
        <w:rPr>
          <w:rFonts w:cs="Arial"/>
        </w:rPr>
        <w:t xml:space="preserve">, e até o ano 2006 cresce timidamente. A partir de 2006, o crescimento das publicações se intensifica visivelmente após as primeiras publicações que formalizaram o método RDM </w:t>
      </w:r>
      <w:r>
        <w:rPr>
          <w:rFonts w:cs="Arial"/>
        </w:rPr>
        <w:fldChar w:fldCharType="begin" w:fldLock="1"/>
      </w:r>
      <w:r>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Pr>
          <w:rFonts w:cs="Arial"/>
        </w:rPr>
        <w:fldChar w:fldCharType="separate"/>
      </w:r>
      <w:r w:rsidRPr="00B0680D">
        <w:rPr>
          <w:rFonts w:cs="Arial"/>
          <w:noProof/>
        </w:rPr>
        <w:t>(GROVES; LEMPERT, 2007; LEMPERT et al., 2006)</w:t>
      </w:r>
      <w:r>
        <w:rPr>
          <w:rFonts w:cs="Arial"/>
        </w:rPr>
        <w:fldChar w:fldCharType="end"/>
      </w:r>
      <w:r>
        <w:rPr>
          <w:rFonts w:cs="Arial"/>
        </w:rPr>
        <w:t>. A partir de então, outras publicações começaram a utilizar tais termos e a adoção de métodos relacionados à Análise Exploratória e ao RDM começou a crescer exponencialmente.</w:t>
      </w:r>
    </w:p>
    <w:p w14:paraId="249EDC79" w14:textId="7A0546D4" w:rsidR="00A12F3B" w:rsidRDefault="00A12F3B" w:rsidP="00A12F3B">
      <w:pPr>
        <w:pStyle w:val="Legenda"/>
      </w:pPr>
      <w:bookmarkStart w:id="129" w:name="_Ref471830229"/>
      <w:bookmarkStart w:id="130" w:name="_Toc479347017"/>
      <w:r>
        <w:t xml:space="preserve">Figura </w:t>
      </w:r>
      <w:r w:rsidR="003019C2">
        <w:fldChar w:fldCharType="begin"/>
      </w:r>
      <w:r w:rsidR="003019C2">
        <w:instrText xml:space="preserve"> SEQ Figura \* ARABIC </w:instrText>
      </w:r>
      <w:r w:rsidR="003019C2">
        <w:fldChar w:fldCharType="separate"/>
      </w:r>
      <w:r w:rsidR="001375A1">
        <w:rPr>
          <w:noProof/>
        </w:rPr>
        <w:t>7</w:t>
      </w:r>
      <w:r w:rsidR="003019C2">
        <w:rPr>
          <w:noProof/>
        </w:rPr>
        <w:fldChar w:fldCharType="end"/>
      </w:r>
      <w:bookmarkEnd w:id="129"/>
      <w:r>
        <w:t xml:space="preserve"> – Evolução de Publicações sobre o Tema</w:t>
      </w:r>
      <w:bookmarkEnd w:id="130"/>
    </w:p>
    <w:p w14:paraId="7D7CC447" w14:textId="77777777" w:rsidR="00A12F3B" w:rsidRDefault="00A12F3B" w:rsidP="00A12F3B">
      <w:pPr>
        <w:jc w:val="center"/>
        <w:rPr>
          <w:rFonts w:cs="Arial"/>
        </w:rPr>
      </w:pPr>
      <w:r>
        <w:rPr>
          <w:noProof/>
        </w:rPr>
        <w:drawing>
          <wp:inline distT="0" distB="0" distL="0" distR="0" wp14:anchorId="2A718436" wp14:editId="5FE9C59C">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2">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3682CC15" w14:textId="77777777" w:rsidR="00A12F3B" w:rsidRDefault="00A12F3B" w:rsidP="00A12F3B">
      <w:pPr>
        <w:jc w:val="center"/>
        <w:rPr>
          <w:rFonts w:cs="Arial"/>
        </w:rPr>
      </w:pPr>
      <w:r>
        <w:rPr>
          <w:rFonts w:cs="Arial"/>
        </w:rPr>
        <w:t>Fonte: Elaborado Pelo Autor.</w:t>
      </w:r>
    </w:p>
    <w:p w14:paraId="52DC17DF" w14:textId="77777777" w:rsidR="00A12F3B" w:rsidRDefault="00A12F3B" w:rsidP="00A12F3B">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w:t>
      </w:r>
      <w:r>
        <w:rPr>
          <w:rFonts w:cs="Arial"/>
        </w:rPr>
        <w:lastRenderedPageBreak/>
        <w:t xml:space="preserve">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608CA279" w14:textId="77777777" w:rsidR="00A12F3B" w:rsidRDefault="00A12F3B" w:rsidP="00A12F3B">
      <w:pPr>
        <w:rPr>
          <w:rFonts w:cs="Arial"/>
        </w:rPr>
      </w:pPr>
      <w:r>
        <w:rPr>
          <w:rFonts w:cs="Arial"/>
        </w:rPr>
        <w:t xml:space="preserve">Para responder à questão “como se configura o interesse acadêmico” sobre o tema, uma análise bibliométrica de Co-Citação foi realizada sobre os resultados da busca realizada na base Scopus. Tal técnica é adequada para a identificação de autores influentes em uma determinada,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w:t>
      </w:r>
      <w:r w:rsidR="004808E3">
        <w:rPr>
          <w:rFonts w:cs="Arial"/>
        </w:rPr>
        <w:t>VOSViewer</w:t>
      </w:r>
      <w:r>
        <w:rPr>
          <w:rFonts w:cs="Arial"/>
        </w:rPr>
        <w:t xml:space="preserve">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C25FF3">
        <w:t xml:space="preserve">Figura </w:t>
      </w:r>
      <w:r w:rsidR="00C25FF3">
        <w:rPr>
          <w:noProof/>
        </w:rPr>
        <w:t>5</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C25FF3">
        <w:t xml:space="preserve">Figura </w:t>
      </w:r>
      <w:r w:rsidR="00C25FF3">
        <w:rPr>
          <w:noProof/>
        </w:rPr>
        <w:t>6</w:t>
      </w:r>
      <w:r>
        <w:rPr>
          <w:rFonts w:cs="Arial"/>
        </w:rPr>
        <w:fldChar w:fldCharType="end"/>
      </w:r>
      <w:r>
        <w:rPr>
          <w:rFonts w:cs="Arial"/>
        </w:rPr>
        <w:t>.</w:t>
      </w:r>
    </w:p>
    <w:p w14:paraId="0E41DB58" w14:textId="2738114F" w:rsidR="00A12F3B" w:rsidRDefault="00A12F3B" w:rsidP="00A12F3B">
      <w:pPr>
        <w:pStyle w:val="Legenda"/>
      </w:pPr>
      <w:bookmarkStart w:id="131" w:name="_Ref479259439"/>
      <w:bookmarkStart w:id="132" w:name="_Toc479347018"/>
      <w:r>
        <w:t xml:space="preserve">Figura </w:t>
      </w:r>
      <w:r w:rsidR="003019C2">
        <w:fldChar w:fldCharType="begin"/>
      </w:r>
      <w:r w:rsidR="003019C2">
        <w:instrText xml:space="preserve"> SEQ Figura \* ARABIC </w:instrText>
      </w:r>
      <w:r w:rsidR="003019C2">
        <w:fldChar w:fldCharType="separate"/>
      </w:r>
      <w:r w:rsidR="001375A1">
        <w:rPr>
          <w:noProof/>
        </w:rPr>
        <w:t>8</w:t>
      </w:r>
      <w:r w:rsidR="003019C2">
        <w:rPr>
          <w:noProof/>
        </w:rPr>
        <w:fldChar w:fldCharType="end"/>
      </w:r>
      <w:bookmarkEnd w:id="131"/>
      <w:r>
        <w:t xml:space="preserve"> – Um Mapa de Co-Citação de Trabalhos relacionados ao RDM</w:t>
      </w:r>
      <w:bookmarkEnd w:id="132"/>
    </w:p>
    <w:p w14:paraId="0F887B37" w14:textId="77777777" w:rsidR="00A12F3B" w:rsidRDefault="00A12F3B" w:rsidP="00A12F3B">
      <w:pPr>
        <w:ind w:firstLine="0"/>
        <w:rPr>
          <w:spacing w:val="-4"/>
        </w:rPr>
      </w:pPr>
      <w:r>
        <w:rPr>
          <w:noProof/>
          <w:spacing w:val="-4"/>
        </w:rPr>
        <w:drawing>
          <wp:inline distT="0" distB="0" distL="0" distR="0" wp14:anchorId="264EE224" wp14:editId="3B464B35">
            <wp:extent cx="5776270" cy="3976745"/>
            <wp:effectExtent l="0" t="0" r="0" b="508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90394" cy="3986469"/>
                    </a:xfrm>
                    <a:prstGeom prst="rect">
                      <a:avLst/>
                    </a:prstGeom>
                    <a:noFill/>
                  </pic:spPr>
                </pic:pic>
              </a:graphicData>
            </a:graphic>
          </wp:inline>
        </w:drawing>
      </w:r>
    </w:p>
    <w:p w14:paraId="01EBA1F5" w14:textId="77777777" w:rsidR="00A12F3B" w:rsidRDefault="00A12F3B" w:rsidP="00A12F3B">
      <w:pPr>
        <w:ind w:firstLine="0"/>
        <w:jc w:val="center"/>
        <w:rPr>
          <w:spacing w:val="-4"/>
        </w:rPr>
      </w:pPr>
      <w:r>
        <w:rPr>
          <w:spacing w:val="-4"/>
        </w:rPr>
        <w:t>Fonte: Elaborado pelo Autor.</w:t>
      </w:r>
    </w:p>
    <w:p w14:paraId="47B0F797" w14:textId="77777777" w:rsidR="00A12F3B" w:rsidRDefault="00A12F3B" w:rsidP="00A12F3B">
      <w:pPr>
        <w:rPr>
          <w:rFonts w:cs="Arial"/>
        </w:rPr>
      </w:pPr>
    </w:p>
    <w:p w14:paraId="6B172F8D" w14:textId="77777777" w:rsidR="00A12F3B" w:rsidRDefault="00A12F3B" w:rsidP="00A12F3B">
      <w:pPr>
        <w:rPr>
          <w:rFonts w:cs="Arial"/>
        </w:rPr>
      </w:pPr>
      <w:r>
        <w:rPr>
          <w:rFonts w:cs="Arial"/>
        </w:rPr>
        <w:t xml:space="preserve">A análise do mapa de Co-Citação e a contagem de citações dos autores forneceram algumas informações importantes para esta pesquisa. Primeiramente, o mapa evidenciou que o trabalho produzido por Robert J. Lempert e outros </w:t>
      </w:r>
      <w:r>
        <w:rPr>
          <w:rFonts w:cs="Arial"/>
        </w:rPr>
        <w:lastRenderedPageBreak/>
        <w:t>pesquisadores associados à RAND literalmente “mediam” a pesquisa nesta área, e devem ser primariamente considerados.</w:t>
      </w:r>
    </w:p>
    <w:p w14:paraId="738820F1" w14:textId="77777777" w:rsidR="00A12F3B" w:rsidRDefault="00A12F3B" w:rsidP="00A12F3B">
      <w:pPr>
        <w:rPr>
          <w:rFonts w:cs="Arial"/>
        </w:rPr>
      </w:pPr>
      <w:r>
        <w:rPr>
          <w:rFonts w:cs="Arial"/>
        </w:rPr>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1E38FA">
        <w:rPr>
          <w:rFonts w:cs="Arial"/>
        </w:rPr>
        <w:t>Many Objective Evolutionary Algorithms</w:t>
      </w:r>
      <w:r>
        <w:rPr>
          <w:rFonts w:cs="Arial"/>
        </w:rPr>
        <w:t>) à abordagem RDM, formando o MORDM (</w:t>
      </w:r>
      <w:r w:rsidRPr="001E38FA">
        <w:rPr>
          <w:rFonts w:cs="Arial"/>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4864ACF8" w14:textId="28CEDCFF" w:rsidR="00A12F3B" w:rsidRDefault="00A12F3B" w:rsidP="00A12F3B">
      <w:pPr>
        <w:pStyle w:val="Legenda"/>
      </w:pPr>
      <w:bookmarkStart w:id="133" w:name="_Ref479259512"/>
      <w:bookmarkStart w:id="134" w:name="_Toc479347019"/>
      <w:r>
        <w:t xml:space="preserve">Figura </w:t>
      </w:r>
      <w:r w:rsidR="003019C2">
        <w:fldChar w:fldCharType="begin"/>
      </w:r>
      <w:r w:rsidR="003019C2">
        <w:instrText xml:space="preserve"> SEQ Figura \* ARABIC </w:instrText>
      </w:r>
      <w:r w:rsidR="003019C2">
        <w:fldChar w:fldCharType="separate"/>
      </w:r>
      <w:r w:rsidR="001375A1">
        <w:rPr>
          <w:noProof/>
        </w:rPr>
        <w:t>9</w:t>
      </w:r>
      <w:r w:rsidR="003019C2">
        <w:rPr>
          <w:noProof/>
        </w:rPr>
        <w:fldChar w:fldCharType="end"/>
      </w:r>
      <w:bookmarkEnd w:id="133"/>
      <w:r>
        <w:t xml:space="preserve"> – 10 Autores mais Citados em RDM e Instituições</w:t>
      </w:r>
      <w:bookmarkEnd w:id="134"/>
    </w:p>
    <w:p w14:paraId="594C83D4" w14:textId="77777777" w:rsidR="00A12F3B" w:rsidRDefault="00A12F3B" w:rsidP="00A12F3B">
      <w:pPr>
        <w:ind w:firstLine="0"/>
        <w:jc w:val="center"/>
        <w:rPr>
          <w:rFonts w:cs="Arial"/>
        </w:rPr>
      </w:pPr>
      <w:r>
        <w:rPr>
          <w:noProof/>
        </w:rPr>
        <w:drawing>
          <wp:inline distT="0" distB="0" distL="0" distR="0" wp14:anchorId="12BFF8B6" wp14:editId="69B52A64">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24">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676A3EC5" w14:textId="77777777" w:rsidR="00A12F3B" w:rsidRDefault="00A12F3B" w:rsidP="00A12F3B">
      <w:pPr>
        <w:jc w:val="center"/>
        <w:rPr>
          <w:rFonts w:cs="Arial"/>
        </w:rPr>
      </w:pPr>
      <w:r>
        <w:rPr>
          <w:rFonts w:cs="Arial"/>
        </w:rPr>
        <w:t>Fonte: Elaborado pelo Autor.</w:t>
      </w:r>
    </w:p>
    <w:p w14:paraId="71F6F4D7" w14:textId="77777777" w:rsidR="00A12F3B" w:rsidRDefault="00A12F3B" w:rsidP="00A12F3B">
      <w:pPr>
        <w:rPr>
          <w:rFonts w:cs="Arial"/>
        </w:rPr>
      </w:pPr>
      <w:r>
        <w:rPr>
          <w:rFonts w:cs="Arial"/>
        </w:rPr>
        <w:t xml:space="preserve">Além desses trabalhos, emerge na literatura um cluster representado por Bem-Haim devido à abordagem Info-Gap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p>
    <w:p w14:paraId="2A1BBDD0" w14:textId="77777777" w:rsidR="00A12F3B" w:rsidRDefault="00A12F3B" w:rsidP="00A12F3B">
      <w:pPr>
        <w:rPr>
          <w:spacing w:val="-4"/>
        </w:rPr>
      </w:pPr>
      <w:r>
        <w:rPr>
          <w:spacing w:val="-4"/>
        </w:rPr>
        <w:lastRenderedPageBreak/>
        <w:t xml:space="preserve">A próxima questão de interesse trata-se da identificação dos contextos nos quais o RDM foi aplicado. Tal questão é crucial para compreender seu grau de generalização. Se o RDM é uma abordagem generalizável para diversos tipos de problemas como foi previsto inicialmente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3F0D3E">
        <w:rPr>
          <w:noProof/>
          <w:spacing w:val="-4"/>
        </w:rPr>
        <w:t>(LEMPERT et al., 2006)</w:t>
      </w:r>
      <w:r>
        <w:rPr>
          <w:spacing w:val="-4"/>
        </w:rPr>
        <w:fldChar w:fldCharType="end"/>
      </w:r>
      <w:r>
        <w:rPr>
          <w:spacing w:val="-4"/>
        </w:rPr>
        <w:t>, logo se espera que o número de contextos no qual o mesmo seja aplicado cresça ao longo do tempo.</w:t>
      </w:r>
    </w:p>
    <w:p w14:paraId="054DA903" w14:textId="77777777" w:rsidR="00A12F3B" w:rsidRDefault="00A12F3B" w:rsidP="00A12F3B">
      <w:pPr>
        <w:rPr>
          <w:rFonts w:cs="Arial"/>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C25FF3">
        <w:t xml:space="preserve">Figura </w:t>
      </w:r>
      <w:r w:rsidR="00C25FF3">
        <w:rPr>
          <w:noProof/>
        </w:rPr>
        <w:t>7</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Apenas considerando o RDM, seria necessário ler mais de 3 mil páginas para estar a par de todos os casos de aplicação promovidos. 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rea de pesquisa é “incipiente”. A questão que se coloca, no entanto, é: “para quais outros contextos este artefato pode migrar? ”.</w:t>
      </w:r>
    </w:p>
    <w:p w14:paraId="0F598068" w14:textId="50BB2676" w:rsidR="00A12F3B" w:rsidRDefault="00A12F3B" w:rsidP="00A12F3B">
      <w:pPr>
        <w:pStyle w:val="Legenda"/>
      </w:pPr>
      <w:bookmarkStart w:id="135" w:name="_Ref479103260"/>
      <w:bookmarkStart w:id="136" w:name="_Toc479347020"/>
      <w:r>
        <w:t xml:space="preserve">Figura </w:t>
      </w:r>
      <w:r w:rsidR="003019C2">
        <w:fldChar w:fldCharType="begin"/>
      </w:r>
      <w:r w:rsidR="003019C2">
        <w:instrText xml:space="preserve"> SEQ Figura \* ARABIC </w:instrText>
      </w:r>
      <w:r w:rsidR="003019C2">
        <w:fldChar w:fldCharType="separate"/>
      </w:r>
      <w:r w:rsidR="001375A1">
        <w:rPr>
          <w:noProof/>
        </w:rPr>
        <w:t>10</w:t>
      </w:r>
      <w:r w:rsidR="003019C2">
        <w:rPr>
          <w:noProof/>
        </w:rPr>
        <w:fldChar w:fldCharType="end"/>
      </w:r>
      <w:bookmarkEnd w:id="135"/>
      <w:r>
        <w:t xml:space="preserve"> – Em que Contextos o RDM foi aplicado</w:t>
      </w:r>
      <w:bookmarkEnd w:id="136"/>
    </w:p>
    <w:p w14:paraId="779FBE9D" w14:textId="77777777" w:rsidR="00A12F3B" w:rsidRDefault="00A12F3B" w:rsidP="00A12F3B">
      <w:pPr>
        <w:ind w:firstLine="0"/>
        <w:jc w:val="center"/>
        <w:rPr>
          <w:rFonts w:cs="Arial"/>
        </w:rPr>
      </w:pPr>
      <w:r>
        <w:rPr>
          <w:noProof/>
        </w:rPr>
        <w:drawing>
          <wp:inline distT="0" distB="0" distL="0" distR="0" wp14:anchorId="66283B15" wp14:editId="306F7F07">
            <wp:extent cx="5187649" cy="3016155"/>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25">
                      <a:extLst>
                        <a:ext uri="{28A0092B-C50C-407E-A947-70E740481C1C}">
                          <a14:useLocalDpi xmlns:a14="http://schemas.microsoft.com/office/drawing/2010/main" val="0"/>
                        </a:ext>
                      </a:extLst>
                    </a:blip>
                    <a:srcRect b="11588"/>
                    <a:stretch/>
                  </pic:blipFill>
                  <pic:spPr bwMode="auto">
                    <a:xfrm>
                      <a:off x="0" y="0"/>
                      <a:ext cx="5219092" cy="3034436"/>
                    </a:xfrm>
                    <a:prstGeom prst="rect">
                      <a:avLst/>
                    </a:prstGeom>
                    <a:noFill/>
                    <a:ln>
                      <a:noFill/>
                    </a:ln>
                    <a:extLst>
                      <a:ext uri="{53640926-AAD7-44D8-BBD7-CCE9431645EC}">
                        <a14:shadowObscured xmlns:a14="http://schemas.microsoft.com/office/drawing/2010/main"/>
                      </a:ext>
                    </a:extLst>
                  </pic:spPr>
                </pic:pic>
              </a:graphicData>
            </a:graphic>
          </wp:inline>
        </w:drawing>
      </w:r>
    </w:p>
    <w:p w14:paraId="46608D03" w14:textId="77777777" w:rsidR="00A12F3B" w:rsidRDefault="00A12F3B" w:rsidP="00A12F3B">
      <w:pPr>
        <w:jc w:val="center"/>
        <w:rPr>
          <w:rFonts w:cs="Arial"/>
        </w:rPr>
      </w:pPr>
      <w:r>
        <w:rPr>
          <w:rFonts w:cs="Arial"/>
        </w:rPr>
        <w:t>Fonte: Elaborado Pelo Autor.</w:t>
      </w:r>
    </w:p>
    <w:p w14:paraId="010E8F39" w14:textId="2A573490" w:rsidR="00A12F3B" w:rsidRDefault="00A12F3B" w:rsidP="00A12F3B">
      <w:pPr>
        <w:rPr>
          <w:spacing w:val="-4"/>
          <w:lang w:val="en-US"/>
        </w:rPr>
      </w:pPr>
      <w:r>
        <w:rPr>
          <w:spacing w:val="-4"/>
        </w:rPr>
        <w:lastRenderedPageBreak/>
        <w:t xml:space="preserve">As próximas duas questões tratam de responder quais abordagens foram comparadas ao RDM e que abordagens são sugeridas pela literatura em estratégia organizacional para suporte à avaliação de decisões estratégicas. Quanto à pergunta (iv), diversas abordagens foram comparadas ao RDM. O mapeamento entre os resultados desta avaliação e os autores são exibidos nas cinco primeiras colunas do </w:t>
      </w:r>
      <w:r>
        <w:rPr>
          <w:spacing w:val="-4"/>
        </w:rPr>
        <w:fldChar w:fldCharType="begin"/>
      </w:r>
      <w:r>
        <w:rPr>
          <w:spacing w:val="-4"/>
        </w:rPr>
        <w:instrText xml:space="preserve"> REF _Ref479317898 \h </w:instrText>
      </w:r>
      <w:r>
        <w:rPr>
          <w:spacing w:val="-4"/>
        </w:rPr>
      </w:r>
      <w:r>
        <w:rPr>
          <w:spacing w:val="-4"/>
        </w:rPr>
        <w:fldChar w:fldCharType="separate"/>
      </w:r>
      <w:r w:rsidR="00C25FF3">
        <w:t xml:space="preserve">Quadro </w:t>
      </w:r>
      <w:r w:rsidR="00C25FF3">
        <w:rPr>
          <w:noProof/>
        </w:rPr>
        <w:t>2</w:t>
      </w:r>
      <w:r>
        <w:rPr>
          <w:spacing w:val="-4"/>
        </w:rPr>
        <w:fldChar w:fldCharType="end"/>
      </w:r>
      <w:r>
        <w:rPr>
          <w:spacing w:val="-4"/>
        </w:rPr>
        <w:t xml:space="preserve">. 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14CEB">
        <w:rPr>
          <w:spacing w:val="-4"/>
          <w:lang w:val="en-US"/>
          <w:rPrChange w:id="137" w:author="Pedro Lima" w:date="2017-04-29T18:10:00Z">
            <w:rPr>
              <w:spacing w:val="-4"/>
              <w:lang w:val="en-US"/>
            </w:rPr>
          </w:rPrChange>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instrText>
      </w:r>
      <w:r w:rsidRPr="00A12F3B">
        <w:rPr>
          <w:spacing w:val="-4"/>
          <w:lang w:val="en-US"/>
        </w:rPr>
        <w:instrText>www.mendeley.com/documents/?uuid=fc7eef92-8664-499e-ab2a-e8053d5b7ae4" ] } ], "mendeley" : { "formattedCitation" : "(LEMPERT; POPPER; BANKES, 2003)", "plainTextFormattedCitation" : "(LEMPERT; POPPER; BANKES, 2003)", "previouslyFormattedCitation" : "(LEMPERT; POPPER; BANKES, 2003)" },</w:instrText>
      </w:r>
      <w:r w:rsidRPr="002D59BA">
        <w:rPr>
          <w:spacing w:val="-4"/>
          <w:lang w:val="en-US"/>
        </w:rPr>
        <w:instrText xml:space="preserve"> "properties" : { "noteIndex" : 0 }, "schema" : "https://github.com/citation-style-language/schema/raw/master/csl-citation.json" }</w:instrText>
      </w:r>
      <w:r>
        <w:rPr>
          <w:spacing w:val="-4"/>
        </w:rPr>
        <w:fldChar w:fldCharType="separate"/>
      </w:r>
      <w:r w:rsidRPr="002D59BA">
        <w:rPr>
          <w:noProof/>
          <w:spacing w:val="-4"/>
          <w:lang w:val="en-US"/>
        </w:rPr>
        <w:t>(LEMPERT; 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A12F3B">
        <w:rPr>
          <w:noProof/>
          <w:spacing w:val="-4"/>
          <w:lang w:val="en-US"/>
        </w:rPr>
        <w:t>(LEMPERT et al., 2006)</w:t>
      </w:r>
      <w:r>
        <w:rPr>
          <w:spacing w:val="-4"/>
        </w:rPr>
        <w:fldChar w:fldCharType="end"/>
      </w:r>
      <w:r w:rsidRPr="00A12F3B">
        <w:rPr>
          <w:spacing w:val="-4"/>
          <w:lang w:val="en-US"/>
        </w:rPr>
        <w:t>.</w:t>
      </w:r>
      <w:commentRangeEnd w:id="128"/>
      <w:r w:rsidR="003A2B03">
        <w:rPr>
          <w:rStyle w:val="Refdecomentrio"/>
        </w:rPr>
        <w:commentReference w:id="128"/>
      </w:r>
    </w:p>
    <w:p w14:paraId="6E882EDC" w14:textId="6358AAB3" w:rsidR="00A01BF5" w:rsidRPr="00F93445" w:rsidRDefault="00A01BF5" w:rsidP="00A01BF5">
      <w:pPr>
        <w:rPr>
          <w:lang w:val="en-US"/>
          <w:rPrChange w:id="138" w:author="Daniel Lacerda" w:date="2017-04-29T12:15:00Z">
            <w:rPr/>
          </w:rPrChange>
        </w:rPr>
      </w:pPr>
      <w:commentRangeStart w:id="139"/>
      <w:r>
        <w:t xml:space="preserve">Diante das implicações da incerteza para a decisão estratégica,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t xml:space="preserve"> bem como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t xml:space="preserve">. Tal demanda por parte das empresas tornou-se evidente pela capilaridade da adoção das abordagens de cenários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w:instrText>
      </w:r>
      <w:r w:rsidRPr="00014CEB">
        <w:rPr>
          <w:lang w:val="en-US"/>
          <w:rPrChange w:id="140" w:author="Pedro Lima" w:date="2017-04-29T18:10:00Z">
            <w:rPr/>
          </w:rPrChange>
        </w:rPr>
        <w:instrText>nt features of these schools are compared and contrasted. ?? 2005 Elsevier Ltd. All rights reserved.", "author" : [ { "dropping-particle" : "", "family" : "Bradfield", "given" : "Ron", "non-dropping-particle" : ""</w:instrText>
      </w:r>
      <w:r w:rsidRPr="00F93445">
        <w:rPr>
          <w:lang w:val="en-US"/>
          <w:rPrChange w:id="141" w:author="Daniel Lacerda" w:date="2017-04-29T12:15:00Z">
            <w:rPr/>
          </w:rPrChange>
        </w:rPr>
        <w:instrText>,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sidRPr="00F93445">
        <w:rPr>
          <w:noProof/>
          <w:lang w:val="en-US"/>
          <w:rPrChange w:id="142" w:author="Daniel Lacerda" w:date="2017-04-29T12:15:00Z">
            <w:rPr>
              <w:noProof/>
            </w:rPr>
          </w:rPrChange>
        </w:rPr>
        <w:t>(BRADFIELD et al., 2005)</w:t>
      </w:r>
      <w:r>
        <w:fldChar w:fldCharType="end"/>
      </w:r>
      <w:r w:rsidRPr="00F93445">
        <w:rPr>
          <w:lang w:val="en-US"/>
          <w:rPrChange w:id="143" w:author="Daniel Lacerda" w:date="2017-04-29T12:15:00Z">
            <w:rPr/>
          </w:rPrChange>
        </w:rPr>
        <w:t>.</w:t>
      </w:r>
    </w:p>
    <w:p w14:paraId="26993D19" w14:textId="65EF17FE" w:rsidR="005F2A88" w:rsidRDefault="005F2A88" w:rsidP="005F2A88">
      <w:pPr>
        <w:rPr>
          <w:spacing w:val="-4"/>
        </w:rPr>
      </w:pPr>
      <w:r w:rsidRPr="00F93445">
        <w:rPr>
          <w:spacing w:val="-4"/>
          <w:lang w:val="en-US"/>
          <w:rPrChange w:id="144" w:author="Daniel Lacerda" w:date="2017-04-29T12:15:00Z">
            <w:rPr>
              <w:spacing w:val="-4"/>
            </w:rPr>
          </w:rPrChange>
        </w:rPr>
        <w:t xml:space="preserve">Lempert, Popper e Bankes </w:t>
      </w:r>
      <w:r>
        <w:rPr>
          <w:spacing w:val="-4"/>
        </w:rPr>
        <w:fldChar w:fldCharType="begin" w:fldLock="1"/>
      </w:r>
      <w:r w:rsidRPr="00F93445">
        <w:rPr>
          <w:spacing w:val="-4"/>
          <w:lang w:val="en-US"/>
          <w:rPrChange w:id="145" w:author="Daniel Lacerda" w:date="2017-04-29T12:15:00Z">
            <w:rPr>
              <w:spacing w:val="-4"/>
            </w:rPr>
          </w:rPrChange>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w:instrText>
      </w:r>
      <w:r w:rsidRPr="00014CEB">
        <w:rPr>
          <w:spacing w:val="-4"/>
          <w:lang w:val="en-US"/>
          <w:rPrChange w:id="146" w:author="Pedro Lima" w:date="2017-04-29T18:10:00Z">
            <w:rPr>
              <w:spacing w:val="-4"/>
            </w:rPr>
          </w:rPrChange>
        </w:rPr>
        <w:instrText>that will be consistent with our long-term interests?\" these methods provide powerful analytic support to humans' innate capacity for \"what-i</w:instrText>
      </w:r>
      <w:r w:rsidRPr="00014CEB">
        <w:rPr>
          <w:spacing w:val="-4"/>
          <w:rPrChange w:id="147" w:author="Pedro Lima" w:date="2017-04-29T18:10:00Z">
            <w:rPr>
              <w:spacing w:val="-4"/>
            </w:rPr>
          </w:rPrChange>
        </w:rPr>
        <w:instrText>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37", "suppress-author" : 1, "uris" : [ "http://www.mendeley.com/documents/?uuid=fc7eef92-8664-499e-ab2a-e8053d5b7ae4" ] } ], "mendeley" : { "formattedCitation" : "(2003, p. 11\u201337)", "plainTextFormattedCitation" : "(2003, p. 11\u201337)", "previouslyFormattedCitation" : "(2003, p. 11\u201337)" }, "properties" : { "noteIndex" : 0 }, "schema" : "https://github.com/citation-style-language/schema/raw/master/csl-citation.json" }</w:instrText>
      </w:r>
      <w:r>
        <w:rPr>
          <w:spacing w:val="-4"/>
        </w:rPr>
        <w:fldChar w:fldCharType="separate"/>
      </w:r>
      <w:r w:rsidRPr="001375A1">
        <w:rPr>
          <w:noProof/>
          <w:spacing w:val="-4"/>
        </w:rPr>
        <w:t>(2003, p. 11–37)</w:t>
      </w:r>
      <w:r>
        <w:rPr>
          <w:spacing w:val="-4"/>
        </w:rPr>
        <w:fldChar w:fldCharType="end"/>
      </w:r>
      <w:r w:rsidRPr="001375A1">
        <w:rPr>
          <w:spacing w:val="-4"/>
        </w:rPr>
        <w:t xml:space="preserve"> apresentam uma “história do pensamento sobre o futuro”,</w:t>
      </w:r>
      <w:r w:rsidRPr="00014CEB">
        <w:rPr>
          <w:spacing w:val="-4"/>
          <w:rPrChange w:id="148" w:author="Pedro Lima" w:date="2017-04-29T18:10:00Z">
            <w:rPr>
              <w:spacing w:val="-4"/>
            </w:rPr>
          </w:rPrChange>
        </w:rPr>
        <w:t xml:space="preserve"> argumentando que há um </w:t>
      </w:r>
      <w:del w:id="149" w:author="Daniel Lacerda" w:date="2017-04-29T14:01:00Z">
        <w:r w:rsidRPr="00014CEB" w:rsidDel="003A2B03">
          <w:rPr>
            <w:spacing w:val="-4"/>
            <w:rPrChange w:id="150" w:author="Pedro Lima" w:date="2017-04-29T18:10:00Z">
              <w:rPr>
                <w:spacing w:val="-4"/>
              </w:rPr>
            </w:rPrChange>
          </w:rPr>
          <w:delText xml:space="preserve">rico </w:delText>
        </w:r>
      </w:del>
      <w:ins w:id="151" w:author="Daniel Lacerda" w:date="2017-04-29T14:01:00Z">
        <w:r w:rsidR="003A2B03" w:rsidRPr="00014CEB">
          <w:rPr>
            <w:spacing w:val="-4"/>
            <w:rPrChange w:id="152" w:author="Pedro Lima" w:date="2017-04-29T18:10:00Z">
              <w:rPr>
                <w:spacing w:val="-4"/>
              </w:rPr>
            </w:rPrChange>
          </w:rPr>
          <w:t xml:space="preserve">amplo </w:t>
        </w:r>
      </w:ins>
      <w:r w:rsidRPr="00014CEB">
        <w:rPr>
          <w:spacing w:val="-4"/>
          <w:rPrChange w:id="153" w:author="Pedro Lima" w:date="2017-04-29T18:10:00Z">
            <w:rPr>
              <w:spacing w:val="-4"/>
            </w:rPr>
          </w:rPrChange>
        </w:rPr>
        <w:t xml:space="preserve">arsenal de abordagens para o planejamento de </w:t>
      </w:r>
      <w:r w:rsidRPr="00D16E80">
        <w:rPr>
          <w:spacing w:val="-4"/>
        </w:rPr>
        <w:t xml:space="preserve">longo </w:t>
      </w:r>
      <w:r>
        <w:rPr>
          <w:spacing w:val="-4"/>
        </w:rPr>
        <w:t>prazo. No entanto, tais abordagens possuem limitações importantes para o planejamento de longo prazo. Em geral, tais limitações estão relacionadas à incapacidade de considerar adequadamente a “multiplicidade de futuros plausíveis”.</w:t>
      </w:r>
      <w:r w:rsidRPr="004D52B9">
        <w:rPr>
          <w:spacing w:val="-4"/>
        </w:rPr>
        <w:t xml:space="preserve">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5FC9B52F" w14:textId="77777777" w:rsidR="005F2A88" w:rsidRDefault="005F2A88" w:rsidP="005F2A88">
      <w:pPr>
        <w:rPr>
          <w:spacing w:val="-4"/>
        </w:rPr>
      </w:pPr>
      <w:r>
        <w:rPr>
          <w:spacing w:val="-4"/>
        </w:rPr>
        <w:t xml:space="preserve">Para as abordagens baseadas em Narrativas (Planejamento por Cenários, Delphi e Foresight), tal incapacidade reside no fato de que um conjunto de narrativas sobre o futuro dificilmente representam adequadamente detalhes importantes sobre o futuro. Além disso, a escolha de qualquer pequeno número de cenários para representar um futuro altamente complexo será arbitrária. Outro ponto de fragilidade destas abordagens é a sua reticência quanto a definição de uma maneira sistemática de avaliação das decisões disponíveis.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w:t>
      </w:r>
    </w:p>
    <w:p w14:paraId="5838ADE4" w14:textId="77777777" w:rsidR="005F2A88" w:rsidRDefault="005F2A88" w:rsidP="005F2A88">
      <w:pPr>
        <w:rPr>
          <w:spacing w:val="-4"/>
        </w:rPr>
      </w:pPr>
      <w:r>
        <w:rPr>
          <w:spacing w:val="-4"/>
        </w:rPr>
        <w:t xml:space="preserve">Quanto à abordagem tradicional de simulação, sua limitação apontada está em como a análise trata os pressupostos utilizados na construção do modelo (ou seja, sua estrutura) e posteriormente em sua execução (ou seja, em seus parâmetros). O argumento central reside no fato de que o modelo é frequentemente usado para predizer o futuro, mesmo que não seja possível validá-lo.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4D0046">
        <w:rPr>
          <w:spacing w:val="-4"/>
        </w:rPr>
        <w:instrText>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w:instrText>
      </w:r>
      <w:r w:rsidRPr="004D52B9">
        <w:rPr>
          <w:spacing w:val="-4"/>
        </w:rPr>
        <w:instrText xml:space="preserve"> "properties" : { "noteIndex" : 0 }, "schema" : "https://github.com/citation-style-language/schema/raw/master/csl-citation.json" }</w:instrText>
      </w:r>
      <w:r>
        <w:rPr>
          <w:spacing w:val="-4"/>
        </w:rPr>
        <w:fldChar w:fldCharType="separate"/>
      </w:r>
      <w:r w:rsidRPr="004D52B9">
        <w:rPr>
          <w:noProof/>
          <w:spacing w:val="-4"/>
        </w:rPr>
        <w:t>(LEMPERT; POPPER; BANKES, 2003)</w:t>
      </w:r>
      <w:r>
        <w:rPr>
          <w:spacing w:val="-4"/>
        </w:rPr>
        <w:fldChar w:fldCharType="end"/>
      </w:r>
      <w:r>
        <w:rPr>
          <w:spacing w:val="-4"/>
        </w:rPr>
        <w:t xml:space="preserve">. </w:t>
      </w:r>
      <w:r>
        <w:rPr>
          <w:spacing w:val="-4"/>
        </w:rPr>
        <w:lastRenderedPageBreak/>
        <w:t xml:space="preserve">Tal crítica é fundamentada sobre o argumento pela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E8484E">
        <w:rPr>
          <w:noProof/>
          <w:spacing w:val="-4"/>
        </w:rPr>
        <w:t>(BANKES, 1993)</w:t>
      </w:r>
      <w:r>
        <w:rPr>
          <w:spacing w:val="-4"/>
        </w:rPr>
        <w:fldChar w:fldCharType="end"/>
      </w:r>
      <w:r>
        <w:rPr>
          <w:spacing w:val="-4"/>
        </w:rPr>
        <w:t>, a qual será tratada em maior profundidade no tópico 2.3.2.</w:t>
      </w:r>
    </w:p>
    <w:p w14:paraId="1173F5DF" w14:textId="77777777" w:rsidR="00A12F3B" w:rsidRPr="00A12F3B" w:rsidRDefault="005F2A88" w:rsidP="00A12F3B">
      <w:pPr>
        <w:rPr>
          <w:lang w:val="en-US"/>
        </w:rPr>
        <w:sectPr w:rsidR="00A12F3B" w:rsidRPr="00A12F3B" w:rsidSect="001F56FA">
          <w:footnotePr>
            <w:numRestart w:val="eachSect"/>
          </w:footnotePr>
          <w:pgSz w:w="11906" w:h="16838" w:code="9"/>
          <w:pgMar w:top="1701" w:right="1134" w:bottom="1134" w:left="1701" w:header="1134" w:footer="709" w:gutter="0"/>
          <w:cols w:space="708"/>
          <w:docGrid w:linePitch="360"/>
        </w:sectPr>
      </w:pPr>
      <w:r>
        <w:rPr>
          <w:spacing w:val="-4"/>
        </w:rPr>
        <w:t xml:space="preserve">Quanto às abordagens baseadas na Análise Formal de Decisão (Decision Analysis), sua principal limitação reside na necessidade de atribuição de probabilidades aos possíveis eventos relacionados à situação. Se diferentes stakeholders possuem diferentes expectativas sobre o futuro, segue-se que os stakeholders escolherão a probabilidade que melhor suporte sua posição.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8322BB">
        <w:rPr>
          <w:noProof/>
          <w:spacing w:val="-4"/>
        </w:rPr>
        <w:t>(LEMPERT; POPPER; BANKES, 2003)</w:t>
      </w:r>
      <w:r>
        <w:rPr>
          <w:spacing w:val="-4"/>
        </w:rPr>
        <w:fldChar w:fldCharType="end"/>
      </w:r>
      <w:r>
        <w:rPr>
          <w:spacing w:val="-4"/>
        </w:rPr>
        <w:t>.</w:t>
      </w:r>
      <w:r w:rsidR="00A12F3B" w:rsidRPr="00A12F3B">
        <w:rPr>
          <w:lang w:val="en-US"/>
        </w:rPr>
        <w:t xml:space="preserve">  </w:t>
      </w:r>
      <w:commentRangeEnd w:id="139"/>
      <w:r w:rsidR="003A2B03">
        <w:rPr>
          <w:rStyle w:val="Refdecomentrio"/>
        </w:rPr>
        <w:commentReference w:id="139"/>
      </w:r>
    </w:p>
    <w:p w14:paraId="28AC3106" w14:textId="77777777" w:rsidR="00A12F3B" w:rsidRDefault="00A12F3B" w:rsidP="00A12F3B">
      <w:pPr>
        <w:pStyle w:val="Legenda"/>
      </w:pPr>
      <w:bookmarkStart w:id="154" w:name="_Ref479317898"/>
      <w:bookmarkStart w:id="155" w:name="_Toc479346810"/>
      <w:r>
        <w:lastRenderedPageBreak/>
        <w:t xml:space="preserve">Quadro </w:t>
      </w:r>
      <w:r w:rsidR="003019C2">
        <w:fldChar w:fldCharType="begin"/>
      </w:r>
      <w:r w:rsidR="003019C2">
        <w:instrText xml:space="preserve"> SEQ Quadro \* ARABIC </w:instrText>
      </w:r>
      <w:r w:rsidR="003019C2">
        <w:fldChar w:fldCharType="separate"/>
      </w:r>
      <w:r w:rsidR="00C25FF3">
        <w:rPr>
          <w:noProof/>
        </w:rPr>
        <w:t>2</w:t>
      </w:r>
      <w:r w:rsidR="003019C2">
        <w:rPr>
          <w:noProof/>
        </w:rPr>
        <w:fldChar w:fldCharType="end"/>
      </w:r>
      <w:bookmarkEnd w:id="154"/>
      <w:r>
        <w:t xml:space="preserve"> – RDM e Abordagens Relacionadas</w:t>
      </w:r>
      <w:bookmarkEnd w:id="155"/>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A12F3B" w:rsidRPr="00263686" w14:paraId="0AAD0AF8" w14:textId="77777777" w:rsidTr="005F2A88">
        <w:trPr>
          <w:trHeight w:val="234"/>
          <w:tblHeader/>
        </w:trPr>
        <w:tc>
          <w:tcPr>
            <w:tcW w:w="3342" w:type="dxa"/>
            <w:shd w:val="clear" w:color="auto" w:fill="D9D9D9" w:themeFill="background1" w:themeFillShade="D9"/>
            <w:vAlign w:val="center"/>
          </w:tcPr>
          <w:p w14:paraId="70E171D1"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commentRangeStart w:id="156"/>
            <w:r>
              <w:rPr>
                <w:rFonts w:cs="Arial"/>
                <w:b/>
                <w:bCs/>
                <w:color w:val="000000"/>
                <w:sz w:val="20"/>
                <w:szCs w:val="20"/>
              </w:rPr>
              <w:t>Macro-Contexto</w:t>
            </w:r>
          </w:p>
        </w:tc>
        <w:tc>
          <w:tcPr>
            <w:tcW w:w="5053" w:type="dxa"/>
            <w:gridSpan w:val="4"/>
            <w:shd w:val="clear" w:color="auto" w:fill="A6A6A6" w:themeFill="background1" w:themeFillShade="A6"/>
            <w:vAlign w:val="center"/>
          </w:tcPr>
          <w:p w14:paraId="13D85970" w14:textId="77777777" w:rsidR="00A12F3B" w:rsidRPr="0050339B" w:rsidRDefault="00A12F3B" w:rsidP="005F2A88">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6DEBD090" w14:textId="77777777" w:rsidR="00A12F3B" w:rsidRPr="0050339B" w:rsidRDefault="00A12F3B" w:rsidP="005F2A88">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A12F3B" w:rsidRPr="00263686" w14:paraId="2D175AFD" w14:textId="77777777" w:rsidTr="005F2A88">
        <w:trPr>
          <w:trHeight w:val="510"/>
          <w:tblHeader/>
        </w:trPr>
        <w:tc>
          <w:tcPr>
            <w:tcW w:w="3342" w:type="dxa"/>
            <w:shd w:val="clear" w:color="auto" w:fill="D9D9D9" w:themeFill="background1" w:themeFillShade="D9"/>
            <w:vAlign w:val="center"/>
            <w:hideMark/>
          </w:tcPr>
          <w:p w14:paraId="2B8A79E0"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7A725F89" w14:textId="77777777"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10C810D2" w14:textId="77777777" w:rsidR="00A12F3B" w:rsidRPr="007F47D9" w:rsidRDefault="00A12F3B" w:rsidP="005F2A88">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6639FA1D" w14:textId="77777777" w:rsidR="00A12F3B" w:rsidRPr="007F47D9" w:rsidRDefault="00A12F3B" w:rsidP="005F2A88">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593D22B8"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1969D42C"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0BFD61F9"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12A43399"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405C3984" w14:textId="77777777" w:rsidR="00A12F3B" w:rsidRPr="007F47D9" w:rsidRDefault="00A12F3B" w:rsidP="005F2A88">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A12F3B" w:rsidRPr="00263686" w14:paraId="066BBA5E" w14:textId="77777777" w:rsidTr="005F2A88">
        <w:trPr>
          <w:trHeight w:val="255"/>
          <w:tblHeader/>
        </w:trPr>
        <w:tc>
          <w:tcPr>
            <w:tcW w:w="3342" w:type="dxa"/>
            <w:shd w:val="clear" w:color="auto" w:fill="D9D9D9" w:themeFill="background1" w:themeFillShade="D9"/>
            <w:vAlign w:val="center"/>
          </w:tcPr>
          <w:p w14:paraId="740A742C" w14:textId="77777777" w:rsidR="00A12F3B" w:rsidRPr="0017535D" w:rsidRDefault="00A12F3B" w:rsidP="005F2A88">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5017BB23" w14:textId="77777777" w:rsidR="00A12F3B" w:rsidRPr="004808E3" w:rsidRDefault="00A12F3B" w:rsidP="005F2A88">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397310FF"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0E5FD3F7"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0D536F98" w14:textId="77777777" w:rsidR="00A12F3B" w:rsidRPr="004808E3" w:rsidRDefault="00A12F3B" w:rsidP="005F2A88">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54ECCAEC"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1B319C20"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593F29AD"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672EB893" w14:textId="77777777" w:rsidR="00A12F3B" w:rsidRPr="004808E3" w:rsidRDefault="00A12F3B" w:rsidP="005F2A88">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A12F3B" w:rsidRPr="00263686" w14:paraId="5A7A565B" w14:textId="77777777" w:rsidTr="005F2A88">
        <w:trPr>
          <w:trHeight w:val="227"/>
        </w:trPr>
        <w:tc>
          <w:tcPr>
            <w:tcW w:w="3342" w:type="dxa"/>
            <w:shd w:val="clear" w:color="auto" w:fill="auto"/>
            <w:vAlign w:val="bottom"/>
            <w:hideMark/>
          </w:tcPr>
          <w:p w14:paraId="6DD96F41" w14:textId="77777777"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498DF8E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6692FC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FB1A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F41E70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47C19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11DBA357"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2160B6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2BF931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565319C2" w14:textId="77777777" w:rsidTr="005F2A88">
        <w:trPr>
          <w:trHeight w:val="227"/>
        </w:trPr>
        <w:tc>
          <w:tcPr>
            <w:tcW w:w="3342" w:type="dxa"/>
            <w:shd w:val="clear" w:color="auto" w:fill="auto"/>
            <w:vAlign w:val="bottom"/>
            <w:hideMark/>
          </w:tcPr>
          <w:p w14:paraId="224FD71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6BFAAA9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A6FA05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675E6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39DA11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13992A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78BBB2F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3CE4EB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CAF260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176E7680" w14:textId="77777777" w:rsidTr="005F2A88">
        <w:trPr>
          <w:trHeight w:val="227"/>
        </w:trPr>
        <w:tc>
          <w:tcPr>
            <w:tcW w:w="3342" w:type="dxa"/>
            <w:shd w:val="clear" w:color="auto" w:fill="auto"/>
            <w:vAlign w:val="bottom"/>
            <w:hideMark/>
          </w:tcPr>
          <w:p w14:paraId="4D10164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7D342DE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D133D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BF430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57B680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5240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108874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DEE41E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18628A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AD1EDD0" w14:textId="77777777" w:rsidTr="005F2A88">
        <w:trPr>
          <w:trHeight w:val="227"/>
        </w:trPr>
        <w:tc>
          <w:tcPr>
            <w:tcW w:w="3342" w:type="dxa"/>
            <w:shd w:val="clear" w:color="auto" w:fill="auto"/>
            <w:vAlign w:val="bottom"/>
            <w:hideMark/>
          </w:tcPr>
          <w:p w14:paraId="03C4BEB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2DD4CD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7E3D20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59FCF8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58C452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E9ED6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E862509"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6B4797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4812E1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5D4965E0" w14:textId="77777777" w:rsidTr="005F2A88">
        <w:trPr>
          <w:trHeight w:val="227"/>
        </w:trPr>
        <w:tc>
          <w:tcPr>
            <w:tcW w:w="3342" w:type="dxa"/>
            <w:shd w:val="clear" w:color="auto" w:fill="auto"/>
            <w:vAlign w:val="bottom"/>
            <w:hideMark/>
          </w:tcPr>
          <w:p w14:paraId="429D2D03" w14:textId="77777777" w:rsidR="00A12F3B" w:rsidRPr="0050339B" w:rsidRDefault="004808E3"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22D4ADE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41F1F6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905632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EB99EB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20BB51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76300E7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CA90CB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6C5A3F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447CF0B7" w14:textId="77777777" w:rsidTr="005F2A88">
        <w:trPr>
          <w:trHeight w:val="227"/>
        </w:trPr>
        <w:tc>
          <w:tcPr>
            <w:tcW w:w="3342" w:type="dxa"/>
            <w:shd w:val="clear" w:color="000000" w:fill="F2F2F2"/>
            <w:vAlign w:val="bottom"/>
            <w:hideMark/>
          </w:tcPr>
          <w:p w14:paraId="63D62BC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2A5B20C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0504585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12BCEAD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748A75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7EC4D47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01799E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0477B6B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FAA54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624B5D86" w14:textId="77777777" w:rsidTr="005F2A88">
        <w:trPr>
          <w:trHeight w:val="227"/>
        </w:trPr>
        <w:tc>
          <w:tcPr>
            <w:tcW w:w="3342" w:type="dxa"/>
            <w:shd w:val="clear" w:color="auto" w:fill="auto"/>
            <w:vAlign w:val="bottom"/>
            <w:hideMark/>
          </w:tcPr>
          <w:p w14:paraId="082B62B1"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0375DB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B6C9DE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0F2861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30E7AF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D903D8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21946DA9"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563FA02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1F07F2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5AE7491" w14:textId="77777777" w:rsidTr="005F2A88">
        <w:trPr>
          <w:trHeight w:val="227"/>
        </w:trPr>
        <w:tc>
          <w:tcPr>
            <w:tcW w:w="3342" w:type="dxa"/>
            <w:shd w:val="clear" w:color="auto" w:fill="F2F2F2" w:themeFill="background1" w:themeFillShade="F2"/>
            <w:vAlign w:val="bottom"/>
            <w:hideMark/>
          </w:tcPr>
          <w:p w14:paraId="004FD3C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117BEA3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59D5C61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791CE40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6463FE9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6B2B977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25D8BB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59C4BD4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6B9DF43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3E0B44B9" w14:textId="77777777" w:rsidTr="005F2A88">
        <w:trPr>
          <w:trHeight w:val="227"/>
        </w:trPr>
        <w:tc>
          <w:tcPr>
            <w:tcW w:w="3342" w:type="dxa"/>
            <w:shd w:val="clear" w:color="auto" w:fill="auto"/>
            <w:vAlign w:val="bottom"/>
            <w:hideMark/>
          </w:tcPr>
          <w:p w14:paraId="30BA93F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00CAB0B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AEB05D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54D133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18E78DE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63CD8F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675BB4E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438A8F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CB7B0E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0B154E99" w14:textId="77777777" w:rsidTr="005F2A88">
        <w:trPr>
          <w:trHeight w:val="227"/>
        </w:trPr>
        <w:tc>
          <w:tcPr>
            <w:tcW w:w="3342" w:type="dxa"/>
            <w:shd w:val="clear" w:color="auto" w:fill="auto"/>
            <w:vAlign w:val="bottom"/>
            <w:hideMark/>
          </w:tcPr>
          <w:p w14:paraId="515831C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3F7A0DC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86EB85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AA3053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B0D36B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4F851B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45628C8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0B6DF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29EA46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8ED9516" w14:textId="77777777" w:rsidTr="005F2A88">
        <w:trPr>
          <w:trHeight w:val="227"/>
        </w:trPr>
        <w:tc>
          <w:tcPr>
            <w:tcW w:w="3342" w:type="dxa"/>
            <w:shd w:val="clear" w:color="auto" w:fill="auto"/>
            <w:vAlign w:val="bottom"/>
            <w:hideMark/>
          </w:tcPr>
          <w:p w14:paraId="4B74F4E2"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60E36FD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0479BD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631B10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B60A5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5B01D9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06C943B"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7F7BD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5BFC4C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2E20249E" w14:textId="77777777" w:rsidTr="005F2A88">
        <w:trPr>
          <w:trHeight w:val="227"/>
        </w:trPr>
        <w:tc>
          <w:tcPr>
            <w:tcW w:w="3342" w:type="dxa"/>
            <w:shd w:val="clear" w:color="auto" w:fill="F2F2F2" w:themeFill="background1" w:themeFillShade="F2"/>
            <w:vAlign w:val="bottom"/>
            <w:hideMark/>
          </w:tcPr>
          <w:p w14:paraId="3D7D31B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06E88F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2D6C5F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2474AC9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2B0D978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B409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A69577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664E3B9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624FE56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AEFAFE3" w14:textId="77777777" w:rsidTr="005F2A88">
        <w:trPr>
          <w:trHeight w:val="227"/>
        </w:trPr>
        <w:tc>
          <w:tcPr>
            <w:tcW w:w="3342" w:type="dxa"/>
            <w:shd w:val="clear" w:color="auto" w:fill="F2F2F2" w:themeFill="background1" w:themeFillShade="F2"/>
            <w:vAlign w:val="bottom"/>
            <w:hideMark/>
          </w:tcPr>
          <w:p w14:paraId="22297B78"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C727BA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EFF172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B2715D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057CE20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22F8A82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38577FB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0FCB550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0689438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499D7BDD" w14:textId="77777777" w:rsidTr="005F2A88">
        <w:trPr>
          <w:trHeight w:val="227"/>
        </w:trPr>
        <w:tc>
          <w:tcPr>
            <w:tcW w:w="3342" w:type="dxa"/>
            <w:shd w:val="clear" w:color="auto" w:fill="F2F2F2" w:themeFill="background1" w:themeFillShade="F2"/>
            <w:vAlign w:val="bottom"/>
            <w:hideMark/>
          </w:tcPr>
          <w:p w14:paraId="383B7341"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BC14BA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17FDA4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40E5876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408810F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3EFFEDC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B51FCE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35F1AC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42942D5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1C44D1F6" w14:textId="77777777" w:rsidTr="005F2A88">
        <w:trPr>
          <w:trHeight w:val="227"/>
        </w:trPr>
        <w:tc>
          <w:tcPr>
            <w:tcW w:w="3342" w:type="dxa"/>
            <w:shd w:val="clear" w:color="auto" w:fill="auto"/>
            <w:vAlign w:val="bottom"/>
            <w:hideMark/>
          </w:tcPr>
          <w:p w14:paraId="39A5ABC5"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23BB804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B350A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CD5EBC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5C3C8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22FD21A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6400979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5C4AE9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56985F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0DB5A575" w14:textId="77777777" w:rsidTr="005F2A88">
        <w:trPr>
          <w:trHeight w:val="227"/>
        </w:trPr>
        <w:tc>
          <w:tcPr>
            <w:tcW w:w="3342" w:type="dxa"/>
            <w:shd w:val="clear" w:color="auto" w:fill="auto"/>
            <w:vAlign w:val="bottom"/>
            <w:hideMark/>
          </w:tcPr>
          <w:p w14:paraId="1737888F"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487EA6A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DCBF9D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3C3DD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31C41D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E15759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484D286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314D73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190DE8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356407C7" w14:textId="77777777" w:rsidTr="005F2A88">
        <w:trPr>
          <w:trHeight w:val="227"/>
        </w:trPr>
        <w:tc>
          <w:tcPr>
            <w:tcW w:w="3342" w:type="dxa"/>
            <w:shd w:val="clear" w:color="auto" w:fill="auto"/>
            <w:vAlign w:val="bottom"/>
            <w:hideMark/>
          </w:tcPr>
          <w:p w14:paraId="0C9926C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6A70D59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BED80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57233A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93530F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8A53C2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6010FF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1CD426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78551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34106D94" w14:textId="77777777" w:rsidTr="005F2A88">
        <w:trPr>
          <w:trHeight w:val="227"/>
        </w:trPr>
        <w:tc>
          <w:tcPr>
            <w:tcW w:w="3342" w:type="dxa"/>
            <w:shd w:val="clear" w:color="auto" w:fill="auto"/>
            <w:vAlign w:val="bottom"/>
            <w:hideMark/>
          </w:tcPr>
          <w:p w14:paraId="598B3A47"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4D479F9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FC24FF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C8307C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9CE54F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B9DF1A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54B70F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A3AD9CD"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EC26E5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2C4577F1" w14:textId="77777777" w:rsidTr="005F2A88">
        <w:trPr>
          <w:trHeight w:val="227"/>
        </w:trPr>
        <w:tc>
          <w:tcPr>
            <w:tcW w:w="3342" w:type="dxa"/>
            <w:shd w:val="clear" w:color="auto" w:fill="auto"/>
            <w:vAlign w:val="bottom"/>
            <w:hideMark/>
          </w:tcPr>
          <w:p w14:paraId="75489C68"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7DA5333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5AAEB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926AB1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B7E61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A64E0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3AF39DC0"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2EF7987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BA1765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4F7B6DB9" w14:textId="77777777" w:rsidTr="005F2A88">
        <w:trPr>
          <w:trHeight w:val="227"/>
        </w:trPr>
        <w:tc>
          <w:tcPr>
            <w:tcW w:w="3342" w:type="dxa"/>
            <w:shd w:val="clear" w:color="auto" w:fill="auto"/>
            <w:vAlign w:val="bottom"/>
            <w:hideMark/>
          </w:tcPr>
          <w:p w14:paraId="0017231C"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12AA926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4BE8FB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D9B7BD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EAEF7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FF1E546"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DF592FC"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41149E6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F0D622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A12F3B" w:rsidRPr="00263686" w14:paraId="7A1A22B2" w14:textId="77777777" w:rsidTr="005F2A88">
        <w:trPr>
          <w:trHeight w:val="227"/>
        </w:trPr>
        <w:tc>
          <w:tcPr>
            <w:tcW w:w="3342" w:type="dxa"/>
            <w:shd w:val="clear" w:color="auto" w:fill="auto"/>
            <w:vAlign w:val="bottom"/>
            <w:hideMark/>
          </w:tcPr>
          <w:p w14:paraId="4D2D403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5C04D7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0C242E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8CBE6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D7066C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C22D9F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300FFF0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0B8129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0AD797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598E4099" w14:textId="77777777" w:rsidTr="005F2A88">
        <w:trPr>
          <w:trHeight w:val="227"/>
        </w:trPr>
        <w:tc>
          <w:tcPr>
            <w:tcW w:w="3342" w:type="dxa"/>
            <w:shd w:val="clear" w:color="auto" w:fill="auto"/>
            <w:vAlign w:val="bottom"/>
            <w:hideMark/>
          </w:tcPr>
          <w:p w14:paraId="57B1FDA6"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625CB4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97AF6A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54450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4E7C18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9F9330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3827C0EE" w14:textId="77777777" w:rsidR="00A12F3B" w:rsidRPr="0050339B" w:rsidRDefault="005F2A88" w:rsidP="005F2A88">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8212A1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B57FCE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32C3FB23" w14:textId="77777777" w:rsidTr="005F2A88">
        <w:trPr>
          <w:trHeight w:val="227"/>
        </w:trPr>
        <w:tc>
          <w:tcPr>
            <w:tcW w:w="3342" w:type="dxa"/>
            <w:shd w:val="clear" w:color="auto" w:fill="auto"/>
            <w:vAlign w:val="bottom"/>
            <w:hideMark/>
          </w:tcPr>
          <w:p w14:paraId="41511223"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5E31996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FD7430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0338DB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4D01FA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F5A83C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0E7D97A0"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32E890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2B4C8CD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A12F3B" w:rsidRPr="00263686" w14:paraId="5E87A03A" w14:textId="77777777" w:rsidTr="005F2A88">
        <w:trPr>
          <w:trHeight w:val="227"/>
        </w:trPr>
        <w:tc>
          <w:tcPr>
            <w:tcW w:w="3342" w:type="dxa"/>
            <w:shd w:val="clear" w:color="auto" w:fill="auto"/>
            <w:vAlign w:val="bottom"/>
            <w:hideMark/>
          </w:tcPr>
          <w:p w14:paraId="23862ED4"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6DBF4EE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F441172"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15E2E8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52C1BBB"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A63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660258"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D74CCC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4E19E6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39BCA566" w14:textId="77777777" w:rsidTr="005F2A88">
        <w:trPr>
          <w:trHeight w:val="227"/>
        </w:trPr>
        <w:tc>
          <w:tcPr>
            <w:tcW w:w="3342" w:type="dxa"/>
            <w:shd w:val="clear" w:color="auto" w:fill="auto"/>
            <w:vAlign w:val="bottom"/>
            <w:hideMark/>
          </w:tcPr>
          <w:p w14:paraId="141AA8BD"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5DC8221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1CFC3F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A9E8444"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E453039"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F57B69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53040443"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C245687"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918713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r w:rsidR="00A12F3B" w:rsidRPr="00263686" w14:paraId="72C48FDF" w14:textId="77777777" w:rsidTr="005F2A88">
        <w:trPr>
          <w:trHeight w:val="227"/>
        </w:trPr>
        <w:tc>
          <w:tcPr>
            <w:tcW w:w="3342" w:type="dxa"/>
            <w:shd w:val="clear" w:color="auto" w:fill="auto"/>
            <w:vAlign w:val="bottom"/>
            <w:hideMark/>
          </w:tcPr>
          <w:p w14:paraId="1522001E" w14:textId="77777777" w:rsidR="00A12F3B" w:rsidRPr="0050339B" w:rsidRDefault="00A12F3B" w:rsidP="005F2A88">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546B2C0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E84098A"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A6ED18C"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69963E"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5B58CB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276" w:type="dxa"/>
          </w:tcPr>
          <w:p w14:paraId="50E3E0D5"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1352691"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commentRangeEnd w:id="156"/>
            <w:r w:rsidR="001C70DE">
              <w:rPr>
                <w:rStyle w:val="Refdecomentrio"/>
              </w:rPr>
              <w:commentReference w:id="156"/>
            </w:r>
          </w:p>
        </w:tc>
        <w:tc>
          <w:tcPr>
            <w:tcW w:w="1196" w:type="dxa"/>
            <w:shd w:val="clear" w:color="auto" w:fill="auto"/>
            <w:vAlign w:val="center"/>
            <w:hideMark/>
          </w:tcPr>
          <w:p w14:paraId="7F1564AF" w14:textId="77777777" w:rsidR="00A12F3B" w:rsidRPr="0050339B" w:rsidRDefault="00A12F3B" w:rsidP="005F2A88">
            <w:pPr>
              <w:autoSpaceDE/>
              <w:autoSpaceDN/>
              <w:adjustRightInd/>
              <w:spacing w:line="240" w:lineRule="auto"/>
              <w:ind w:firstLine="0"/>
              <w:jc w:val="center"/>
              <w:rPr>
                <w:rFonts w:cs="Arial"/>
                <w:color w:val="000000"/>
                <w:sz w:val="16"/>
                <w:szCs w:val="20"/>
                <w:lang w:val="en-US"/>
              </w:rPr>
            </w:pPr>
          </w:p>
        </w:tc>
      </w:tr>
    </w:tbl>
    <w:p w14:paraId="79D0596A" w14:textId="77777777" w:rsidR="00A12F3B" w:rsidRDefault="00A12F3B" w:rsidP="00A12F3B">
      <w:pPr>
        <w:ind w:firstLine="0"/>
        <w:jc w:val="center"/>
      </w:pPr>
      <w:r w:rsidRPr="004B674C">
        <w:t>Fonte: Elaborado pelo Autor.</w:t>
      </w:r>
    </w:p>
    <w:p w14:paraId="49033E01" w14:textId="77777777" w:rsidR="00A12F3B" w:rsidRPr="004B674C" w:rsidRDefault="00A12F3B" w:rsidP="00A12F3B">
      <w:pPr>
        <w:ind w:firstLine="0"/>
        <w:jc w:val="center"/>
        <w:sectPr w:rsidR="00A12F3B" w:rsidRPr="004B674C" w:rsidSect="00214686">
          <w:footnotePr>
            <w:numRestart w:val="eachSect"/>
          </w:footnotePr>
          <w:pgSz w:w="16838" w:h="11906" w:orient="landscape" w:code="9"/>
          <w:pgMar w:top="1701" w:right="1701" w:bottom="1134" w:left="1134" w:header="1134" w:footer="709" w:gutter="0"/>
          <w:cols w:space="708"/>
          <w:docGrid w:linePitch="360"/>
        </w:sectPr>
      </w:pPr>
    </w:p>
    <w:p w14:paraId="1C6E8801" w14:textId="77777777" w:rsidR="00434CA1" w:rsidRDefault="008322BB" w:rsidP="00434CA1">
      <w:pPr>
        <w:rPr>
          <w:spacing w:val="-4"/>
        </w:rPr>
      </w:pPr>
      <w:commentRangeStart w:id="157"/>
      <w:r>
        <w:rPr>
          <w:spacing w:val="-4"/>
        </w:rPr>
        <w:lastRenderedPageBreak/>
        <w:t>Outros autores posteriormente compararam o RDM a outras abordagens</w:t>
      </w:r>
      <w:r w:rsidR="003227AE">
        <w:rPr>
          <w:spacing w:val="-4"/>
        </w:rPr>
        <w:t>, porém apresentam poucas contribuições específicas</w:t>
      </w:r>
      <w:r>
        <w:rPr>
          <w:spacing w:val="-4"/>
        </w:rPr>
        <w:t xml:space="preserve">. </w:t>
      </w:r>
      <w:r w:rsidRPr="001375A1">
        <w:rPr>
          <w:spacing w:val="-4"/>
        </w:rPr>
        <w:t>Hallegat</w:t>
      </w:r>
      <w:r w:rsidR="004808E3" w:rsidRPr="00014CEB">
        <w:rPr>
          <w:spacing w:val="-4"/>
          <w:rPrChange w:id="158" w:author="Pedro Lima" w:date="2017-04-29T18:10:00Z">
            <w:rPr>
              <w:spacing w:val="-4"/>
            </w:rPr>
          </w:rPrChange>
        </w:rPr>
        <w:t>t</w:t>
      </w:r>
      <w:r w:rsidRPr="00014CEB">
        <w:rPr>
          <w:spacing w:val="-4"/>
          <w:rPrChange w:id="159" w:author="Pedro Lima" w:date="2017-04-29T18:10:00Z">
            <w:rPr>
              <w:spacing w:val="-4"/>
            </w:rPr>
          </w:rPrChange>
        </w:rPr>
        <w:t>e</w:t>
      </w:r>
      <w:r w:rsidR="003227AE" w:rsidRPr="00014CEB">
        <w:rPr>
          <w:spacing w:val="-4"/>
          <w:rPrChange w:id="160" w:author="Pedro Lima" w:date="2017-04-29T18:10:00Z">
            <w:rPr>
              <w:spacing w:val="-4"/>
            </w:rPr>
          </w:rPrChange>
        </w:rPr>
        <w:t xml:space="preserve"> et al.</w:t>
      </w:r>
      <w:r w:rsidRPr="00014CEB">
        <w:rPr>
          <w:spacing w:val="-4"/>
          <w:rPrChange w:id="161" w:author="Pedro Lima" w:date="2017-04-29T18:10:00Z">
            <w:rPr>
              <w:spacing w:val="-4"/>
            </w:rPr>
          </w:rPrChange>
        </w:rPr>
        <w:t xml:space="preserve"> </w:t>
      </w:r>
      <w:r>
        <w:rPr>
          <w:spacing w:val="-4"/>
        </w:rPr>
        <w:fldChar w:fldCharType="begin" w:fldLock="1"/>
      </w:r>
      <w:r w:rsidR="003227AE" w:rsidRPr="00014CEB">
        <w:rPr>
          <w:spacing w:val="-4"/>
          <w:rPrChange w:id="162" w:author="Pedro Lima" w:date="2017-04-29T18:10:00Z">
            <w:rPr>
              <w:spacing w:val="-4"/>
            </w:rPr>
          </w:rPrChange>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Pr>
          <w:spacing w:val="-4"/>
        </w:rPr>
        <w:fldChar w:fldCharType="separate"/>
      </w:r>
      <w:r w:rsidR="003227AE" w:rsidRPr="001375A1">
        <w:rPr>
          <w:noProof/>
          <w:spacing w:val="-4"/>
        </w:rPr>
        <w:t>(2012)</w:t>
      </w:r>
      <w:r>
        <w:rPr>
          <w:spacing w:val="-4"/>
        </w:rPr>
        <w:fldChar w:fldCharType="end"/>
      </w:r>
      <w:r w:rsidR="003227AE" w:rsidRPr="001375A1">
        <w:rPr>
          <w:spacing w:val="-4"/>
        </w:rPr>
        <w:t xml:space="preserve"> compara o RDM a outras abo</w:t>
      </w:r>
      <w:r w:rsidR="003227AE" w:rsidRPr="00014CEB">
        <w:rPr>
          <w:spacing w:val="-4"/>
          <w:rPrChange w:id="163" w:author="Pedro Lima" w:date="2017-04-29T18:10:00Z">
            <w:rPr>
              <w:spacing w:val="-4"/>
            </w:rPr>
          </w:rPrChange>
        </w:rPr>
        <w:t xml:space="preserve">rdagens utilizadas para avaliar decisões investimento sob incerteza climática. </w:t>
      </w:r>
      <w:r w:rsidR="003227AE" w:rsidRPr="003227AE">
        <w:rPr>
          <w:spacing w:val="-4"/>
        </w:rPr>
        <w:t>As críticas e limitações das abordagens Cost Benefit Analysis e Opç</w:t>
      </w:r>
      <w:r w:rsidR="003227AE">
        <w:rPr>
          <w:spacing w:val="-4"/>
        </w:rPr>
        <w:t xml:space="preserve">ões Reais de </w:t>
      </w:r>
      <w:r w:rsidR="004808E3" w:rsidRPr="003227AE">
        <w:rPr>
          <w:spacing w:val="-4"/>
        </w:rPr>
        <w:t>Hallegatte</w:t>
      </w:r>
      <w:r w:rsidR="003227AE" w:rsidRPr="003227AE">
        <w:rPr>
          <w:spacing w:val="-4"/>
        </w:rPr>
        <w:t xml:space="preserve"> </w:t>
      </w:r>
      <w:r w:rsidR="003227AE">
        <w:rPr>
          <w:spacing w:val="-4"/>
        </w:rPr>
        <w:fldChar w:fldCharType="begin" w:fldLock="1"/>
      </w:r>
      <w:r w:rsidR="003227A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3227AE">
        <w:rPr>
          <w:spacing w:val="-4"/>
        </w:rPr>
        <w:fldChar w:fldCharType="separate"/>
      </w:r>
      <w:r w:rsidR="003227AE" w:rsidRPr="003227AE">
        <w:rPr>
          <w:noProof/>
          <w:spacing w:val="-4"/>
        </w:rPr>
        <w:t>(2012)</w:t>
      </w:r>
      <w:r w:rsidR="003227AE">
        <w:rPr>
          <w:spacing w:val="-4"/>
        </w:rPr>
        <w:fldChar w:fldCharType="end"/>
      </w:r>
      <w:r w:rsidR="003227AE">
        <w:rPr>
          <w:spacing w:val="-4"/>
        </w:rPr>
        <w:t xml:space="preserve"> são similares às críticas anteriormente discutidas relacionadas à análise formal de decisão, visto que tais abordagens compartilham o pressuposto de conhecimento sobre probabilidades. Herman et al. </w:t>
      </w:r>
      <w:r w:rsidR="003227AE">
        <w:rPr>
          <w:spacing w:val="-4"/>
        </w:rPr>
        <w:fldChar w:fldCharType="begin" w:fldLock="1"/>
      </w:r>
      <w:r w:rsidR="00472CD3">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3227AE">
        <w:rPr>
          <w:spacing w:val="-4"/>
        </w:rPr>
        <w:fldChar w:fldCharType="separate"/>
      </w:r>
      <w:r w:rsidR="003227AE" w:rsidRPr="003227AE">
        <w:rPr>
          <w:noProof/>
          <w:spacing w:val="-4"/>
        </w:rPr>
        <w:t>(2015)</w:t>
      </w:r>
      <w:r w:rsidR="003227AE">
        <w:rPr>
          <w:spacing w:val="-4"/>
        </w:rPr>
        <w:fldChar w:fldCharType="end"/>
      </w:r>
      <w:r w:rsidR="003227AE">
        <w:rPr>
          <w:spacing w:val="-4"/>
        </w:rPr>
        <w:t xml:space="preserve">, porém, realiza uma síntese das abordagens </w:t>
      </w:r>
      <w:r w:rsidR="00D65F9C">
        <w:rPr>
          <w:spacing w:val="-4"/>
        </w:rPr>
        <w:t>similares ao RDM (“</w:t>
      </w:r>
      <w:r w:rsidR="00D65F9C" w:rsidRPr="00BC5B27">
        <w:rPr>
          <w:spacing w:val="-4"/>
        </w:rPr>
        <w:t>robustness frameworks</w:t>
      </w:r>
      <w:r w:rsidR="00D65F9C">
        <w:rPr>
          <w:spacing w:val="-4"/>
        </w:rPr>
        <w:t>”) ressaltando as diferenças metodológicas entre as abordagens. Nesta comparação, visto que as abordagens são similares, o objetivo é identificar as implicações destas diferenças.</w:t>
      </w:r>
      <w:r w:rsidR="00AC12AF">
        <w:rPr>
          <w:spacing w:val="-4"/>
        </w:rPr>
        <w:t xml:space="preserve"> Outros trabalhos foram </w:t>
      </w:r>
      <w:r w:rsidR="004808E3">
        <w:rPr>
          <w:spacing w:val="-4"/>
        </w:rPr>
        <w:t>omitidos</w:t>
      </w:r>
      <w:r w:rsidR="00AC12AF">
        <w:rPr>
          <w:spacing w:val="-4"/>
        </w:rPr>
        <w:t xml:space="preserve"> desta tabela</w:t>
      </w:r>
      <w:r w:rsidR="00472CD3">
        <w:rPr>
          <w:spacing w:val="-4"/>
        </w:rPr>
        <w:t xml:space="preserve"> </w:t>
      </w:r>
      <w:r w:rsidR="00472CD3">
        <w:rPr>
          <w:spacing w:val="-4"/>
        </w:rPr>
        <w:fldChar w:fldCharType="begin" w:fldLock="1"/>
      </w:r>
      <w:r w:rsidR="0023790F">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472CD3">
        <w:rPr>
          <w:spacing w:val="-4"/>
        </w:rPr>
        <w:fldChar w:fldCharType="separate"/>
      </w:r>
      <w:r w:rsidR="0032351B" w:rsidRPr="0032351B">
        <w:rPr>
          <w:noProof/>
          <w:spacing w:val="-4"/>
        </w:rPr>
        <w:t>(HALL et al., 2012; KALRA et al., 2014; KASPRZYK et al., 2013; LEMPERT, 2013)</w:t>
      </w:r>
      <w:r w:rsidR="00472CD3">
        <w:rPr>
          <w:spacing w:val="-4"/>
        </w:rPr>
        <w:fldChar w:fldCharType="end"/>
      </w:r>
      <w:r w:rsidR="00AC12AF">
        <w:rPr>
          <w:spacing w:val="-4"/>
        </w:rPr>
        <w:t xml:space="preserve"> por não acrescentarem </w:t>
      </w:r>
      <w:r w:rsidR="00472CD3">
        <w:rPr>
          <w:spacing w:val="-4"/>
        </w:rPr>
        <w:t>n</w:t>
      </w:r>
      <w:r w:rsidR="0032351B">
        <w:rPr>
          <w:spacing w:val="-4"/>
        </w:rPr>
        <w:t>ovas abordagens.</w:t>
      </w:r>
      <w:r w:rsidR="00472CD3">
        <w:rPr>
          <w:spacing w:val="-4"/>
        </w:rPr>
        <w:t xml:space="preserve"> </w:t>
      </w:r>
      <w:r w:rsidR="00434CA1">
        <w:rPr>
          <w:spacing w:val="-4"/>
        </w:rPr>
        <w:t>O Apêndice G contém o quadro completo.</w:t>
      </w:r>
      <w:commentRangeEnd w:id="157"/>
      <w:r w:rsidR="001C70DE">
        <w:rPr>
          <w:rStyle w:val="Refdecomentrio"/>
        </w:rPr>
        <w:commentReference w:id="157"/>
      </w:r>
    </w:p>
    <w:p w14:paraId="57644775" w14:textId="77777777" w:rsidR="00944005" w:rsidRDefault="00434CA1" w:rsidP="00944005">
      <w:pPr>
        <w:rPr>
          <w:spacing w:val="-4"/>
        </w:rPr>
      </w:pPr>
      <w:commentRangeStart w:id="164"/>
      <w:r>
        <w:rPr>
          <w:spacing w:val="-4"/>
        </w:rPr>
        <w:t>Considerando o interesse acadêmico demonstrado a respeito do RDM, os contextos nos quais o RDM foi aplicado, os artefatos aos quais ele foi comparado, resta a questão: A literatura em estratégia está “em dia” com estes novos desenvolvimentos?</w:t>
      </w:r>
      <w:commentRangeEnd w:id="164"/>
      <w:r w:rsidR="001C70DE">
        <w:rPr>
          <w:rStyle w:val="Refdecomentrio"/>
        </w:rPr>
        <w:commentReference w:id="164"/>
      </w:r>
    </w:p>
    <w:p w14:paraId="3D163D14" w14:textId="77777777" w:rsidR="00944005" w:rsidRPr="003227AE" w:rsidRDefault="00434CA1" w:rsidP="00944005">
      <w:pPr>
        <w:rPr>
          <w:spacing w:val="-4"/>
        </w:rPr>
      </w:pPr>
      <w:commentRangeStart w:id="165"/>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C25FF3">
        <w:t xml:space="preserve">Quadro </w:t>
      </w:r>
      <w:r w:rsidR="00C25FF3">
        <w:rPr>
          <w:noProof/>
        </w:rPr>
        <w:t>2</w:t>
      </w:r>
      <w:r>
        <w:rPr>
          <w:spacing w:val="-4"/>
        </w:rPr>
        <w:fldChar w:fldCharType="end"/>
      </w:r>
      <w:r>
        <w:rPr>
          <w:spacing w:val="-4"/>
        </w:rPr>
        <w:t>, os trabalhos localizados que recomendam explicitamente abordagens para suporte a estratégia</w:t>
      </w:r>
      <w:r w:rsidR="00944005">
        <w:rPr>
          <w:spacing w:val="-4"/>
        </w:rPr>
        <w:t xml:space="preserve"> </w:t>
      </w:r>
      <w:r w:rsidR="00944005">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sidR="00944005">
        <w:rPr>
          <w:spacing w:val="-4"/>
        </w:rPr>
        <w:fldChar w:fldCharType="separate"/>
      </w:r>
      <w:r w:rsidR="00944005" w:rsidRPr="00944005">
        <w:rPr>
          <w:noProof/>
          <w:spacing w:val="-4"/>
        </w:rPr>
        <w:t>(COURTNEY; KIRKLAND; VIGUERIE, 1997; COURTNEY; LOVALLO; CLARKE, 2013; DYSON et al., 2007; O’BRIEN, 2011)</w:t>
      </w:r>
      <w:r w:rsidR="00944005">
        <w:rPr>
          <w:spacing w:val="-4"/>
        </w:rPr>
        <w:fldChar w:fldCharType="end"/>
      </w:r>
      <w:r>
        <w:rPr>
          <w:spacing w:val="-4"/>
        </w:rPr>
        <w:t xml:space="preserve"> </w:t>
      </w:r>
      <w:r w:rsidRPr="009C0478">
        <w:rPr>
          <w:spacing w:val="-4"/>
        </w:rPr>
        <w:t>não mencionam</w:t>
      </w:r>
      <w:r>
        <w:rPr>
          <w:b/>
          <w:spacing w:val="-4"/>
        </w:rPr>
        <w:t xml:space="preserve"> </w:t>
      </w:r>
      <w:r w:rsidR="0023790F">
        <w:rPr>
          <w:spacing w:val="-4"/>
        </w:rPr>
        <w:t xml:space="preserve">o RDM, nem as abordagens relacionadas a ele. Considerando as datas de publicação dos primeiros trabalhos </w:t>
      </w:r>
      <w:r w:rsidR="0023790F">
        <w:rPr>
          <w:spacing w:val="-4"/>
        </w:rPr>
        <w:fldChar w:fldCharType="begin" w:fldLock="1"/>
      </w:r>
      <w:r w:rsidR="00944005">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sidR="0023790F">
        <w:rPr>
          <w:spacing w:val="-4"/>
        </w:rPr>
        <w:fldChar w:fldCharType="separate"/>
      </w:r>
      <w:r w:rsidR="0023790F" w:rsidRPr="0023790F">
        <w:rPr>
          <w:noProof/>
          <w:spacing w:val="-4"/>
        </w:rPr>
        <w:t>(COURTNEY; KIRKLAND; VIGUERIE, 1997; DYSON et al., 2007)</w:t>
      </w:r>
      <w:r w:rsidR="0023790F">
        <w:rPr>
          <w:spacing w:val="-4"/>
        </w:rPr>
        <w:fldChar w:fldCharType="end"/>
      </w:r>
      <w:r w:rsidR="0023790F">
        <w:rPr>
          <w:spacing w:val="-4"/>
        </w:rPr>
        <w:t xml:space="preserve">, ainda seria plausível sua omissão devido à recente proposição deste conjunto de métodos. No entanto, </w:t>
      </w:r>
      <w:r w:rsidR="00944005">
        <w:rPr>
          <w:spacing w:val="-4"/>
        </w:rPr>
        <w:t xml:space="preserve">tais trabalhos citam as mesmas abordagens criticadas pelo RDM, aproximadamente 20 anos após o início da discussão relacionada à Modelagem Exploratória </w:t>
      </w:r>
      <w:r w:rsidR="00944005">
        <w:rPr>
          <w:spacing w:val="-4"/>
        </w:rPr>
        <w:fldChar w:fldCharType="begin" w:fldLock="1"/>
      </w:r>
      <w:r w:rsidR="00E30776">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944005">
        <w:rPr>
          <w:spacing w:val="-4"/>
        </w:rPr>
        <w:fldChar w:fldCharType="separate"/>
      </w:r>
      <w:r w:rsidR="00944005" w:rsidRPr="00944005">
        <w:rPr>
          <w:noProof/>
          <w:spacing w:val="-4"/>
        </w:rPr>
        <w:t>(BANKES, 1993)</w:t>
      </w:r>
      <w:r w:rsidR="00944005">
        <w:rPr>
          <w:spacing w:val="-4"/>
        </w:rPr>
        <w:fldChar w:fldCharType="end"/>
      </w:r>
      <w:r w:rsidR="00944005">
        <w:rPr>
          <w:spacing w:val="-4"/>
        </w:rPr>
        <w:t xml:space="preserve">. </w:t>
      </w:r>
      <w:commentRangeEnd w:id="165"/>
      <w:r w:rsidR="001C70DE">
        <w:rPr>
          <w:rStyle w:val="Refdecomentrio"/>
        </w:rPr>
        <w:commentReference w:id="165"/>
      </w:r>
      <w:commentRangeStart w:id="166"/>
      <w:commentRangeStart w:id="167"/>
      <w:r w:rsidR="00944005">
        <w:rPr>
          <w:spacing w:val="-4"/>
        </w:rPr>
        <w:t>Ao desconsiderar o desenvolvimento destes novos artefatos, a literatura em estratégia empresarial ignora a oportunidade de explorar a contribui</w:t>
      </w:r>
      <w:r w:rsidR="004808E3">
        <w:rPr>
          <w:spacing w:val="-4"/>
        </w:rPr>
        <w:t>ção destes artefatos para a</w:t>
      </w:r>
      <w:r w:rsidR="00944005">
        <w:rPr>
          <w:spacing w:val="-4"/>
        </w:rPr>
        <w:t xml:space="preserve"> avaliação de decisões estratégicas. </w:t>
      </w:r>
      <w:commentRangeEnd w:id="166"/>
      <w:r w:rsidR="001C70DE">
        <w:rPr>
          <w:rStyle w:val="Refdecomentrio"/>
        </w:rPr>
        <w:commentReference w:id="166"/>
      </w:r>
      <w:r w:rsidR="00944005">
        <w:rPr>
          <w:spacing w:val="-4"/>
        </w:rPr>
        <w:t>Esta é precisamente a limitação existente no conhecimento em avaliação de decisões estratégicas em negócios que este trabalho procura endereçar</w:t>
      </w:r>
      <w:r w:rsidR="00EB639D">
        <w:rPr>
          <w:spacing w:val="-4"/>
        </w:rPr>
        <w:t xml:space="preserve"> aplicando e avaliando a aplicação do RDM em um ambiente de negócios</w:t>
      </w:r>
      <w:r w:rsidR="00944005">
        <w:rPr>
          <w:spacing w:val="-4"/>
        </w:rPr>
        <w:t>.</w:t>
      </w:r>
      <w:commentRangeEnd w:id="167"/>
      <w:r w:rsidR="001C70DE">
        <w:rPr>
          <w:rStyle w:val="Refdecomentrio"/>
        </w:rPr>
        <w:commentReference w:id="167"/>
      </w:r>
    </w:p>
    <w:p w14:paraId="1931FF7C" w14:textId="77777777" w:rsidR="00BB3C9D" w:rsidRPr="005F2A88" w:rsidRDefault="00EB639D" w:rsidP="005F2A88">
      <w:pPr>
        <w:rPr>
          <w:b/>
          <w:spacing w:val="-4"/>
        </w:rPr>
      </w:pPr>
      <w:commentRangeStart w:id="168"/>
      <w:r w:rsidRPr="005F2A88">
        <w:rPr>
          <w:b/>
          <w:spacing w:val="-4"/>
        </w:rPr>
        <w:t>[</w:t>
      </w:r>
      <w:r w:rsidR="005F2A88" w:rsidRPr="005F2A88">
        <w:rPr>
          <w:b/>
          <w:spacing w:val="-4"/>
        </w:rPr>
        <w:t xml:space="preserve">Dúvida: Inserir aqui a parte da literatura que trata de suporte à estratégia com </w:t>
      </w:r>
      <w:r w:rsidR="004808E3" w:rsidRPr="005F2A88">
        <w:rPr>
          <w:b/>
          <w:spacing w:val="-4"/>
        </w:rPr>
        <w:t>modelagem,</w:t>
      </w:r>
      <w:r w:rsidR="005F2A88" w:rsidRPr="005F2A88">
        <w:rPr>
          <w:b/>
          <w:spacing w:val="-4"/>
        </w:rPr>
        <w:t xml:space="preserve"> mas não menciona o RDM</w:t>
      </w:r>
      <w:r w:rsidR="00E83AF5">
        <w:rPr>
          <w:b/>
          <w:spacing w:val="-4"/>
        </w:rPr>
        <w:t xml:space="preserve"> </w:t>
      </w:r>
      <w:r w:rsidR="004808E3">
        <w:rPr>
          <w:b/>
          <w:spacing w:val="-4"/>
        </w:rPr>
        <w:t>Ex (Morecroft</w:t>
      </w:r>
      <w:r w:rsidR="00E83AF5">
        <w:rPr>
          <w:b/>
          <w:spacing w:val="-4"/>
        </w:rPr>
        <w:t xml:space="preserve">, Schoemaker, </w:t>
      </w:r>
      <w:r w:rsidR="004808E3">
        <w:rPr>
          <w:b/>
          <w:spacing w:val="-4"/>
        </w:rPr>
        <w:t>etc.</w:t>
      </w:r>
      <w:r w:rsidR="00E83AF5">
        <w:rPr>
          <w:b/>
          <w:spacing w:val="-4"/>
        </w:rPr>
        <w:t>) e os que falam em “Estrat</w:t>
      </w:r>
      <w:r w:rsidR="004808E3">
        <w:rPr>
          <w:b/>
          <w:spacing w:val="-4"/>
        </w:rPr>
        <w:t>égias Adaptat</w:t>
      </w:r>
      <w:r w:rsidR="00E83AF5">
        <w:rPr>
          <w:b/>
          <w:spacing w:val="-4"/>
        </w:rPr>
        <w:t>i</w:t>
      </w:r>
      <w:r w:rsidR="004808E3">
        <w:rPr>
          <w:b/>
          <w:spacing w:val="-4"/>
        </w:rPr>
        <w:t>v</w:t>
      </w:r>
      <w:r w:rsidR="00E83AF5">
        <w:rPr>
          <w:b/>
          <w:spacing w:val="-4"/>
        </w:rPr>
        <w:t xml:space="preserve">as” sem dizer como </w:t>
      </w:r>
      <w:r w:rsidR="004808E3">
        <w:rPr>
          <w:b/>
          <w:spacing w:val="-4"/>
        </w:rPr>
        <w:t>avaliar</w:t>
      </w:r>
      <w:r w:rsidR="004808E3" w:rsidRPr="005F2A88">
        <w:rPr>
          <w:b/>
          <w:spacing w:val="-4"/>
        </w:rPr>
        <w:t>? ]</w:t>
      </w:r>
      <w:commentRangeEnd w:id="168"/>
      <w:r w:rsidR="001C70DE">
        <w:rPr>
          <w:rStyle w:val="Refdecomentrio"/>
        </w:rPr>
        <w:commentReference w:id="168"/>
      </w:r>
    </w:p>
    <w:p w14:paraId="4D929646" w14:textId="511DC708" w:rsidR="00580D7E" w:rsidRDefault="00580D7E" w:rsidP="00104DE6">
      <w:pPr>
        <w:ind w:firstLine="0"/>
        <w:rPr>
          <w:spacing w:val="-4"/>
        </w:rPr>
      </w:pPr>
    </w:p>
    <w:p w14:paraId="0B9BE77B" w14:textId="2A8A9A06" w:rsidR="00580D7E" w:rsidRDefault="00580D7E" w:rsidP="00580D7E">
      <w:pPr>
        <w:pStyle w:val="Legenda"/>
      </w:pPr>
      <w:bookmarkStart w:id="169" w:name="_Ref478981231"/>
      <w:bookmarkStart w:id="170" w:name="_Toc479347021"/>
      <w:commentRangeStart w:id="171"/>
      <w:r>
        <w:lastRenderedPageBreak/>
        <w:t xml:space="preserve">Figura </w:t>
      </w:r>
      <w:r w:rsidR="003019C2">
        <w:fldChar w:fldCharType="begin"/>
      </w:r>
      <w:r w:rsidR="003019C2">
        <w:instrText xml:space="preserve"> SEQ Figura \* ARABIC </w:instrText>
      </w:r>
      <w:r w:rsidR="003019C2">
        <w:fldChar w:fldCharType="separate"/>
      </w:r>
      <w:r w:rsidR="001375A1">
        <w:rPr>
          <w:noProof/>
        </w:rPr>
        <w:t>11</w:t>
      </w:r>
      <w:r w:rsidR="003019C2">
        <w:rPr>
          <w:noProof/>
        </w:rPr>
        <w:fldChar w:fldCharType="end"/>
      </w:r>
      <w:bookmarkEnd w:id="169"/>
      <w:r>
        <w:t xml:space="preserve"> – Uso de Ferramentas para Suporte ao Desenvolvimento da Estratégia</w:t>
      </w:r>
      <w:bookmarkEnd w:id="170"/>
    </w:p>
    <w:p w14:paraId="770C0A4F" w14:textId="77777777" w:rsidR="00580D7E" w:rsidRDefault="00580D7E" w:rsidP="00580D7E">
      <w:pPr>
        <w:ind w:firstLine="0"/>
        <w:rPr>
          <w:rFonts w:cs="Arial"/>
        </w:rPr>
      </w:pPr>
      <w:r>
        <w:rPr>
          <w:noProof/>
        </w:rPr>
        <w:drawing>
          <wp:inline distT="0" distB="0" distL="0" distR="0" wp14:anchorId="406906AF" wp14:editId="18324AEF">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26">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commentRangeEnd w:id="171"/>
      <w:r w:rsidR="001C70DE">
        <w:rPr>
          <w:rStyle w:val="Refdecomentrio"/>
        </w:rPr>
        <w:commentReference w:id="171"/>
      </w:r>
    </w:p>
    <w:p w14:paraId="74256F38" w14:textId="392121B6" w:rsidR="00580D7E" w:rsidRDefault="00580D7E" w:rsidP="00104DE6">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84B51B5" w14:textId="77777777" w:rsidR="00104DE6" w:rsidRDefault="00104DE6" w:rsidP="00104DE6">
      <w:commentRangeStart w:id="172"/>
      <w:r>
        <w:t xml:space="preserve">Em termos práticos, a superação destas restrições relacionadas à falta de conhecimento tem o potencial de elevar a qualidade das decisões das empresas que a usarem. </w:t>
      </w:r>
      <w:commentRangeEnd w:id="172"/>
      <w:r w:rsidR="001C70DE">
        <w:rPr>
          <w:rStyle w:val="Refdecomentrio"/>
        </w:rPr>
        <w:commentReference w:id="172"/>
      </w:r>
      <w:r>
        <w:rPr>
          <w:spacing w:val="-4"/>
        </w:rPr>
        <w:t xml:space="preserve">Uma survey conduzida junto a associados da Sociedade de Pesquisa </w:t>
      </w:r>
      <w:r>
        <w:rPr>
          <w:spacing w:val="-4"/>
        </w:rPr>
        <w:lastRenderedPageBreak/>
        <w:t xml:space="preserve">Operacional inglesa identificou as ferramentas mais utilizadas para o suporte à estratégia, corroborando esta proposiçã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t xml:space="preserve">Figura </w:t>
      </w:r>
      <w:r>
        <w:rPr>
          <w:noProof/>
        </w:rPr>
        <w:t>8</w:t>
      </w:r>
      <w:r>
        <w:rPr>
          <w:spacing w:val="-4"/>
        </w:rPr>
        <w:fldChar w:fldCharType="end"/>
      </w:r>
      <w:r>
        <w:rPr>
          <w:spacing w:val="-4"/>
        </w:rPr>
        <w:t xml:space="preserve"> sintetiza os resultados da pesquisa de O’Brien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suppress-author" : 1, "uris" : [ "http://www.mendeley.com/documents/?uuid=9ceb8116-91e1-46dc-9f0b-29e7784e86bc" ] } ], "mendeley" : { "formattedCitation" : "(2011)", "plainTextFormattedCitation" : "(2011)", "previouslyFormattedCitation" : "(2011)" }, "properties" : { "noteIndex" : 0 }, "schema" : "https://github.com/citation-style-language/schema/raw/master/csl-citation.json" }</w:instrText>
      </w:r>
      <w:r>
        <w:rPr>
          <w:spacing w:val="-4"/>
        </w:rPr>
        <w:fldChar w:fldCharType="separate"/>
      </w:r>
      <w:r w:rsidRPr="008F03C1">
        <w:rPr>
          <w:noProof/>
          <w:spacing w:val="-4"/>
        </w:rPr>
        <w:t>(2011)</w:t>
      </w:r>
      <w:r>
        <w:rPr>
          <w:spacing w:val="-4"/>
        </w:rPr>
        <w:fldChar w:fldCharType="end"/>
      </w:r>
      <w:r>
        <w:rPr>
          <w:spacing w:val="-4"/>
        </w:rPr>
        <w:t>, a qual categorizou ferramentas para suporte a estratégia em três grupos: Ferramentas “Gerenciais / Estratégicas” (Grupo Management/</w:t>
      </w:r>
      <w:r w:rsidRPr="00BC5B27">
        <w:rPr>
          <w:spacing w:val="-4"/>
        </w:rPr>
        <w:t>Strategy</w:t>
      </w:r>
      <w:r>
        <w:rPr>
          <w:spacing w:val="-4"/>
        </w:rPr>
        <w:t>); ferramentas da Pesquisa Operacional (OR/MS), e ferramentas da Pesquisa Operacional “Soft”, ou “</w:t>
      </w:r>
      <w:r w:rsidRPr="00BC5B27">
        <w:rPr>
          <w:spacing w:val="-4"/>
        </w:rPr>
        <w:t>Problem Structuring Methods</w:t>
      </w:r>
      <w:r>
        <w:rPr>
          <w:spacing w:val="-4"/>
        </w:rPr>
        <w:t xml:space="preserve">”. Como é possível observar, mesmo que a pesquisa tenha sido realizada junto a associados da Sociedade de Pesquisa Operacional, o grupo de ferramentas que liderou os índices de utilização foram as ferramentas de Gestão/Estratégia. </w:t>
      </w:r>
      <w:commentRangeStart w:id="173"/>
      <w:r>
        <w:rPr>
          <w:spacing w:val="-4"/>
        </w:rPr>
        <w:t xml:space="preserve">Em segundo lugar, pode-se observar que as ferramentas mais utilizadas são as de avaliação financeira dos projetos, seguidas de ferramentas simples. Deve-se notar que estas ferramentas são baseadas no paradigma “Predizer e Agir”, susceptíveis às limitações indicadas anteriormente.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98632D">
        <w:rPr>
          <w:noProof/>
          <w:spacing w:val="-4"/>
        </w:rPr>
        <w:t>(LEMPERT; POPPER; BANKES, 2003)</w:t>
      </w:r>
      <w:r>
        <w:rPr>
          <w:spacing w:val="-4"/>
        </w:rPr>
        <w:fldChar w:fldCharType="end"/>
      </w:r>
      <w:r>
        <w:rPr>
          <w:spacing w:val="-4"/>
        </w:rPr>
        <w:t>.</w:t>
      </w:r>
      <w:commentRangeEnd w:id="173"/>
      <w:r w:rsidR="001C70DE">
        <w:rPr>
          <w:rStyle w:val="Refdecomentrio"/>
        </w:rPr>
        <w:commentReference w:id="173"/>
      </w:r>
    </w:p>
    <w:p w14:paraId="1C8A5C41" w14:textId="08E99B06" w:rsidR="00104DE6" w:rsidRDefault="00104DE6" w:rsidP="00104DE6">
      <w:r>
        <w:t xml:space="preserve">Quanto </w:t>
      </w:r>
      <w:commentRangeStart w:id="174"/>
      <w:r>
        <w:t xml:space="preserve">à empresa </w:t>
      </w:r>
      <w:commentRangeEnd w:id="174"/>
      <w:r w:rsidR="001C70DE">
        <w:rPr>
          <w:rStyle w:val="Refdecomentrio"/>
        </w:rPr>
        <w:commentReference w:id="174"/>
      </w:r>
      <w:r>
        <w:t xml:space="preserve">na qual o método será aplicado, </w:t>
      </w:r>
      <w:r w:rsidRPr="009A2A28">
        <w:t xml:space="preserve">este trabalho contribui por explicitar as Incertezas, Objetivos e Opções relacionadas às </w:t>
      </w:r>
      <w:r>
        <w:t xml:space="preserve">suas </w:t>
      </w:r>
      <w:r w:rsidRPr="009A2A28">
        <w:t>decisões estrat</w:t>
      </w:r>
      <w:r>
        <w:t xml:space="preserve">égicas. </w:t>
      </w:r>
      <w:commentRangeStart w:id="175"/>
      <w:r>
        <w:t xml:space="preserve">Tais elementos serão relacionados por meio de um modelo computacional de modo a ligar possíveis decisões às suas consequências previstas. </w:t>
      </w:r>
      <w:commentRangeEnd w:id="175"/>
      <w:r w:rsidR="001C70DE">
        <w:rPr>
          <w:rStyle w:val="Refdecomentrio"/>
        </w:rPr>
        <w:commentReference w:id="175"/>
      </w:r>
      <w:commentRangeStart w:id="176"/>
      <w:r>
        <w:t xml:space="preserve">Tal nível de formulação e explicitação quantitativa das opções estratégicas da empresa é uma contribuição </w:t>
      </w:r>
      <w:r>
        <w:rPr>
          <w:i/>
        </w:rPr>
        <w:t>per se</w:t>
      </w:r>
      <w:r>
        <w:t xml:space="preserve">. </w:t>
      </w:r>
      <w:commentRangeEnd w:id="176"/>
      <w:r w:rsidR="001C70DE">
        <w:rPr>
          <w:rStyle w:val="Refdecomentrio"/>
        </w:rPr>
        <w:commentReference w:id="176"/>
      </w:r>
      <w:commentRangeStart w:id="177"/>
      <w:r>
        <w:t>Em segundo lugar, o trabalho irá explorar os impactos de incertezas críticas em relação às decisões estratégicas</w:t>
      </w:r>
      <w:del w:id="178" w:author="Daniel Lacerda" w:date="2017-04-29T14:12:00Z">
        <w:r w:rsidDel="001C70DE">
          <w:delText xml:space="preserve"> da empresa</w:delText>
        </w:r>
      </w:del>
      <w:r>
        <w:t xml:space="preserve">. </w:t>
      </w:r>
      <w:commentRangeEnd w:id="177"/>
      <w:r w:rsidR="001C70DE">
        <w:rPr>
          <w:rStyle w:val="Refdecomentrio"/>
        </w:rPr>
        <w:commentReference w:id="177"/>
      </w:r>
      <w:commentRangeStart w:id="179"/>
      <w:r>
        <w:t xml:space="preserve">Utilizando um framework de análise baseado em predições, a empresa atualmente não realiza tal tipo de análise, mantendo-se ignorante em relação ao impacto de tais incertezas em seus resultados no longo prazo. </w:t>
      </w:r>
      <w:commentRangeEnd w:id="179"/>
      <w:r w:rsidR="001C70DE">
        <w:rPr>
          <w:rStyle w:val="Refdecomentrio"/>
        </w:rPr>
        <w:commentReference w:id="179"/>
      </w:r>
      <w:r>
        <w:t>Finalmente, o trabalho busca contribuir para a tomada de decisões estratégicas nas empresas em geral, permitindo que decisões que afetam o longo prazo sejam tomadas com base quantitativa. Espera-se, portanto, que tal trabalho eleve a capacidade da empresa em questão a tomar decisões robustas, e ainda sirva como um primeiro modelo que pode ser replicado em outras circunstâncias.</w:t>
      </w:r>
    </w:p>
    <w:p w14:paraId="08E41143" w14:textId="77777777" w:rsidR="00F023BF" w:rsidRDefault="003A5BCD" w:rsidP="003A5BCD">
      <w:pPr>
        <w:pStyle w:val="Ttulo2"/>
      </w:pPr>
      <w:bookmarkStart w:id="180" w:name="_Toc479347056"/>
      <w:r>
        <w:t>Estrutura do Trabalho</w:t>
      </w:r>
      <w:bookmarkEnd w:id="180"/>
    </w:p>
    <w:p w14:paraId="3076EF2A" w14:textId="77777777" w:rsidR="009A2021" w:rsidRDefault="006F1A8E" w:rsidP="00A112BC">
      <w:r>
        <w:t xml:space="preserve">A </w:t>
      </w:r>
      <w:r w:rsidR="009A2021">
        <w:fldChar w:fldCharType="begin"/>
      </w:r>
      <w:r w:rsidR="009A2021">
        <w:instrText xml:space="preserve"> REF _Ref471840441 \h </w:instrText>
      </w:r>
      <w:r w:rsidR="009A2021">
        <w:fldChar w:fldCharType="separate"/>
      </w:r>
      <w:r w:rsidR="00C25FF3">
        <w:t xml:space="preserve">Figura </w:t>
      </w:r>
      <w:r w:rsidR="00C25FF3">
        <w:rPr>
          <w:noProof/>
        </w:rPr>
        <w:t>9</w:t>
      </w:r>
      <w:r w:rsidR="009A2021">
        <w:fldChar w:fldCharType="end"/>
      </w:r>
      <w:r w:rsidR="009A2021">
        <w:t xml:space="preserve"> ilustra a Estrutura proposta para este trabalho. No capítulo 2, serão expostos os principais conceitos pertinentes para a execução deste trabalho, incluindo </w:t>
      </w:r>
      <w:r w:rsidR="003432AA">
        <w:t>a Avaliação de Decisões Estratégicas, Incerteza Profunda, e o RDM.</w:t>
      </w:r>
    </w:p>
    <w:p w14:paraId="5DC1DE18" w14:textId="77777777" w:rsidR="00FF73EE" w:rsidRDefault="009A2021" w:rsidP="00FF73EE">
      <w:r>
        <w:lastRenderedPageBreak/>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rsidR="0027401C">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717235A1" w14:textId="77777777" w:rsidR="0027401C" w:rsidRDefault="0027401C" w:rsidP="00A112BC">
      <w:r>
        <w:t xml:space="preserve">No capítulo 4, propõe-se que os resultados do trabalho sejam particionados em três partes distintas. Na primeira parte, a aplicação do RDM será descrita, de modo a explicitar as decisões tomadas no processo de aplicação do RDM. Tal etapa contribuirá especificamente com a empresa em questão por propor uma análise da robustez de sua estratégia. Na segunda parte, a aplicação realizada será discutida, de modo a explicitar heurísticas contingenciais e construtivas </w:t>
      </w:r>
      <w:r>
        <w:fldChar w:fldCharType="begin" w:fldLock="1"/>
      </w:r>
      <w:r w:rsidR="000D14B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27401C">
        <w:rPr>
          <w:noProof/>
        </w:rPr>
        <w:t>(DRESCH et al., 2015)</w:t>
      </w:r>
      <w:r>
        <w:fldChar w:fldCharType="end"/>
      </w:r>
      <w:r>
        <w:t xml:space="preserve"> utilizadas durante o processo de formulação e aplicação do modelo em questão. Tal etapa busca explicitar conhecimentos obtidos na construção do modelo, contribuindo especificamente à academia, e à questão de “como aplicar o RDM” em um novo contexto. </w:t>
      </w:r>
    </w:p>
    <w:p w14:paraId="45804571" w14:textId="6E32B855" w:rsidR="009A2021" w:rsidRDefault="009A2021" w:rsidP="009A2021">
      <w:pPr>
        <w:pStyle w:val="Legenda"/>
      </w:pPr>
      <w:bookmarkStart w:id="181" w:name="_Ref471840441"/>
      <w:bookmarkStart w:id="182" w:name="_Toc479347022"/>
      <w:r>
        <w:lastRenderedPageBreak/>
        <w:t xml:space="preserve">Figura </w:t>
      </w:r>
      <w:r w:rsidR="003019C2">
        <w:fldChar w:fldCharType="begin"/>
      </w:r>
      <w:r w:rsidR="003019C2">
        <w:instrText xml:space="preserve"> SEQ Figura \* ARABIC </w:instrText>
      </w:r>
      <w:r w:rsidR="003019C2">
        <w:fldChar w:fldCharType="separate"/>
      </w:r>
      <w:r w:rsidR="001375A1">
        <w:rPr>
          <w:noProof/>
        </w:rPr>
        <w:t>12</w:t>
      </w:r>
      <w:r w:rsidR="003019C2">
        <w:rPr>
          <w:noProof/>
        </w:rPr>
        <w:fldChar w:fldCharType="end"/>
      </w:r>
      <w:bookmarkEnd w:id="181"/>
      <w:r>
        <w:t xml:space="preserve"> – Estrutura do Trabalho.</w:t>
      </w:r>
      <w:bookmarkEnd w:id="182"/>
    </w:p>
    <w:p w14:paraId="64F4E5E0" w14:textId="77777777" w:rsidR="006F1A8E" w:rsidRDefault="006F1A8E" w:rsidP="006F1A8E">
      <w:pPr>
        <w:ind w:firstLine="0"/>
      </w:pPr>
      <w:r>
        <w:rPr>
          <w:noProof/>
        </w:rPr>
        <w:drawing>
          <wp:inline distT="0" distB="0" distL="0" distR="0" wp14:anchorId="5C7160C1" wp14:editId="0499B338">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2223BCCF" w14:textId="77777777" w:rsidR="009A2021" w:rsidRDefault="009A2021" w:rsidP="009A2021">
      <w:pPr>
        <w:ind w:firstLine="0"/>
        <w:jc w:val="center"/>
      </w:pPr>
      <w:r>
        <w:t>Fonte: Elaborado pelo autor.</w:t>
      </w:r>
    </w:p>
    <w:p w14:paraId="500F2365" w14:textId="77777777" w:rsidR="0072270E" w:rsidRDefault="0027401C" w:rsidP="0072270E">
      <w:r>
        <w:t xml:space="preserve">Finalmente, a terceira parte tratará de avaliar a aplicação do RDM. Propõe-se a utilização de entrevistas </w:t>
      </w:r>
      <w:r w:rsidR="00F213DD">
        <w:t>semiestruturadas</w:t>
      </w:r>
      <w:r>
        <w:t xml:space="preserve"> junto a profissionais envolvidos no processo de decisão, de modo que estes explicitem sua opinião sobre a abordagem RDM. Neste sentido, procura-se finalmente avaliar a aplicabilidade do RDM e suas limitações no novo contexto de aplicação.</w:t>
      </w:r>
    </w:p>
    <w:p w14:paraId="6FCDBD7E" w14:textId="538D4EB9" w:rsidR="0072270E" w:rsidRDefault="0072270E" w:rsidP="0027401C">
      <w:r>
        <w:t>Após a explicitação dos resultados da pesquisa o trabalho será concluído no capítulo 5 com a explicitação de suas contribuições, limitações e sugestões de trabalhos futuros.</w:t>
      </w:r>
    </w:p>
    <w:p w14:paraId="42EB88E1" w14:textId="35B39487" w:rsidR="0072270E" w:rsidRPr="00A112BC" w:rsidRDefault="0072270E" w:rsidP="00DC5DA9">
      <w:pPr>
        <w:ind w:firstLine="0"/>
      </w:pP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183" w:name="_Toc479347057"/>
      <w:r>
        <w:lastRenderedPageBreak/>
        <w:t>FUNDAMENTAÇÃO TÉORICA</w:t>
      </w:r>
      <w:bookmarkEnd w:id="183"/>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77777777" w:rsidR="00C861A3" w:rsidRDefault="00C861A3" w:rsidP="00C861A3">
      <w:pPr>
        <w:pStyle w:val="Ttulo2"/>
      </w:pPr>
      <w:bookmarkStart w:id="184" w:name="_Toc479347058"/>
      <w:r>
        <w:t>Avaliação de Decisões Estratégicas Sob Incerteza</w:t>
      </w:r>
      <w:r w:rsidR="00573AAD">
        <w:t xml:space="preserve"> Profunda</w:t>
      </w:r>
      <w:bookmarkEnd w:id="184"/>
    </w:p>
    <w:p w14:paraId="53C1F93E" w14:textId="77777777" w:rsidR="00573AAD" w:rsidRDefault="00573AAD" w:rsidP="00573AAD">
      <w:r>
        <w:t>A Avaliação de Decisões Estratégicas em organizações é o objeto de estudo deste trabalho, servindo o termo “sob incerteza profunda” (traduzido de deep uncertainty)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185" w:name="_Toc479347059"/>
      <w:r>
        <w:t xml:space="preserve">Avaliação de </w:t>
      </w:r>
      <w:r w:rsidR="00EF7350">
        <w:t>Decisões</w:t>
      </w:r>
      <w:r>
        <w:t xml:space="preserve"> Estratégias</w:t>
      </w:r>
      <w:bookmarkEnd w:id="185"/>
    </w:p>
    <w:p w14:paraId="7940A63B" w14:textId="77777777" w:rsidR="007D2350" w:rsidRDefault="007D2350" w:rsidP="00203F10">
      <w:r>
        <w:t>[Começar aqui pelas definições mais formais]</w:t>
      </w:r>
    </w:p>
    <w:p w14:paraId="4036293C" w14:textId="77777777" w:rsidR="007D2350" w:rsidRDefault="007D2350" w:rsidP="00203F10">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14:paraId="78D8A9C0" w14:textId="77777777" w:rsidR="007D2350" w:rsidRDefault="007D2350" w:rsidP="00203F10"/>
    <w:p w14:paraId="2AF52B7A" w14:textId="77777777"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w:t>
      </w:r>
      <w:r>
        <w:lastRenderedPageBreak/>
        <w:t xml:space="preserve">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MINTZBERG; 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77777777"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C25FF3">
        <w:t xml:space="preserve">Quadro </w:t>
      </w:r>
      <w:r w:rsidR="00C25FF3">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77777777" w:rsidR="00F914AA" w:rsidRDefault="00F914AA" w:rsidP="00F914AA">
      <w:pPr>
        <w:pStyle w:val="Legenda"/>
      </w:pPr>
      <w:bookmarkStart w:id="186" w:name="_Ref478472175"/>
      <w:bookmarkStart w:id="187" w:name="_Toc479346811"/>
      <w:r>
        <w:t xml:space="preserve">Quadro </w:t>
      </w:r>
      <w:r w:rsidR="003019C2">
        <w:fldChar w:fldCharType="begin"/>
      </w:r>
      <w:r w:rsidR="003019C2">
        <w:instrText xml:space="preserve"> SEQ Quadro \* ARABIC </w:instrText>
      </w:r>
      <w:r w:rsidR="003019C2">
        <w:fldChar w:fldCharType="separate"/>
      </w:r>
      <w:r w:rsidR="00C25FF3">
        <w:rPr>
          <w:noProof/>
        </w:rPr>
        <w:t>3</w:t>
      </w:r>
      <w:r w:rsidR="003019C2">
        <w:rPr>
          <w:noProof/>
        </w:rPr>
        <w:fldChar w:fldCharType="end"/>
      </w:r>
      <w:bookmarkEnd w:id="186"/>
      <w:r>
        <w:t xml:space="preserve"> – Características de Decisões Estratégicas</w:t>
      </w:r>
      <w:bookmarkEnd w:id="187"/>
    </w:p>
    <w:tbl>
      <w:tblPr>
        <w:tblStyle w:val="TabelaSimples5"/>
        <w:tblW w:w="9067" w:type="dxa"/>
        <w:tblLook w:val="04A0" w:firstRow="1" w:lastRow="0" w:firstColumn="1" w:lastColumn="0" w:noHBand="0" w:noVBand="1"/>
      </w:tblPr>
      <w:tblGrid>
        <w:gridCol w:w="2689"/>
        <w:gridCol w:w="6378"/>
      </w:tblGrid>
      <w:tr w:rsidR="00F914AA" w14:paraId="5BC56BFA" w14:textId="77777777" w:rsidTr="003A446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689" w:type="dxa"/>
            <w:tcBorders>
              <w:top w:val="single" w:sz="4" w:space="0" w:color="auto"/>
              <w:left w:val="single" w:sz="4" w:space="0" w:color="auto"/>
            </w:tcBorders>
          </w:tcPr>
          <w:p w14:paraId="0144B792" w14:textId="77777777" w:rsidR="00F914AA" w:rsidRPr="00F914AA" w:rsidRDefault="00F914AA" w:rsidP="00203F10">
            <w:pPr>
              <w:ind w:firstLine="0"/>
              <w:rPr>
                <w:b/>
              </w:rPr>
            </w:pPr>
            <w:r w:rsidRPr="00F914AA">
              <w:rPr>
                <w:b/>
              </w:rPr>
              <w:t>Característica</w:t>
            </w:r>
          </w:p>
        </w:tc>
        <w:tc>
          <w:tcPr>
            <w:tcW w:w="6378" w:type="dxa"/>
            <w:tcBorders>
              <w:top w:val="single" w:sz="4" w:space="0" w:color="auto"/>
              <w:right w:val="single" w:sz="4" w:space="0" w:color="auto"/>
            </w:tcBorders>
          </w:tcPr>
          <w:p w14:paraId="44430FE4" w14:textId="77777777" w:rsidR="00F914AA" w:rsidRPr="00F914AA" w:rsidRDefault="00F914AA" w:rsidP="00203F10">
            <w:pPr>
              <w:ind w:firstLine="0"/>
              <w:cnfStyle w:val="100000000000" w:firstRow="1" w:lastRow="0" w:firstColumn="0" w:lastColumn="0" w:oddVBand="0" w:evenVBand="0" w:oddHBand="0" w:evenHBand="0" w:firstRowFirstColumn="0" w:firstRowLastColumn="0" w:lastRowFirstColumn="0" w:lastRowLastColumn="0"/>
              <w:rPr>
                <w:b/>
              </w:rPr>
            </w:pPr>
            <w:r w:rsidRPr="00F914AA">
              <w:rPr>
                <w:b/>
              </w:rPr>
              <w:t>Definiç</w:t>
            </w:r>
            <w:r>
              <w:rPr>
                <w:b/>
              </w:rPr>
              <w:t>ão</w:t>
            </w:r>
          </w:p>
        </w:tc>
      </w:tr>
      <w:tr w:rsidR="00F914AA" w14:paraId="720B9394"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3FCC4C6F" w14:textId="77777777" w:rsidR="00F914AA" w:rsidRDefault="00F914AA" w:rsidP="00203F10">
            <w:pPr>
              <w:ind w:firstLine="0"/>
            </w:pPr>
            <w:r>
              <w:t>Amplitude das Implicações</w:t>
            </w:r>
          </w:p>
        </w:tc>
        <w:tc>
          <w:tcPr>
            <w:tcW w:w="6378" w:type="dxa"/>
            <w:tcBorders>
              <w:right w:val="single" w:sz="4" w:space="0" w:color="auto"/>
            </w:tcBorders>
          </w:tcPr>
          <w:p w14:paraId="1B9D0668"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A decisão em questão possui implicações de larga amplitude e escopo.</w:t>
            </w:r>
          </w:p>
        </w:tc>
      </w:tr>
      <w:tr w:rsidR="00F914AA" w14:paraId="47A68C89"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41297FC3" w14:textId="77777777" w:rsidR="00F914AA" w:rsidRDefault="00F914AA" w:rsidP="00203F10">
            <w:pPr>
              <w:ind w:firstLine="0"/>
            </w:pPr>
            <w:r>
              <w:t>Complexidade</w:t>
            </w:r>
          </w:p>
        </w:tc>
        <w:tc>
          <w:tcPr>
            <w:tcW w:w="6378" w:type="dxa"/>
            <w:tcBorders>
              <w:right w:val="single" w:sz="4" w:space="0" w:color="auto"/>
            </w:tcBorders>
          </w:tcPr>
          <w:p w14:paraId="7017445D"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 xml:space="preserve">O contexto da tomada de decisão é caracterizado por complexidade e alta </w:t>
            </w:r>
            <w:r w:rsidR="00F213DD">
              <w:t>interconectividade</w:t>
            </w:r>
            <w:r>
              <w:t>, demandando um tratamento integrado.</w:t>
            </w:r>
          </w:p>
        </w:tc>
      </w:tr>
      <w:tr w:rsidR="00F914AA" w14:paraId="4651DBDB"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5B6A3B36" w14:textId="77777777" w:rsidR="00F914AA" w:rsidRDefault="00F914AA" w:rsidP="00203F10">
            <w:pPr>
              <w:ind w:firstLine="0"/>
            </w:pPr>
            <w:r>
              <w:t>Durabilidade e Irreversibilidade</w:t>
            </w:r>
          </w:p>
        </w:tc>
        <w:tc>
          <w:tcPr>
            <w:tcW w:w="6378" w:type="dxa"/>
            <w:tcBorders>
              <w:right w:val="single" w:sz="4" w:space="0" w:color="auto"/>
            </w:tcBorders>
          </w:tcPr>
          <w:p w14:paraId="156E5F7C"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Os efeitos da decisão têm impacto perene, possivelmente irreversível, com baixa possibilidade aprendizagem por tentativa e erro.</w:t>
            </w:r>
          </w:p>
        </w:tc>
      </w:tr>
      <w:tr w:rsidR="00F914AA" w14:paraId="7335316B"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4D6C4928" w14:textId="77777777" w:rsidR="00F914AA" w:rsidRDefault="00F914AA" w:rsidP="00203F10">
            <w:pPr>
              <w:ind w:firstLine="0"/>
            </w:pPr>
            <w:r>
              <w:t xml:space="preserve">Incerteza e </w:t>
            </w:r>
            <w:r w:rsidR="0013681D">
              <w:t>Delay</w:t>
            </w:r>
          </w:p>
        </w:tc>
        <w:tc>
          <w:tcPr>
            <w:tcW w:w="6378" w:type="dxa"/>
            <w:tcBorders>
              <w:right w:val="single" w:sz="4" w:space="0" w:color="auto"/>
            </w:tcBorders>
          </w:tcPr>
          <w:p w14:paraId="4E3F7340"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Há um delay entre a decisão e seu impacto, com incerteza crescente de acordo com o tempo.</w:t>
            </w:r>
          </w:p>
        </w:tc>
      </w:tr>
      <w:tr w:rsidR="00F914AA" w14:paraId="537949DF" w14:textId="77777777" w:rsidTr="003A446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tcBorders>
          </w:tcPr>
          <w:p w14:paraId="5AB5C789" w14:textId="77777777" w:rsidR="00F914AA" w:rsidRDefault="00F914AA" w:rsidP="00203F10">
            <w:pPr>
              <w:ind w:firstLine="0"/>
            </w:pPr>
            <w:r>
              <w:t>Não-Consenso</w:t>
            </w:r>
          </w:p>
        </w:tc>
        <w:tc>
          <w:tcPr>
            <w:tcW w:w="6378" w:type="dxa"/>
            <w:tcBorders>
              <w:right w:val="single" w:sz="4" w:space="0" w:color="auto"/>
            </w:tcBorders>
          </w:tcPr>
          <w:p w14:paraId="0AB4C1BE" w14:textId="77777777" w:rsidR="00F914AA" w:rsidRDefault="00F914AA" w:rsidP="00203F10">
            <w:pPr>
              <w:ind w:firstLine="0"/>
              <w:cnfStyle w:val="000000100000" w:firstRow="0" w:lastRow="0" w:firstColumn="0" w:lastColumn="0" w:oddVBand="0" w:evenVBand="0" w:oddHBand="1" w:evenHBand="0" w:firstRowFirstColumn="0" w:firstRowLastColumn="0" w:lastRowFirstColumn="0" w:lastRowLastColumn="0"/>
            </w:pPr>
            <w:r>
              <w:t>Não há consenso sobre a motivação e a direção da decisão</w:t>
            </w:r>
          </w:p>
        </w:tc>
      </w:tr>
      <w:tr w:rsidR="00F914AA" w14:paraId="5DF53C43" w14:textId="77777777" w:rsidTr="003A446F">
        <w:tc>
          <w:tcPr>
            <w:cnfStyle w:val="001000000000" w:firstRow="0" w:lastRow="0" w:firstColumn="1" w:lastColumn="0" w:oddVBand="0" w:evenVBand="0" w:oddHBand="0" w:evenHBand="0" w:firstRowFirstColumn="0" w:firstRowLastColumn="0" w:lastRowFirstColumn="0" w:lastRowLastColumn="0"/>
            <w:tcW w:w="2689" w:type="dxa"/>
            <w:tcBorders>
              <w:left w:val="single" w:sz="4" w:space="0" w:color="auto"/>
              <w:bottom w:val="single" w:sz="4" w:space="0" w:color="auto"/>
            </w:tcBorders>
          </w:tcPr>
          <w:p w14:paraId="6F13E486" w14:textId="77777777" w:rsidR="00F914AA" w:rsidRDefault="0013681D" w:rsidP="00203F10">
            <w:pPr>
              <w:ind w:firstLine="0"/>
            </w:pPr>
            <w:r>
              <w:t>Ambiente de Mudança</w:t>
            </w:r>
          </w:p>
        </w:tc>
        <w:tc>
          <w:tcPr>
            <w:tcW w:w="6378" w:type="dxa"/>
            <w:tcBorders>
              <w:bottom w:val="single" w:sz="4" w:space="0" w:color="auto"/>
              <w:right w:val="single" w:sz="4" w:space="0" w:color="auto"/>
            </w:tcBorders>
          </w:tcPr>
          <w:p w14:paraId="6932D3D3" w14:textId="77777777" w:rsidR="00F914AA" w:rsidRDefault="00F914AA" w:rsidP="00203F10">
            <w:pPr>
              <w:ind w:firstLine="0"/>
              <w:cnfStyle w:val="000000000000" w:firstRow="0" w:lastRow="0" w:firstColumn="0" w:lastColumn="0" w:oddVBand="0" w:evenVBand="0" w:oddHBand="0" w:evenHBand="0" w:firstRowFirstColumn="0" w:firstRowLastColumn="0" w:lastRowFirstColumn="0" w:lastRowLastColumn="0"/>
            </w:pPr>
            <w:r>
              <w:t>Desafiam o Status Quo, e criam um ambiente politizado onde a mudança é contestada.</w:t>
            </w:r>
          </w:p>
        </w:tc>
      </w:tr>
    </w:tbl>
    <w:p w14:paraId="2415C4C9" w14:textId="77777777" w:rsidR="004A75B2" w:rsidRDefault="00F914AA" w:rsidP="003A446F">
      <w:pPr>
        <w:ind w:firstLine="0"/>
        <w:jc w:val="center"/>
      </w:pPr>
      <w:r>
        <w:lastRenderedPageBreak/>
        <w:t xml:space="preserve">Fonte: Elaborado pelo autor com base em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77777777"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 (</w:t>
      </w:r>
      <w:r>
        <w:fldChar w:fldCharType="begin"/>
      </w:r>
      <w:r>
        <w:instrText xml:space="preserve"> REF _Ref478472678 \h </w:instrText>
      </w:r>
      <w:r>
        <w:fldChar w:fldCharType="separate"/>
      </w:r>
      <w:r w:rsidR="00C25FF3" w:rsidRPr="00B66EFC">
        <w:t xml:space="preserve">Figura </w:t>
      </w:r>
      <w:r w:rsidR="00C25FF3">
        <w:rPr>
          <w:noProof/>
        </w:rPr>
        <w:t>10</w:t>
      </w:r>
      <w:r>
        <w:fldChar w:fldCharType="end"/>
      </w:r>
      <w:r>
        <w:t xml:space="preserve">) como </w:t>
      </w:r>
      <w:r w:rsidR="002F67F5">
        <w:t>um conjunto de “ciclos”, ou “loops” de 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 loop, a empresa desenvolve sua estratégia 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7777777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43063D">
        <w:t>Este processo é indicado como a caixa central d</w:t>
      </w:r>
      <w:r w:rsidR="002F67F5">
        <w:t xml:space="preserve">a </w:t>
      </w:r>
      <w:r w:rsidR="002F67F5">
        <w:fldChar w:fldCharType="begin"/>
      </w:r>
      <w:r w:rsidR="002F67F5">
        <w:instrText xml:space="preserve"> REF _Ref478472678 \h </w:instrText>
      </w:r>
      <w:r w:rsidR="002F67F5">
        <w:fldChar w:fldCharType="separate"/>
      </w:r>
      <w:r w:rsidR="00C25FF3" w:rsidRPr="00B66EFC">
        <w:t xml:space="preserve">Figura </w:t>
      </w:r>
      <w:r w:rsidR="00C25FF3">
        <w:rPr>
          <w:noProof/>
        </w:rPr>
        <w:t>10</w:t>
      </w:r>
      <w:r w:rsidR="002F67F5">
        <w:fldChar w:fldCharType="end"/>
      </w:r>
      <w:r w:rsidR="002F67F5">
        <w:t xml:space="preserve">, </w:t>
      </w:r>
      <w:r w:rsidR="0043063D">
        <w:t>ou seja, o “Ensaio da Estratégia” (</w:t>
      </w:r>
      <w:r w:rsidR="0043063D" w:rsidRPr="00BC5B27">
        <w:t>Strategy Rehea</w:t>
      </w:r>
      <w:r w:rsidR="00F213DD" w:rsidRPr="00BC5B27">
        <w:t>r</w:t>
      </w:r>
      <w:r w:rsidR="0043063D" w:rsidRPr="00BC5B27">
        <w:t>sal</w:t>
      </w:r>
      <w:r w:rsidR="0043063D">
        <w:t>).</w:t>
      </w:r>
      <w:r w:rsidR="00102893" w:rsidRPr="00102893">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5F296BB" w14:textId="48B2C5F9" w:rsidR="00A10A24" w:rsidRDefault="00A10A24" w:rsidP="00A10A24">
      <w:pPr>
        <w:pStyle w:val="Legenda"/>
      </w:pPr>
      <w:bookmarkStart w:id="188" w:name="_Ref478472678"/>
      <w:bookmarkStart w:id="189" w:name="_Toc479347023"/>
      <w:r w:rsidRPr="00B66EFC">
        <w:lastRenderedPageBreak/>
        <w:t xml:space="preserve">Figura </w:t>
      </w:r>
      <w:r w:rsidR="003019C2">
        <w:fldChar w:fldCharType="begin"/>
      </w:r>
      <w:r w:rsidR="003019C2">
        <w:instrText xml:space="preserve"> SEQ Figura \* ARABIC </w:instrText>
      </w:r>
      <w:r w:rsidR="003019C2">
        <w:fldChar w:fldCharType="separate"/>
      </w:r>
      <w:r w:rsidR="001375A1">
        <w:rPr>
          <w:noProof/>
        </w:rPr>
        <w:t>13</w:t>
      </w:r>
      <w:r w:rsidR="003019C2">
        <w:rPr>
          <w:noProof/>
        </w:rPr>
        <w:fldChar w:fldCharType="end"/>
      </w:r>
      <w:bookmarkEnd w:id="188"/>
      <w:r w:rsidRPr="00B66EFC">
        <w:t xml:space="preserve"> – </w:t>
      </w:r>
      <w:r>
        <w:t>Processo de Desenvolvimento da Estratégia</w:t>
      </w:r>
      <w:bookmarkEnd w:id="189"/>
    </w:p>
    <w:p w14:paraId="268D711B" w14:textId="77777777" w:rsidR="00A10A24" w:rsidRDefault="00A10A24" w:rsidP="00A10A24">
      <w:pPr>
        <w:ind w:firstLine="0"/>
      </w:pPr>
      <w:r>
        <w:rPr>
          <w:noProof/>
        </w:rPr>
        <w:drawing>
          <wp:inline distT="0" distB="0" distL="0" distR="0" wp14:anchorId="177D1C6D" wp14:editId="35B8341A">
            <wp:extent cx="5722327" cy="405765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5788" cy="4074286"/>
                    </a:xfrm>
                    <a:prstGeom prst="rect">
                      <a:avLst/>
                    </a:prstGeom>
                    <a:noFill/>
                  </pic:spPr>
                </pic:pic>
              </a:graphicData>
            </a:graphic>
          </wp:inline>
        </w:drawing>
      </w:r>
    </w:p>
    <w:p w14:paraId="1B38E53D" w14:textId="77777777" w:rsidR="00A10A24" w:rsidRDefault="00A10A24" w:rsidP="00A10A24">
      <w:pPr>
        <w:ind w:firstLine="0"/>
        <w:jc w:val="center"/>
        <w:rPr>
          <w:lang w:val="es-ES_tradnl"/>
        </w:rPr>
      </w:pPr>
      <w:r w:rsidRPr="00BC5B27">
        <w:rPr>
          <w:lang w:val="es-ES_tradnl"/>
        </w:rPr>
        <w:t>Fonte:</w:t>
      </w:r>
      <w:r w:rsidRPr="003A446F">
        <w:rPr>
          <w:lang w:val="es-ES_tradnl"/>
        </w:rPr>
        <w:t xml:space="preserve"> Dyson et al. </w:t>
      </w:r>
      <w:r>
        <w:fldChar w:fldCharType="begin" w:fldLock="1"/>
      </w:r>
      <w:r w:rsidRPr="003A446F">
        <w:rPr>
          <w:lang w:val="es-ES_tradnl"/>
        </w:rPr>
        <w:instrText>ADDIN CSL_CITATION { "citationItems" : [ { "id" : "ITEM-1", "itemData" : { "author" : [ { "drop</w:instrText>
      </w:r>
      <w:r>
        <w:rPr>
          <w:lang w:val="es-ES_tradnl"/>
        </w:rPr>
        <w:instrText>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12", "suppress-author" : 1, "uris" : [ "http://www.mendeley.com/documents/?uuid=e662ee86-59b0-4974-be2e-3cd1ae4beb20" ] } ], "mendeley" : { "formattedCitation" : "(2007, p. 12)", "plainTextFormattedCitation" : "(2007, p. 12)", "previouslyFormattedCitation" : "(2007, p. 12)" }, "properties" : { "noteIndex" : 0 }, "schema" : "https://github.com/citation-style-language/schema/raw/master/csl-citation.json" }</w:instrText>
      </w:r>
      <w:r>
        <w:fldChar w:fldCharType="separate"/>
      </w:r>
      <w:r w:rsidRPr="00285767">
        <w:rPr>
          <w:noProof/>
          <w:lang w:val="es-ES_tradnl"/>
        </w:rPr>
        <w:t>(2007, p. 12)</w:t>
      </w:r>
      <w:r>
        <w:fldChar w:fldCharType="end"/>
      </w:r>
      <w:r w:rsidRPr="00285767">
        <w:rPr>
          <w:lang w:val="es-ES_tradnl"/>
        </w:rPr>
        <w:t>.</w:t>
      </w:r>
    </w:p>
    <w:p w14:paraId="70BF1320" w14:textId="77777777" w:rsidR="00C3373C" w:rsidRDefault="0083301D" w:rsidP="00A765BA">
      <w:r>
        <w:t xml:space="preserve">Considerando a necessidade de antecipação, Dyson et al. </w:t>
      </w:r>
      <w:r>
        <w:fldChar w:fldCharType="begin" w:fldLock="1"/>
      </w:r>
      <w: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02893">
        <w:rPr>
          <w:noProof/>
        </w:rPr>
        <w:t>(2007)</w:t>
      </w:r>
      <w:r>
        <w:fldChar w:fldCharType="end"/>
      </w:r>
      <w:r>
        <w:t xml:space="preserve"> nomeiam o processo de “ensaio da estratégia” compreendendo </w:t>
      </w:r>
      <w:r w:rsidR="00431147">
        <w:t>o uso de modelos que exploram a pe</w:t>
      </w:r>
      <w:r w:rsidR="009E3F93">
        <w:t>rformance futura da organização</w:t>
      </w:r>
      <w:r w:rsidR="00431147">
        <w:t xml:space="preserve"> e são usados para testar e avaliar opções estratégicas alternativas. Esta performance futura “virtual” pode então ser comparada em relação à direção pretendida para a organização</w:t>
      </w:r>
      <w:r w:rsidR="00A765BA">
        <w:t>. Como a performance da organização também será influenciada por incertezas externas, esta avaliação necessita de uma maneira de capturar tal incerteza. A razão pela qual realizar esta avaliação reside no pressuposto de que é necessário adotar uma atitude crítica em relação às iniciativas estratégicas, de modo que, quanto melhor for o “teste” da estratégia, mai</w:t>
      </w:r>
      <w:r w:rsidR="009E3F93">
        <w:t>or</w:t>
      </w:r>
      <w:r w:rsidR="00A765BA">
        <w:t xml:space="preserve"> será que a </w:t>
      </w:r>
      <w:r w:rsidR="009E3F93">
        <w:t>sua chance de sucesso</w:t>
      </w:r>
      <w:r w:rsidR="00A765BA">
        <w:t>.</w:t>
      </w:r>
      <w:r w:rsidR="00A765BA" w:rsidRPr="00102893">
        <w:t xml:space="preserve"> </w:t>
      </w:r>
      <w:r w:rsidR="00A765BA">
        <w:fldChar w:fldCharType="begin" w:fldLock="1"/>
      </w:r>
      <w:r w:rsidR="00A765BA">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A765BA">
        <w:fldChar w:fldCharType="separate"/>
      </w:r>
      <w:r w:rsidR="00A765BA" w:rsidRPr="00F914AA">
        <w:rPr>
          <w:noProof/>
        </w:rPr>
        <w:t>(DYSON et al., 2007)</w:t>
      </w:r>
      <w:r w:rsidR="00A765BA">
        <w:fldChar w:fldCharType="end"/>
      </w:r>
      <w:r w:rsidR="00A765BA">
        <w:t>.</w:t>
      </w:r>
    </w:p>
    <w:p w14:paraId="6D4D94C7" w14:textId="77777777"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sim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545194B2" w14:textId="77777777" w:rsidR="0027117A" w:rsidRDefault="00A672C9" w:rsidP="00A672C9">
      <w:r>
        <w:lastRenderedPageBreak/>
        <w:t>Esta seção apresentou conceitos e diretrizes gerais para o desenvolvimento da estratégia, indicando que este processo deve levar em consideração a incerteza inerente às decisões estratégicas. No entanto, ainda é necessária uma definição sobre o que é “incerteza”, para então poder endereçá-la de maneira adequada. Este é o papel da seção seguinte.</w:t>
      </w:r>
    </w:p>
    <w:p w14:paraId="58C25AFC" w14:textId="77777777" w:rsidR="00B66EFC" w:rsidRDefault="00A10A24" w:rsidP="00C861A3">
      <w:pPr>
        <w:pStyle w:val="Ttulo3"/>
      </w:pPr>
      <w:bookmarkStart w:id="190" w:name="_Toc479347060"/>
      <w:r>
        <w:t>Níveis de Incerteza</w:t>
      </w:r>
      <w:r w:rsidR="00573AAD">
        <w:t xml:space="preserve"> e Incerteza Profunda</w:t>
      </w:r>
      <w:bookmarkEnd w:id="190"/>
    </w:p>
    <w:p w14:paraId="5724491B" w14:textId="58C98EEF" w:rsidR="00384AF5" w:rsidRPr="00D856A1" w:rsidRDefault="004E546A" w:rsidP="00763D4D">
      <w:pPr>
        <w:rPr>
          <w:bCs/>
          <w:color w:val="000000"/>
          <w:szCs w:val="18"/>
        </w:rPr>
      </w:pPr>
      <w:r>
        <w:t xml:space="preserve">A tomada de decisão em situações de incerteza (conhecida como </w:t>
      </w:r>
      <w:r w:rsidRPr="00BC5B27">
        <w:rPr>
          <w:i/>
        </w:rPr>
        <w:t>Decision Making Under Deep 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 xml:space="preserve">forme ilustrado na </w:t>
      </w:r>
      <w:r w:rsidR="00D856A1">
        <w:fldChar w:fldCharType="begin"/>
      </w:r>
      <w:r w:rsidR="00D856A1">
        <w:instrText xml:space="preserve"> REF _Ref479347957 \h </w:instrText>
      </w:r>
      <w:r w:rsidR="00D856A1">
        <w:fldChar w:fldCharType="separate"/>
      </w:r>
      <w:r w:rsidR="00C25FF3" w:rsidRPr="00B66EFC">
        <w:t xml:space="preserve">Figura </w:t>
      </w:r>
      <w:r w:rsidR="00C25FF3">
        <w:rPr>
          <w:noProof/>
        </w:rPr>
        <w:t>11</w:t>
      </w:r>
      <w:r w:rsidR="00D856A1">
        <w:fldChar w:fldCharType="end"/>
      </w:r>
      <w:r w:rsidR="00A12864">
        <w:t>,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548129D9" w14:textId="77777777" w:rsidR="00CA2221" w:rsidRDefault="00CA2221">
      <w:pPr>
        <w:autoSpaceDE/>
        <w:autoSpaceDN/>
        <w:adjustRightInd/>
        <w:spacing w:after="160" w:line="259" w:lineRule="auto"/>
        <w:ind w:firstLine="0"/>
        <w:jc w:val="left"/>
        <w:rPr>
          <w:bCs/>
          <w:color w:val="000000"/>
          <w:szCs w:val="18"/>
        </w:rPr>
      </w:pPr>
      <w:bookmarkStart w:id="191" w:name="_Ref471909577"/>
      <w:bookmarkStart w:id="192" w:name="_Toc479347024"/>
      <w:r>
        <w:br w:type="page"/>
      </w:r>
    </w:p>
    <w:p w14:paraId="7A2F40D2" w14:textId="44BC0511" w:rsidR="00B66EFC" w:rsidRDefault="00B66EFC" w:rsidP="00B66EFC">
      <w:pPr>
        <w:pStyle w:val="Legenda"/>
      </w:pPr>
      <w:bookmarkStart w:id="193" w:name="_Ref479347957"/>
      <w:r w:rsidRPr="00B66EFC">
        <w:lastRenderedPageBreak/>
        <w:t xml:space="preserve">Figura </w:t>
      </w:r>
      <w:r w:rsidR="003019C2">
        <w:fldChar w:fldCharType="begin"/>
      </w:r>
      <w:r w:rsidR="003019C2">
        <w:instrText xml:space="preserve"> SEQ Figura \</w:instrText>
      </w:r>
      <w:r w:rsidR="003019C2">
        <w:instrText xml:space="preserve">* ARABIC </w:instrText>
      </w:r>
      <w:r w:rsidR="003019C2">
        <w:fldChar w:fldCharType="separate"/>
      </w:r>
      <w:r w:rsidR="001375A1">
        <w:rPr>
          <w:noProof/>
        </w:rPr>
        <w:t>14</w:t>
      </w:r>
      <w:r w:rsidR="003019C2">
        <w:rPr>
          <w:noProof/>
        </w:rPr>
        <w:fldChar w:fldCharType="end"/>
      </w:r>
      <w:bookmarkEnd w:id="191"/>
      <w:bookmarkEnd w:id="193"/>
      <w:r w:rsidRPr="00B66EFC">
        <w:t xml:space="preserve"> – Níveis de Incerteza e Deep Uncer</w:t>
      </w:r>
      <w:r w:rsidR="00AE5FEF">
        <w:t>tain</w:t>
      </w:r>
      <w:r w:rsidRPr="00B66EFC">
        <w:t>ty</w:t>
      </w:r>
      <w:bookmarkEnd w:id="192"/>
    </w:p>
    <w:tbl>
      <w:tblPr>
        <w:tblStyle w:val="Tabelacomgrade"/>
        <w:tblW w:w="9258" w:type="dxa"/>
        <w:tblLook w:val="04A0" w:firstRow="1" w:lastRow="0" w:firstColumn="1" w:lastColumn="0" w:noHBand="0" w:noVBand="1"/>
      </w:tblPr>
      <w:tblGrid>
        <w:gridCol w:w="1279"/>
        <w:gridCol w:w="429"/>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4018C44C" w14:textId="77777777" w:rsidR="00B66EFC" w:rsidRDefault="00B66EFC" w:rsidP="00B66EFC">
      <w:pPr>
        <w:ind w:firstLine="0"/>
      </w:pP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bookmarkStart w:id="194" w:name="_Toc479347061"/>
      <w:r>
        <w:rPr>
          <w:lang w:val="en-US"/>
        </w:rPr>
        <w:br w:type="page"/>
      </w:r>
    </w:p>
    <w:p w14:paraId="49ED530B" w14:textId="35320AC6" w:rsidR="00014CEB" w:rsidRDefault="00014CEB">
      <w:pPr>
        <w:pStyle w:val="Ttulo3"/>
        <w:rPr>
          <w:ins w:id="195" w:author="Pedro Lima" w:date="2017-04-29T18:10:00Z"/>
        </w:rPr>
      </w:pPr>
      <w:ins w:id="196" w:author="Pedro Lima" w:date="2017-04-29T18:10:00Z">
        <w:r>
          <w:lastRenderedPageBreak/>
          <w:t>Artefatos para a Avaliação de Decisões sob Incerteza</w:t>
        </w:r>
      </w:ins>
    </w:p>
    <w:p w14:paraId="5BD40EBE" w14:textId="77777777" w:rsidR="00014CEB" w:rsidRPr="001375A1" w:rsidRDefault="00014CEB" w:rsidP="00014CEB">
      <w:pPr>
        <w:rPr>
          <w:ins w:id="197" w:author="Pedro Lima" w:date="2017-04-29T18:10:00Z"/>
        </w:rPr>
        <w:pPrChange w:id="198" w:author="Pedro Lima" w:date="2017-04-29T18:10:00Z">
          <w:pPr>
            <w:pStyle w:val="Ttulo3"/>
          </w:pPr>
        </w:pPrChange>
      </w:pPr>
    </w:p>
    <w:p w14:paraId="7664C864" w14:textId="77777777" w:rsidR="00E3242B" w:rsidRPr="002A58D4" w:rsidRDefault="00E3242B" w:rsidP="003A5BCD">
      <w:pPr>
        <w:pStyle w:val="Ttulo2"/>
        <w:rPr>
          <w:lang w:val="en-US"/>
        </w:rPr>
      </w:pPr>
      <w:r w:rsidRPr="002A58D4">
        <w:rPr>
          <w:lang w:val="en-US"/>
        </w:rPr>
        <w:t>RDM – Robust Decision Making</w:t>
      </w:r>
      <w:bookmarkEnd w:id="194"/>
    </w:p>
    <w:p w14:paraId="1368A402" w14:textId="77777777" w:rsidR="004B0057" w:rsidRDefault="003227C0" w:rsidP="0003259C">
      <w:pPr>
        <w:ind w:firstLine="737"/>
      </w:pPr>
      <w:r w:rsidRPr="003227C0">
        <w:t>A RDM (Robust Decision Maki</w:t>
      </w:r>
      <w:r w:rsidR="009E12E9">
        <w:t>ng) é uma abordagem</w:t>
      </w:r>
      <w:r w:rsidR="00FC67DB">
        <w:t xml:space="preserve"> quantitativa</w:t>
      </w:r>
      <w:r w:rsidR="009E12E9">
        <w:t xml:space="preserve"> que busca endereçar o desafio de tomar decisões em condiç</w:t>
      </w:r>
      <w:r w:rsidR="006A6C77">
        <w:t>ões de incerteza extrema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lastRenderedPageBreak/>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199" w:name="_Toc479347062"/>
      <w:r>
        <w:t>Elementos Analíticos</w:t>
      </w:r>
      <w:bookmarkEnd w:id="199"/>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lastRenderedPageBreak/>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200" w:name="_Toc479347063"/>
      <w:r>
        <w:t>Modelagem e Análise Exploratória</w:t>
      </w:r>
      <w:bookmarkEnd w:id="200"/>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77777777" w:rsidR="00710C04" w:rsidRPr="008B488E" w:rsidRDefault="00710C04" w:rsidP="00710C04">
      <w:pPr>
        <w:ind w:left="709"/>
        <w:rPr>
          <w:sz w:val="22"/>
        </w:rPr>
      </w:pPr>
      <w:r>
        <w:t xml:space="preserve"> </w:t>
      </w:r>
      <w:r w:rsidRPr="00450EEE">
        <w:rPr>
          <w:sz w:val="22"/>
        </w:rPr>
        <w:t xml:space="preserve">“Um dos problemas mais difíceis quem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77777777" w:rsidR="00710C04" w:rsidRPr="00450EEE" w:rsidRDefault="00710C04" w:rsidP="00710C04">
      <w:r>
        <w:t xml:space="preserve">Como argumentado anteriormente, situações de Incerteza Extrem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w:t>
      </w:r>
      <w:r>
        <w:lastRenderedPageBreak/>
        <w:t xml:space="preserve">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w:t>
      </w:r>
      <w:r>
        <w:lastRenderedPageBreak/>
        <w:t>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BC5B27">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77777777" w:rsidR="00710C04" w:rsidRDefault="00710C04" w:rsidP="00710C04">
      <w:r>
        <w:t xml:space="preserve">A EMA, portanto, envolve a representação explícita dos conjuntos de modelos plausíveis, o processo de explorar a informação contida neste conjunto por meio de um grande 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3FC29348" w14:textId="77777777" w:rsidR="00710C04" w:rsidRDefault="00710C04" w:rsidP="00710C04">
      <w:pPr>
        <w:pStyle w:val="Ttulo4"/>
      </w:pPr>
      <w:r>
        <w:lastRenderedPageBreak/>
        <w:t>[Geradores de Cenários versus Modelos]</w:t>
      </w:r>
    </w:p>
    <w:p w14:paraId="269905E7" w14:textId="77777777" w:rsidR="00710C04" w:rsidRDefault="00710C04" w:rsidP="00710C04">
      <w:r>
        <w:t xml:space="preserve">A Análise Exploratória utiliza geralmente geradores de cenários (ou ainda, geradores de casos, ou modelos computacionais de baixa resolução) para avaliar a 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77777777"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201" w:name="OLE_LINK1"/>
      <w:bookmarkStart w:id="202"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201"/>
      <w:bookmarkEnd w:id="202"/>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w:t>
      </w:r>
      <w:r>
        <w:lastRenderedPageBreak/>
        <w:t xml:space="preserve">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Um teste da qualidade de um gerador de cenários trata-se de examinar o quão bem ele consegue replicar os 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203" w:name="_Toc479347064"/>
      <w:r>
        <w:t>Visão Geral das Etapas do</w:t>
      </w:r>
      <w:r w:rsidR="00767C0E">
        <w:t xml:space="preserve"> RDM</w:t>
      </w:r>
      <w:bookmarkEnd w:id="203"/>
    </w:p>
    <w:p w14:paraId="3B59ACCA" w14:textId="77777777"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C25FF3" w:rsidRPr="008833B2">
        <w:t xml:space="preserve">Figura </w:t>
      </w:r>
      <w:r w:rsidR="00C25FF3">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C25FF3">
        <w:t xml:space="preserve">Figura </w:t>
      </w:r>
      <w:r w:rsidR="00C25FF3">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38DF6130" w:rsidR="00F72A33" w:rsidRPr="008833B2" w:rsidRDefault="00F72A33" w:rsidP="00F72A33">
      <w:pPr>
        <w:pStyle w:val="Legenda"/>
      </w:pPr>
      <w:bookmarkStart w:id="204" w:name="_Ref472685745"/>
      <w:bookmarkStart w:id="205" w:name="_Toc479347025"/>
      <w:r w:rsidRPr="008833B2">
        <w:t xml:space="preserve">Figura </w:t>
      </w:r>
      <w:r>
        <w:fldChar w:fldCharType="begin"/>
      </w:r>
      <w:r w:rsidRPr="008833B2">
        <w:instrText xml:space="preserve"> SEQ Figura \* ARABIC </w:instrText>
      </w:r>
      <w:r>
        <w:fldChar w:fldCharType="separate"/>
      </w:r>
      <w:r w:rsidR="001375A1">
        <w:rPr>
          <w:noProof/>
        </w:rPr>
        <w:t>15</w:t>
      </w:r>
      <w:r>
        <w:rPr>
          <w:noProof/>
        </w:rPr>
        <w:fldChar w:fldCharType="end"/>
      </w:r>
      <w:bookmarkEnd w:id="204"/>
      <w:r w:rsidRPr="008833B2">
        <w:t xml:space="preserve"> – Robust Decision Making</w:t>
      </w:r>
      <w:bookmarkEnd w:id="205"/>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4C794BC1" w14:textId="77777777" w:rsidR="00F72A33" w:rsidRDefault="003059A5" w:rsidP="0093147B">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 xml:space="preserve">(LEMPERT; GROVES; </w:t>
      </w:r>
      <w:r w:rsidR="0000410C" w:rsidRPr="0000410C">
        <w:rPr>
          <w:noProof/>
        </w:rPr>
        <w:lastRenderedPageBreak/>
        <w:t>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645BFE82" w14:textId="77777777" w:rsidR="005D11E9" w:rsidRDefault="005D11E9" w:rsidP="0093147B">
      <w:pPr>
        <w:ind w:firstLine="737"/>
      </w:pPr>
      <w:r>
        <w:t>Utilizando a base de dados formada no passo anterior, a descoberta de cenários utiliza algoritmos estatísticos par</w:t>
      </w:r>
      <w:r w:rsidR="00E115CF">
        <w:t xml:space="preserve">a identificar clusters </w:t>
      </w:r>
      <w:r>
        <w:t xml:space="preserve">que representem cenários que evidenciem vulnerabilidades das estratégias identificadas. </w:t>
      </w:r>
      <w:r>
        <w:fldChar w:fldCharType="begin" w:fldLock="1"/>
      </w:r>
      <w:r w:rsidR="002D2A1D">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w:t>
      </w:r>
      <w:r w:rsidR="00F07F9D">
        <w:t xml:space="preserve">Tais cenários podem ajudar os stakeholders a identificar novas maneiras de endereçar tais vulnerabilidades, voltando ao passo 1, ou então avaliar os </w:t>
      </w:r>
      <w:r w:rsidR="00F07F9D" w:rsidRPr="00DB7FC0">
        <w:rPr>
          <w:i/>
        </w:rPr>
        <w:t>tradeoffs</w:t>
      </w:r>
      <w:r w:rsidR="00F07F9D">
        <w:t xml:space="preserve"> envolvidos</w:t>
      </w:r>
      <w:r w:rsidR="00DD6395">
        <w:t xml:space="preserve"> na escolha das estratégias</w:t>
      </w:r>
      <w:r w:rsidR="008950E4">
        <w:t xml:space="preserve"> (passo 4)</w:t>
      </w:r>
      <w:r w:rsidR="00DD6395">
        <w:t>.</w:t>
      </w:r>
    </w:p>
    <w:p w14:paraId="383FA16F" w14:textId="77777777" w:rsidR="0042358D" w:rsidRPr="00631A78" w:rsidRDefault="0042358D" w:rsidP="00631A78">
      <w:pPr>
        <w:ind w:firstLine="737"/>
      </w:pP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2C57F7A4" w:rsidR="004451F6" w:rsidRDefault="004451F6" w:rsidP="004451F6">
      <w:pPr>
        <w:pStyle w:val="Legenda"/>
      </w:pPr>
      <w:bookmarkStart w:id="206" w:name="_Ref472928514"/>
      <w:bookmarkStart w:id="207" w:name="_Toc479347026"/>
      <w:r>
        <w:lastRenderedPageBreak/>
        <w:t xml:space="preserve">Figura </w:t>
      </w:r>
      <w:r w:rsidR="003019C2">
        <w:fldChar w:fldCharType="begin"/>
      </w:r>
      <w:r w:rsidR="003019C2">
        <w:instrText xml:space="preserve"> SEQ Figura \* ARABIC </w:instrText>
      </w:r>
      <w:r w:rsidR="003019C2">
        <w:fldChar w:fldCharType="separate"/>
      </w:r>
      <w:r w:rsidR="001375A1">
        <w:rPr>
          <w:noProof/>
        </w:rPr>
        <w:t>16</w:t>
      </w:r>
      <w:r w:rsidR="003019C2">
        <w:rPr>
          <w:noProof/>
        </w:rPr>
        <w:fldChar w:fldCharType="end"/>
      </w:r>
      <w:bookmarkEnd w:id="206"/>
      <w:r>
        <w:t xml:space="preserve"> – Princípios, Etapas, Técnicas e Ferramentas associadas ao RDM</w:t>
      </w:r>
      <w:bookmarkEnd w:id="207"/>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432E0A92" w14:textId="77777777" w:rsidR="009176DB" w:rsidRDefault="005C793F" w:rsidP="003A5BCD">
      <w:pPr>
        <w:pStyle w:val="Ttulo3"/>
      </w:pPr>
      <w:bookmarkStart w:id="208" w:name="_Toc479347065"/>
      <w:r>
        <w:lastRenderedPageBreak/>
        <w:t>Estruturação da Decisão</w:t>
      </w:r>
      <w:bookmarkEnd w:id="208"/>
    </w:p>
    <w:p w14:paraId="58586A70" w14:textId="77777777"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C25FF3">
        <w:t xml:space="preserve">Quadro </w:t>
      </w:r>
      <w:r w:rsidR="00C25FF3">
        <w:rPr>
          <w:noProof/>
        </w:rPr>
        <w:t>4</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77777777" w:rsidR="00EE6240" w:rsidRDefault="00EE6240" w:rsidP="00EE6240">
      <w:pPr>
        <w:pStyle w:val="Legenda"/>
      </w:pPr>
      <w:bookmarkStart w:id="209" w:name="_Ref471914665"/>
      <w:bookmarkStart w:id="210" w:name="_Toc479346812"/>
      <w:r>
        <w:t xml:space="preserve">Quadro </w:t>
      </w:r>
      <w:r w:rsidR="003019C2">
        <w:fldChar w:fldCharType="begin"/>
      </w:r>
      <w:r w:rsidR="003019C2">
        <w:instrText xml:space="preserve"> SEQ Quadro \* ARABIC </w:instrText>
      </w:r>
      <w:r w:rsidR="003019C2">
        <w:fldChar w:fldCharType="separate"/>
      </w:r>
      <w:r w:rsidR="00C25FF3">
        <w:rPr>
          <w:noProof/>
        </w:rPr>
        <w:t>4</w:t>
      </w:r>
      <w:r w:rsidR="003019C2">
        <w:rPr>
          <w:noProof/>
        </w:rPr>
        <w:fldChar w:fldCharType="end"/>
      </w:r>
      <w:bookmarkEnd w:id="209"/>
      <w:r>
        <w:t xml:space="preserve"> – Framework XLRM</w:t>
      </w:r>
      <w:bookmarkEnd w:id="210"/>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211" w:name="_Toc479347066"/>
      <w:r>
        <w:lastRenderedPageBreak/>
        <w:t>Geração de Casos</w:t>
      </w:r>
      <w:bookmarkEnd w:id="211"/>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38984A4" w14:textId="77777777" w:rsidR="00133C7A" w:rsidRDefault="00133C7A" w:rsidP="00133C7A">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t>.</w:t>
      </w:r>
    </w:p>
    <w:p w14:paraId="3DB25009" w14:textId="77777777" w:rsidR="000873FD" w:rsidRDefault="00A07936" w:rsidP="00E52F23">
      <w:r>
        <w:t>A partir desta amostra, a</w:t>
      </w:r>
      <w:r w:rsidR="00133C7A">
        <w:t xml:space="preserve"> Análise RDM testa cada estratégia em cada futuro plausível que faz parte da amostra</w:t>
      </w:r>
      <w:r w:rsidR="000873FD">
        <w:t xml:space="preserve"> obtida</w:t>
      </w:r>
      <w:r w:rsidR="00133C7A">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00133C7A">
        <w:t xml:space="preserve"> (conhecido como </w:t>
      </w:r>
      <w:r w:rsidR="00133C7A" w:rsidRPr="00BC5B27">
        <w:rPr>
          <w:i/>
        </w:rPr>
        <w:t>scenario ensemble</w:t>
      </w:r>
      <w:r w:rsidR="00133C7A">
        <w:t xml:space="preserve">). </w:t>
      </w:r>
      <w:r w:rsidR="00133C7A" w:rsidRPr="002F15FD">
        <w:rPr>
          <w:sz w:val="22"/>
        </w:rPr>
        <w:fldChar w:fldCharType="begin" w:fldLock="1"/>
      </w:r>
      <w:r w:rsidR="00133C7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133C7A" w:rsidRPr="002F15FD">
        <w:rPr>
          <w:sz w:val="22"/>
        </w:rPr>
        <w:fldChar w:fldCharType="separate"/>
      </w:r>
      <w:r w:rsidR="00133C7A" w:rsidRPr="002F15FD">
        <w:rPr>
          <w:noProof/>
          <w:sz w:val="22"/>
        </w:rPr>
        <w:t>(LEMPERT et al., 2006, p. 517)</w:t>
      </w:r>
      <w:r w:rsidR="00133C7A" w:rsidRPr="002F15FD">
        <w:rPr>
          <w:sz w:val="22"/>
        </w:rPr>
        <w:fldChar w:fldCharType="end"/>
      </w:r>
      <w:r w:rsidR="00133C7A">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C25FF3">
        <w:t xml:space="preserve">Quadro </w:t>
      </w:r>
      <w:r w:rsidR="00C25FF3">
        <w:rPr>
          <w:noProof/>
        </w:rPr>
        <w:t>5</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7CB5358B" w14:textId="77777777" w:rsidR="00407341" w:rsidRDefault="00407341" w:rsidP="00407341">
      <w:pPr>
        <w:pStyle w:val="Legenda"/>
      </w:pPr>
      <w:bookmarkStart w:id="212" w:name="_Ref473040142"/>
      <w:bookmarkStart w:id="213" w:name="_Toc479346813"/>
      <w:r>
        <w:t xml:space="preserve">Quadro </w:t>
      </w:r>
      <w:r w:rsidR="003019C2">
        <w:fldChar w:fldCharType="begin"/>
      </w:r>
      <w:r w:rsidR="003019C2">
        <w:instrText xml:space="preserve"> SEQ Quadro \* ARABIC </w:instrText>
      </w:r>
      <w:r w:rsidR="003019C2">
        <w:fldChar w:fldCharType="separate"/>
      </w:r>
      <w:r w:rsidR="00C25FF3">
        <w:rPr>
          <w:noProof/>
        </w:rPr>
        <w:t>5</w:t>
      </w:r>
      <w:r w:rsidR="003019C2">
        <w:rPr>
          <w:noProof/>
        </w:rPr>
        <w:fldChar w:fldCharType="end"/>
      </w:r>
      <w:bookmarkEnd w:id="212"/>
      <w:r>
        <w:t xml:space="preserve"> – </w:t>
      </w:r>
      <w:r w:rsidRPr="00054C85">
        <w:rPr>
          <w:lang w:val="en-US"/>
        </w:rPr>
        <w:t>Scenario Ensemble</w:t>
      </w:r>
      <w:bookmarkEnd w:id="213"/>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3019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3019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3019C2"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3019C2"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63FE1056" w14:textId="77777777" w:rsidR="00661DF1" w:rsidRDefault="00B10618" w:rsidP="00661DF1">
      <w:r>
        <w:t>Quanto à construç</w:t>
      </w:r>
      <w:r w:rsidR="003E22B3">
        <w:t>ão do gerador de c</w:t>
      </w:r>
      <w:r>
        <w:t xml:space="preserve">enários, </w:t>
      </w:r>
      <w:r w:rsidR="003E22B3">
        <w:t>a</w:t>
      </w:r>
      <w:r>
        <w:t xml:space="preserve"> abordagem RDM não impõe o uso de nenhum formalismo </w:t>
      </w:r>
      <w:r w:rsidR="006D339D">
        <w:t xml:space="preserve">matemático </w:t>
      </w:r>
      <w:r>
        <w:t>de modelagem específico.</w:t>
      </w:r>
      <w:r w:rsidR="006D339D">
        <w:t xml:space="preserve"> </w:t>
      </w:r>
      <w:r w:rsidR="006D339D">
        <w:fldChar w:fldCharType="begin" w:fldLock="1"/>
      </w:r>
      <w:r w:rsidR="006D339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339D">
        <w:fldChar w:fldCharType="separate"/>
      </w:r>
      <w:r w:rsidR="006D339D" w:rsidRPr="006D339D">
        <w:rPr>
          <w:noProof/>
        </w:rPr>
        <w:t>(LEMPERT et al., 2006)</w:t>
      </w:r>
      <w:r w:rsidR="006D339D">
        <w:fldChar w:fldCharType="end"/>
      </w:r>
      <w:r w:rsidR="006D339D">
        <w:t xml:space="preserve">. É possível encontrar, por exemplo, estudos utilizando modelos de dinâmica de </w:t>
      </w:r>
      <w:r w:rsidR="006D339D">
        <w:lastRenderedPageBreak/>
        <w:t xml:space="preserve">sistemas </w:t>
      </w:r>
      <w:r w:rsidR="006D339D">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339D">
        <w:fldChar w:fldCharType="separate"/>
      </w:r>
      <w:r w:rsidR="006E1018" w:rsidRPr="006E1018">
        <w:rPr>
          <w:noProof/>
        </w:rPr>
        <w:t>(LEMPERT; POPPER; BANKES, 2003)</w:t>
      </w:r>
      <w:r w:rsidR="006D339D">
        <w:fldChar w:fldCharType="end"/>
      </w:r>
      <w:r w:rsidR="006D339D">
        <w:t xml:space="preserve">, modelos de Opções Reais </w:t>
      </w:r>
      <w:r w:rsidR="006D339D">
        <w:fldChar w:fldCharType="begin" w:fldLock="1"/>
      </w:r>
      <w:r w:rsidR="003E22B3">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6D339D">
        <w:fldChar w:fldCharType="separate"/>
      </w:r>
      <w:r w:rsidR="006D339D" w:rsidRPr="006D339D">
        <w:rPr>
          <w:noProof/>
        </w:rPr>
        <w:t>(MAHNOVSKI, 2007)</w:t>
      </w:r>
      <w:r w:rsidR="006D339D">
        <w:fldChar w:fldCharType="end"/>
      </w:r>
      <w:r w:rsidR="006D339D">
        <w:t xml:space="preserve">, ou ainda modelos </w:t>
      </w:r>
      <w:r w:rsidR="003E22B3">
        <w:t xml:space="preserve">matemáticos “puros”, sem um formalismo definido </w:t>
      </w:r>
      <w:r w:rsidR="003E22B3">
        <w:fldChar w:fldCharType="begin" w:fldLock="1"/>
      </w:r>
      <w:r w:rsidR="000E48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3E22B3">
        <w:fldChar w:fldCharType="separate"/>
      </w:r>
      <w:r w:rsidR="003E22B3" w:rsidRPr="003E22B3">
        <w:rPr>
          <w:noProof/>
        </w:rPr>
        <w:t>(GROVES, 2006)</w:t>
      </w:r>
      <w:r w:rsidR="003E22B3">
        <w:fldChar w:fldCharType="end"/>
      </w:r>
      <w:r w:rsidR="003E22B3">
        <w:t>.</w:t>
      </w:r>
      <w:r w:rsidR="00661DF1">
        <w:t xml:space="preserve"> Independentemente da abordagem utilizada para a construção do gerador de cenários, cada caso gerado deveria ser considerado plausível pelos stakeholders. </w:t>
      </w:r>
      <w:r w:rsidR="00661DF1">
        <w:fldChar w:fldCharType="begin" w:fldLock="1"/>
      </w:r>
      <w:r w:rsidR="00661DF1">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61DF1">
        <w:fldChar w:fldCharType="separate"/>
      </w:r>
      <w:r w:rsidR="00661DF1" w:rsidRPr="006E1018">
        <w:rPr>
          <w:noProof/>
        </w:rPr>
        <w:t>(LEMPERT; POPPER; BANKES, 2003)</w:t>
      </w:r>
      <w:r w:rsidR="00661DF1">
        <w:fldChar w:fldCharType="end"/>
      </w:r>
      <w:r w:rsidR="00661DF1">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3019C2"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3019C2"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w:t>
      </w:r>
      <w:r>
        <w:lastRenderedPageBreak/>
        <w:t xml:space="preserve">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3019C2"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77777777" w:rsidR="0004214B" w:rsidRDefault="005D4518" w:rsidP="001B24B1">
      <w:r>
        <w:t>Uma outra alternativa</w:t>
      </w:r>
      <w:r w:rsidR="004377EC">
        <w:t xml:space="preserve"> é escolher a estratégia que possui a maior Mediana</w:t>
      </w:r>
      <w:r w:rsidR="00055991">
        <w:t xml:space="preserve"> de uma métrica de avaliação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C25FF3">
        <w:t xml:space="preserve">Figura </w:t>
      </w:r>
      <w:r w:rsidR="00C25FF3">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3019C2"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7B8BA0EE" w:rsidR="00661DF1" w:rsidRDefault="00661DF1" w:rsidP="00661DF1">
      <w:pPr>
        <w:pStyle w:val="Legenda"/>
      </w:pPr>
      <w:bookmarkStart w:id="214" w:name="_Ref475113910"/>
      <w:bookmarkStart w:id="215" w:name="_Toc479347027"/>
      <w:r>
        <w:lastRenderedPageBreak/>
        <w:t xml:space="preserve">Figura </w:t>
      </w:r>
      <w:r w:rsidR="003019C2">
        <w:fldChar w:fldCharType="begin"/>
      </w:r>
      <w:r w:rsidR="003019C2">
        <w:instrText xml:space="preserve"> SEQ Figura \* ARABIC </w:instrText>
      </w:r>
      <w:r w:rsidR="003019C2">
        <w:fldChar w:fldCharType="separate"/>
      </w:r>
      <w:r w:rsidR="001375A1">
        <w:rPr>
          <w:noProof/>
        </w:rPr>
        <w:t>17</w:t>
      </w:r>
      <w:r w:rsidR="003019C2">
        <w:rPr>
          <w:noProof/>
        </w:rPr>
        <w:fldChar w:fldCharType="end"/>
      </w:r>
      <w:bookmarkEnd w:id="214"/>
      <w:r>
        <w:t xml:space="preserve"> – Compara</w:t>
      </w:r>
      <w:r w:rsidR="003F73C9">
        <w:t>ç</w:t>
      </w:r>
      <w:r>
        <w:t>ão de Estratégias Utilizando o Arrependimento Relativo</w:t>
      </w:r>
      <w:bookmarkEnd w:id="215"/>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216" w:name="_Toc479347067"/>
      <w:r>
        <w:t>Descoberta de Cenários</w:t>
      </w:r>
      <w:r w:rsidR="00BF2900">
        <w:t xml:space="preserve"> para Análise de Vulnerabilidade</w:t>
      </w:r>
      <w:bookmarkEnd w:id="216"/>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Default="00824244" w:rsidP="00824244">
      <w:pPr>
        <w:rPr>
          <w:lang w:val="en-US"/>
        </w:rPr>
      </w:pPr>
      <w:r>
        <w:t xml:space="preserve">A descoberta de cenários faz uma pergunta focalizada: </w:t>
      </w:r>
      <w:r w:rsidR="00580278">
        <w:t>A</w:t>
      </w:r>
      <w:r>
        <w:t xml:space="preserve"> que futuros as estratégias de uma organização </w:t>
      </w:r>
      <w:r w:rsidR="00580278">
        <w:t>são vulneráveis</w:t>
      </w:r>
      <w:r>
        <w:t xml:space="preserve">?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014CEB">
        <w:rPr>
          <w:lang w:val="en-US"/>
          <w:rPrChange w:id="217" w:author="Pedro Lima" w:date="2017-04-29T18:10:00Z">
            <w:rPr>
              <w:lang w:val="en-US"/>
            </w:rPr>
          </w:rPrChange>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824244">
        <w:rPr>
          <w:noProof/>
          <w:lang w:val="en-US"/>
        </w:rPr>
        <w:t>(BRYANT; LEMPERT, 2010)</w:t>
      </w:r>
      <w:r>
        <w:fldChar w:fldCharType="end"/>
      </w:r>
      <w:r w:rsidRPr="00824244">
        <w:rPr>
          <w:lang w:val="en-US"/>
        </w:rPr>
        <w:t xml:space="preserve">. </w:t>
      </w:r>
      <w:r w:rsidRPr="003411F1">
        <w:rPr>
          <w:lang w:val="en-US"/>
        </w:rPr>
        <w:t xml:space="preserve">Groves </w:t>
      </w:r>
      <w:r w:rsidRPr="00BF2900">
        <w:fldChar w:fldCharType="begin" w:fldLock="1"/>
      </w:r>
      <w:r w:rsidRPr="003411F1">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BF2900">
        <w:fldChar w:fldCharType="separate"/>
      </w:r>
      <w:r w:rsidRPr="003411F1">
        <w:rPr>
          <w:noProof/>
          <w:lang w:val="en-US"/>
        </w:rPr>
        <w:t>(2006)</w:t>
      </w:r>
      <w:r w:rsidRPr="00BF2900">
        <w:fldChar w:fldCharType="end"/>
      </w:r>
      <w:r w:rsidRPr="003411F1">
        <w:rPr>
          <w:lang w:val="en-US"/>
        </w:rPr>
        <w:t xml:space="preserve"> </w:t>
      </w:r>
      <w:r w:rsidRPr="00BC5B27">
        <w:rPr>
          <w:lang w:val="en-US"/>
        </w:rPr>
        <w:t>sugere que vulnerabilidades podem ser descobertas utilizando-se três conjuntos distintos de técnicas: i) análise ex</w:t>
      </w:r>
      <w:r w:rsidR="00C421C9" w:rsidRPr="00BC5B27">
        <w:rPr>
          <w:lang w:val="en-US"/>
        </w:rPr>
        <w:t xml:space="preserve">ploratória; ii) métodos de Data </w:t>
      </w:r>
      <w:r w:rsidRPr="00BC5B27">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BC5B27">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77777777"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C25FF3">
        <w:t xml:space="preserve">Figura </w:t>
      </w:r>
      <w:r w:rsidR="00C25FF3">
        <w:rPr>
          <w:noProof/>
        </w:rPr>
        <w:t>15</w:t>
      </w:r>
      <w:r w:rsidR="003C2D46">
        <w:fldChar w:fldCharType="end"/>
      </w:r>
      <w:r>
        <w:t xml:space="preserve">. </w:t>
      </w:r>
    </w:p>
    <w:p w14:paraId="442D24D9" w14:textId="1341BBD9" w:rsidR="003C2D46" w:rsidRDefault="003C2D46" w:rsidP="00696A34">
      <w:pPr>
        <w:ind w:firstLine="0"/>
        <w:jc w:val="center"/>
      </w:pPr>
      <w:bookmarkStart w:id="218" w:name="_Ref474316895"/>
      <w:bookmarkStart w:id="219" w:name="_Toc479347028"/>
      <w:r>
        <w:t xml:space="preserve">Figura </w:t>
      </w:r>
      <w:r w:rsidR="003019C2">
        <w:fldChar w:fldCharType="begin"/>
      </w:r>
      <w:r w:rsidR="003019C2">
        <w:instrText xml:space="preserve"> SEQ Figura \* ARABIC </w:instrText>
      </w:r>
      <w:r w:rsidR="003019C2">
        <w:fldChar w:fldCharType="separate"/>
      </w:r>
      <w:r w:rsidR="001375A1">
        <w:rPr>
          <w:noProof/>
        </w:rPr>
        <w:t>18</w:t>
      </w:r>
      <w:r w:rsidR="003019C2">
        <w:rPr>
          <w:noProof/>
        </w:rPr>
        <w:fldChar w:fldCharType="end"/>
      </w:r>
      <w:bookmarkEnd w:id="218"/>
      <w:r>
        <w:t xml:space="preserve"> – Visualização de Vulnerabilidades de uma Estratégia</w:t>
      </w:r>
      <w:bookmarkEnd w:id="219"/>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77777777"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C25FF3">
        <w:t xml:space="preserve">Figura </w:t>
      </w:r>
      <w:r w:rsidR="00C25FF3">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66A1C10B" w:rsidR="00A3088D" w:rsidRDefault="00A3088D" w:rsidP="00A3088D">
      <w:pPr>
        <w:pStyle w:val="Legenda"/>
      </w:pPr>
      <w:bookmarkStart w:id="220" w:name="_Ref474392734"/>
      <w:bookmarkStart w:id="221" w:name="_Toc479347029"/>
      <w:r>
        <w:t xml:space="preserve">Figura </w:t>
      </w:r>
      <w:r w:rsidR="003019C2">
        <w:fldChar w:fldCharType="begin"/>
      </w:r>
      <w:r w:rsidR="003019C2">
        <w:instrText xml:space="preserve"> SEQ Figura \* ARABIC </w:instrText>
      </w:r>
      <w:r w:rsidR="003019C2">
        <w:fldChar w:fldCharType="separate"/>
      </w:r>
      <w:r w:rsidR="001375A1">
        <w:rPr>
          <w:noProof/>
        </w:rPr>
        <w:t>19</w:t>
      </w:r>
      <w:r w:rsidR="003019C2">
        <w:rPr>
          <w:noProof/>
        </w:rPr>
        <w:fldChar w:fldCharType="end"/>
      </w:r>
      <w:bookmarkEnd w:id="220"/>
      <w:r>
        <w:t xml:space="preserve"> – Passos da Descoberta de Cenários</w:t>
      </w:r>
      <w:bookmarkEnd w:id="221"/>
    </w:p>
    <w:p w14:paraId="63225430" w14:textId="77777777" w:rsidR="00A3088D" w:rsidRDefault="00A3088D" w:rsidP="00A3088D">
      <w:pPr>
        <w:ind w:firstLine="0"/>
      </w:pPr>
      <w:r>
        <w:rPr>
          <w:noProof/>
        </w:rPr>
        <w:drawing>
          <wp:inline distT="0" distB="0" distL="0" distR="0" wp14:anchorId="20BCCD2D" wp14:editId="0617FC49">
            <wp:extent cx="5723906" cy="2799410"/>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59958" cy="2817042"/>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466957E9" w14:textId="77777777" w:rsidR="00A3088D" w:rsidRPr="00806A69" w:rsidRDefault="00396F8D" w:rsidP="00525204">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lastRenderedPageBreak/>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p w14:paraId="525E68A0" w14:textId="77777777" w:rsidR="00396F8D" w:rsidRDefault="00396F8D" w:rsidP="00396F8D">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3019C2"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DF1C9F3" w14:textId="77777777" w:rsidR="00396F8D" w:rsidRDefault="00396F8D" w:rsidP="007F7FE1"/>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77777777" w:rsidR="007F7FE1" w:rsidRDefault="00971829" w:rsidP="007F7FE1">
      <w:r>
        <w:t xml:space="preserve">A </w:t>
      </w:r>
      <w:r>
        <w:fldChar w:fldCharType="begin"/>
      </w:r>
      <w:r>
        <w:instrText xml:space="preserve"> REF _Ref474399002 \h </w:instrText>
      </w:r>
      <w:r>
        <w:fldChar w:fldCharType="separate"/>
      </w:r>
      <w:r w:rsidR="00C25FF3">
        <w:t xml:space="preserve">Figura </w:t>
      </w:r>
      <w:r w:rsidR="00C25FF3">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29802394" w:rsidR="00971829" w:rsidRDefault="00971829" w:rsidP="00971829">
      <w:pPr>
        <w:pStyle w:val="Legenda"/>
      </w:pPr>
      <w:bookmarkStart w:id="222" w:name="_Ref474399002"/>
      <w:bookmarkStart w:id="223" w:name="_Toc479347030"/>
      <w:r>
        <w:lastRenderedPageBreak/>
        <w:t xml:space="preserve">Figura </w:t>
      </w:r>
      <w:r w:rsidR="003019C2">
        <w:fldChar w:fldCharType="begin"/>
      </w:r>
      <w:r w:rsidR="003019C2">
        <w:instrText xml:space="preserve"> SEQ Figura \* ARABIC </w:instrText>
      </w:r>
      <w:r w:rsidR="003019C2">
        <w:fldChar w:fldCharType="separate"/>
      </w:r>
      <w:r w:rsidR="001375A1">
        <w:rPr>
          <w:noProof/>
        </w:rPr>
        <w:t>20</w:t>
      </w:r>
      <w:r w:rsidR="003019C2">
        <w:rPr>
          <w:noProof/>
        </w:rPr>
        <w:fldChar w:fldCharType="end"/>
      </w:r>
      <w:bookmarkEnd w:id="222"/>
      <w:r>
        <w:t xml:space="preserve"> – Exemplo de Cenários “Descobertos”</w:t>
      </w:r>
      <w:bookmarkEnd w:id="223"/>
    </w:p>
    <w:p w14:paraId="2E56F4E5" w14:textId="77777777" w:rsidR="007F7FE1" w:rsidRDefault="00971829" w:rsidP="00971829">
      <w:pPr>
        <w:ind w:firstLine="0"/>
      </w:pPr>
      <w:r w:rsidRPr="00971829">
        <w:rPr>
          <w:noProof/>
        </w:rPr>
        <w:drawing>
          <wp:inline distT="0" distB="0" distL="0" distR="0" wp14:anchorId="61363431" wp14:editId="777D1410">
            <wp:extent cx="5760085" cy="253936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085" cy="2539365"/>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3019C2"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77777777" w:rsidR="0081393B" w:rsidRDefault="0081393B" w:rsidP="00A52C02">
      <w:r>
        <w:lastRenderedPageBreak/>
        <w:t xml:space="preserve">A partir desta variável, podemos calcular a C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77777777" w:rsidR="0081393B" w:rsidRDefault="00C5647F" w:rsidP="00A52C02">
      <w:r>
        <w:t>Densidade se refere à proporção de casos de interesse capturados pelo cen</w:t>
      </w:r>
      <w:r w:rsidR="00E34ABC">
        <w:t>ário</w:t>
      </w:r>
      <w:r>
        <w:t xml:space="preserve"> em comparação ao número total de casos capturado pelo cen</w:t>
      </w:r>
      <w:r w:rsidR="00E34ABC">
        <w:t>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93445" w:rsidRDefault="00E34ABC" w:rsidP="00A52C02">
      <w:pPr>
        <w:rPr>
          <w:lang w:val="en-US"/>
          <w:rPrChange w:id="224" w:author="Daniel Lacerda" w:date="2017-04-29T12:16:00Z">
            <w:rPr/>
          </w:rPrChange>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014CEB">
        <w:rPr>
          <w:lang w:val="en-US"/>
          <w:rPrChange w:id="225" w:author="Pedro Lima" w:date="2017-04-29T18:10:00Z">
            <w:rPr>
              <w:lang w:val="en-US"/>
            </w:rPr>
          </w:rPrChange>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93445">
        <w:rPr>
          <w:noProof/>
          <w:lang w:val="en-US"/>
          <w:rPrChange w:id="226" w:author="Daniel Lacerda" w:date="2017-04-29T12:16:00Z">
            <w:rPr>
              <w:noProof/>
            </w:rPr>
          </w:rPrChange>
        </w:rPr>
        <w:t>(BRYANT; LEMPERT, 2010)</w:t>
      </w:r>
      <w:r w:rsidRPr="003F73C9">
        <w:fldChar w:fldCharType="end"/>
      </w:r>
      <w:r w:rsidRPr="00F93445">
        <w:rPr>
          <w:lang w:val="en-US"/>
          <w:rPrChange w:id="227" w:author="Daniel Lacerda" w:date="2017-04-29T12:16:00Z">
            <w:rPr/>
          </w:rPrChange>
        </w:rPr>
        <w:t xml:space="preserve">. Bryant e Lempert </w:t>
      </w:r>
      <w:r w:rsidRPr="00772DFE">
        <w:fldChar w:fldCharType="begin" w:fldLock="1"/>
      </w:r>
      <w:r w:rsidR="000F2B08" w:rsidRPr="00F93445">
        <w:rPr>
          <w:lang w:val="en-US"/>
          <w:rPrChange w:id="228" w:author="Daniel Lacerda" w:date="2017-04-29T12:16:00Z">
            <w:rPr/>
          </w:rPrChange>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772DFE">
        <w:fldChar w:fldCharType="separate"/>
      </w:r>
      <w:r w:rsidRPr="00F93445">
        <w:rPr>
          <w:noProof/>
          <w:lang w:val="en-US"/>
          <w:rPrChange w:id="229" w:author="Daniel Lacerda" w:date="2017-04-29T12:16:00Z">
            <w:rPr>
              <w:noProof/>
            </w:rPr>
          </w:rPrChange>
        </w:rPr>
        <w:t>(2010)</w:t>
      </w:r>
      <w:r w:rsidRPr="00772DFE">
        <w:fldChar w:fldCharType="end"/>
      </w:r>
      <w:r w:rsidRPr="00F93445">
        <w:rPr>
          <w:lang w:val="en-US"/>
          <w:rPrChange w:id="230" w:author="Daniel Lacerda" w:date="2017-04-29T12:16:00Z">
            <w:rPr/>
          </w:rPrChange>
        </w:rPr>
        <w:t xml:space="preserve"> sugerem que um cenário interpretável deveria ter na ordem de três ou quatro caixas, cada uma limitada pela ordem de dois ou três parâmetros.</w:t>
      </w:r>
    </w:p>
    <w:p w14:paraId="6A9B061B" w14:textId="77777777"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C25FF3">
        <w:t xml:space="preserve">Figura </w:t>
      </w:r>
      <w:r w:rsidR="00C25FF3">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C25FF3">
        <w:t xml:space="preserve">Figura </w:t>
      </w:r>
      <w:r w:rsidR="00C25FF3">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51A990D0" w:rsidR="000F2B08" w:rsidRDefault="000F2B08" w:rsidP="000F2B08">
      <w:pPr>
        <w:pStyle w:val="Legenda"/>
      </w:pPr>
      <w:bookmarkStart w:id="231" w:name="_Ref474478489"/>
      <w:bookmarkStart w:id="232" w:name="_Toc479347031"/>
      <w:r>
        <w:lastRenderedPageBreak/>
        <w:t xml:space="preserve">Figura </w:t>
      </w:r>
      <w:r w:rsidR="003019C2">
        <w:fldChar w:fldCharType="begin"/>
      </w:r>
      <w:r w:rsidR="003019C2">
        <w:instrText xml:space="preserve"> SEQ Figura \* ARABIC </w:instrText>
      </w:r>
      <w:r w:rsidR="003019C2">
        <w:fldChar w:fldCharType="separate"/>
      </w:r>
      <w:r w:rsidR="001375A1">
        <w:rPr>
          <w:noProof/>
        </w:rPr>
        <w:t>21</w:t>
      </w:r>
      <w:r w:rsidR="003019C2">
        <w:rPr>
          <w:noProof/>
        </w:rPr>
        <w:fldChar w:fldCharType="end"/>
      </w:r>
      <w:bookmarkEnd w:id="231"/>
      <w:r>
        <w:t xml:space="preserve"> – Curvas de Tradeoff entre Densidade e Cobertura</w:t>
      </w:r>
      <w:bookmarkEnd w:id="232"/>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Cada ponto no gráfico representa um cenário (um conjunto de “caixas”) que delimita faixas 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77777777"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C25FF3">
        <w:t xml:space="preserve">Figura </w:t>
      </w:r>
      <w:r w:rsidR="00C25FF3">
        <w:rPr>
          <w:noProof/>
        </w:rPr>
        <w:t>19</w:t>
      </w:r>
      <w:r>
        <w:fldChar w:fldCharType="end"/>
      </w:r>
      <w:r>
        <w:t xml:space="preserve">). Cada um dos cenários recebem um nome (Ex.: </w:t>
      </w:r>
      <w:r w:rsidRPr="00BC5B27">
        <w:t>Soft Landing e 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266E5945" w:rsidR="008A1F9F" w:rsidRDefault="008A1F9F" w:rsidP="008A1F9F">
      <w:pPr>
        <w:pStyle w:val="Legenda"/>
      </w:pPr>
      <w:bookmarkStart w:id="233" w:name="_Ref474481978"/>
      <w:bookmarkStart w:id="234" w:name="_Toc479347032"/>
      <w:r>
        <w:lastRenderedPageBreak/>
        <w:t xml:space="preserve">Figura </w:t>
      </w:r>
      <w:r w:rsidR="003019C2">
        <w:fldChar w:fldCharType="begin"/>
      </w:r>
      <w:r w:rsidR="003019C2">
        <w:instrText xml:space="preserve"> SEQ Figura \* ARABIC </w:instrText>
      </w:r>
      <w:r w:rsidR="003019C2">
        <w:fldChar w:fldCharType="separate"/>
      </w:r>
      <w:r w:rsidR="001375A1">
        <w:rPr>
          <w:noProof/>
        </w:rPr>
        <w:t>22</w:t>
      </w:r>
      <w:r w:rsidR="003019C2">
        <w:rPr>
          <w:noProof/>
        </w:rPr>
        <w:fldChar w:fldCharType="end"/>
      </w:r>
      <w:bookmarkEnd w:id="233"/>
      <w:r>
        <w:t xml:space="preserve"> – Cenários Obtidos com o Algoritmo PRIM</w:t>
      </w:r>
      <w:bookmarkEnd w:id="234"/>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77777777" w:rsidR="008A1F9F" w:rsidRDefault="008A1F9F" w:rsidP="005230B5">
      <w:r>
        <w:t xml:space="preserve">Quando o número de variáveis de incerteza que caracterizam os cenários é maior, usualmente as aplicações em RDM representam os cenários indicando “faixas” 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C25FF3">
        <w:t xml:space="preserve">Figura </w:t>
      </w:r>
      <w:r w:rsidR="00C25FF3">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00328148" w:rsidR="00751837" w:rsidRDefault="00751837" w:rsidP="00751837">
      <w:pPr>
        <w:pStyle w:val="Legenda"/>
      </w:pPr>
      <w:bookmarkStart w:id="235" w:name="_Ref474482715"/>
      <w:bookmarkStart w:id="236" w:name="_Toc479347033"/>
      <w:r>
        <w:t xml:space="preserve">Figura </w:t>
      </w:r>
      <w:r w:rsidR="003019C2">
        <w:fldChar w:fldCharType="begin"/>
      </w:r>
      <w:r w:rsidR="003019C2">
        <w:instrText xml:space="preserve"> SEQ Figura \* ARABIC </w:instrText>
      </w:r>
      <w:r w:rsidR="003019C2">
        <w:fldChar w:fldCharType="separate"/>
      </w:r>
      <w:r w:rsidR="001375A1">
        <w:rPr>
          <w:noProof/>
        </w:rPr>
        <w:t>23</w:t>
      </w:r>
      <w:r w:rsidR="003019C2">
        <w:rPr>
          <w:noProof/>
        </w:rPr>
        <w:fldChar w:fldCharType="end"/>
      </w:r>
      <w:bookmarkEnd w:id="235"/>
      <w:r>
        <w:t xml:space="preserve"> – Um Cenário definido por 5 Incertezas</w:t>
      </w:r>
      <w:bookmarkEnd w:id="236"/>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lastRenderedPageBreak/>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BC5B27">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77777777"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C137DC">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237" w:name="_Toc479347068"/>
      <w:r>
        <w:t>Análise de Tradeoffs</w:t>
      </w:r>
      <w:bookmarkEnd w:id="237"/>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xml:space="preserve">. Em seguida, </w:t>
      </w:r>
      <w:r w:rsidR="004B352A">
        <w:lastRenderedPageBreak/>
        <w:t>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77777777"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C25FF3">
        <w:t xml:space="preserve">Figura </w:t>
      </w:r>
      <w:r w:rsidR="00C25FF3">
        <w:rPr>
          <w:noProof/>
        </w:rPr>
        <w:t>21</w:t>
      </w:r>
      <w:r w:rsidR="00D81A00">
        <w:fldChar w:fldCharType="end"/>
      </w:r>
      <w:r w:rsidR="00D81A00">
        <w:t>).</w:t>
      </w:r>
    </w:p>
    <w:p w14:paraId="39A28B21" w14:textId="7D86000A" w:rsidR="00D81A00" w:rsidRDefault="00D81A00" w:rsidP="00D81A00">
      <w:pPr>
        <w:pStyle w:val="Legenda"/>
      </w:pPr>
      <w:bookmarkStart w:id="238" w:name="_Ref474745248"/>
      <w:bookmarkStart w:id="239" w:name="_Toc479347034"/>
      <w:r>
        <w:t xml:space="preserve">Figura </w:t>
      </w:r>
      <w:r w:rsidR="003019C2">
        <w:fldChar w:fldCharType="begin"/>
      </w:r>
      <w:r w:rsidR="003019C2">
        <w:instrText xml:space="preserve"> SEQ Figura \* ARABIC </w:instrText>
      </w:r>
      <w:r w:rsidR="003019C2">
        <w:fldChar w:fldCharType="separate"/>
      </w:r>
      <w:r w:rsidR="001375A1">
        <w:rPr>
          <w:noProof/>
        </w:rPr>
        <w:t>24</w:t>
      </w:r>
      <w:r w:rsidR="003019C2">
        <w:rPr>
          <w:noProof/>
        </w:rPr>
        <w:fldChar w:fldCharType="end"/>
      </w:r>
      <w:bookmarkEnd w:id="238"/>
      <w:r>
        <w:t xml:space="preserve"> – Curva de Tradeoffs Entre Estratégias</w:t>
      </w:r>
      <w:bookmarkEnd w:id="239"/>
    </w:p>
    <w:p w14:paraId="2BC0370C" w14:textId="77777777" w:rsidR="00515BBA" w:rsidRDefault="00D81A00" w:rsidP="00D81A00">
      <w:pPr>
        <w:ind w:firstLine="0"/>
        <w:jc w:val="center"/>
      </w:pPr>
      <w:r w:rsidRPr="00D81A00">
        <w:rPr>
          <w:noProof/>
        </w:rPr>
        <w:drawing>
          <wp:inline distT="0" distB="0" distL="0" distR="0" wp14:anchorId="76FDA361" wp14:editId="7B71A6F6">
            <wp:extent cx="4231640" cy="3458179"/>
            <wp:effectExtent l="0" t="0" r="0"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253251" cy="3475840"/>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77777777"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BC5B27">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C25FF3">
        <w:t xml:space="preserve">Figura </w:t>
      </w:r>
      <w:r w:rsidR="00C25FF3">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w:t>
      </w:r>
      <w:r w:rsidR="003C0F05">
        <w:lastRenderedPageBreak/>
        <w:t xml:space="preserve">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77777777"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C25FF3">
        <w:t xml:space="preserve">Figura </w:t>
      </w:r>
      <w:r w:rsidR="00C25FF3">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BC5B27">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20A9378C" w:rsidR="00D87261" w:rsidRDefault="00D87261" w:rsidP="00D87261">
      <w:pPr>
        <w:pStyle w:val="Legenda"/>
      </w:pPr>
      <w:bookmarkStart w:id="240" w:name="_Ref474747694"/>
      <w:bookmarkStart w:id="241" w:name="_Toc479347035"/>
      <w:r>
        <w:t xml:space="preserve">Figura </w:t>
      </w:r>
      <w:r w:rsidR="003019C2">
        <w:fldChar w:fldCharType="begin"/>
      </w:r>
      <w:r w:rsidR="003019C2">
        <w:instrText xml:space="preserve"> SEQ Figura \* ARABIC </w:instrText>
      </w:r>
      <w:r w:rsidR="003019C2">
        <w:fldChar w:fldCharType="separate"/>
      </w:r>
      <w:r w:rsidR="001375A1">
        <w:rPr>
          <w:noProof/>
        </w:rPr>
        <w:t>25</w:t>
      </w:r>
      <w:r w:rsidR="003019C2">
        <w:rPr>
          <w:noProof/>
        </w:rPr>
        <w:fldChar w:fldCharType="end"/>
      </w:r>
      <w:bookmarkEnd w:id="240"/>
      <w:r>
        <w:t xml:space="preserve"> – Arrependimento Esperado das Estratégias sobre a Curva de Tradeoff</w:t>
      </w:r>
      <w:bookmarkEnd w:id="241"/>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w:t>
      </w:r>
      <w:r w:rsidR="00D2487F">
        <w:lastRenderedPageBreak/>
        <w:t xml:space="preserve">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3019C2"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77777777"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77777777" w:rsidR="002F4399" w:rsidRDefault="002F4399" w:rsidP="009C4C6E">
            <w:pPr>
              <w:ind w:firstLine="0"/>
              <w:jc w:val="right"/>
            </w:pPr>
            <w:r>
              <w:t>(8)</w:t>
            </w:r>
          </w:p>
        </w:tc>
      </w:tr>
    </w:tbl>
    <w:p w14:paraId="4891BD4C" w14:textId="77777777" w:rsidR="002F4399" w:rsidRDefault="002F4399" w:rsidP="002F4399"/>
    <w:p w14:paraId="1A17DD76" w14:textId="77777777"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3019C2"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77777777" w:rsidR="002F4399" w:rsidRDefault="002F4399" w:rsidP="009C4C6E">
            <w:pPr>
              <w:ind w:firstLine="0"/>
              <w:jc w:val="right"/>
            </w:pPr>
            <w:r>
              <w:t>(8)</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lastRenderedPageBreak/>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242" w:name="_Toc479347069"/>
      <w:r>
        <w:t>Quando usar o RDM</w:t>
      </w:r>
      <w:bookmarkEnd w:id="242"/>
    </w:p>
    <w:p w14:paraId="20F5E2E2" w14:textId="77777777" w:rsidR="00615FE4" w:rsidRDefault="00615FE4" w:rsidP="00615FE4">
      <w:pPr>
        <w:ind w:firstLine="737"/>
      </w:pPr>
      <w:r w:rsidRPr="00F70DA2">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77777777"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C25FF3" w:rsidRPr="004C4104">
        <w:t xml:space="preserve">Figura </w:t>
      </w:r>
      <w:r w:rsidR="00C25FF3">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2776A2E4" w:rsidR="00615FE4" w:rsidRPr="004C4104" w:rsidRDefault="00615FE4" w:rsidP="00615FE4">
      <w:pPr>
        <w:pStyle w:val="Legenda"/>
      </w:pPr>
      <w:bookmarkStart w:id="243" w:name="_Ref475718831"/>
      <w:bookmarkStart w:id="244" w:name="_Toc479347036"/>
      <w:r w:rsidRPr="004C4104">
        <w:t xml:space="preserve">Figura </w:t>
      </w:r>
      <w:r>
        <w:fldChar w:fldCharType="begin"/>
      </w:r>
      <w:r w:rsidRPr="004C4104">
        <w:instrText xml:space="preserve"> SEQ Figura \* ARABIC </w:instrText>
      </w:r>
      <w:r>
        <w:fldChar w:fldCharType="separate"/>
      </w:r>
      <w:r w:rsidR="001375A1">
        <w:rPr>
          <w:noProof/>
        </w:rPr>
        <w:t>26</w:t>
      </w:r>
      <w:r>
        <w:fldChar w:fldCharType="end"/>
      </w:r>
      <w:bookmarkEnd w:id="243"/>
      <w:r w:rsidRPr="004C4104">
        <w:t xml:space="preserve"> – Quando usar o RDM</w:t>
      </w:r>
      <w:r>
        <w:t xml:space="preserve"> – Uma versão simplificada</w:t>
      </w:r>
      <w:bookmarkEnd w:id="244"/>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w:t>
      </w:r>
      <w:r>
        <w:lastRenderedPageBreak/>
        <w:t xml:space="preserve">(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77777777"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C25FF3">
        <w:t xml:space="preserve">Figura </w:t>
      </w:r>
      <w:r w:rsidR="00C25FF3">
        <w:rPr>
          <w:noProof/>
        </w:rPr>
        <w:t>24</w:t>
      </w:r>
      <w:r>
        <w:fldChar w:fldCharType="end"/>
      </w:r>
      <w:r>
        <w:t xml:space="preserve">. Esta figura adiciona a variável “Opções de Decisão / Oportunidades de </w:t>
      </w:r>
      <w:r w:rsidRPr="001E38FA">
        <w:t>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t xml:space="preserve">. Ou seja, se é sabido de antemão que não há decisão robusta em uma situação, não há porque procurar por estas soluções robustas.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382FB6">
        <w:rPr>
          <w:noProof/>
        </w:rPr>
        <w:t>(RAND, 2010)</w:t>
      </w:r>
      <w:r>
        <w:fldChar w:fldCharType="end"/>
      </w:r>
      <w:r>
        <w:t>.</w:t>
      </w:r>
    </w:p>
    <w:p w14:paraId="40826A95" w14:textId="7B15CADA" w:rsidR="00615FE4" w:rsidRDefault="00615FE4" w:rsidP="00615FE4">
      <w:pPr>
        <w:pStyle w:val="Legenda"/>
      </w:pPr>
      <w:bookmarkStart w:id="245" w:name="_Ref476139381"/>
      <w:bookmarkStart w:id="246" w:name="_Toc479347037"/>
      <w:r>
        <w:t xml:space="preserve">Figura </w:t>
      </w:r>
      <w:r w:rsidR="003019C2">
        <w:fldChar w:fldCharType="begin"/>
      </w:r>
      <w:r w:rsidR="003019C2">
        <w:instrText xml:space="preserve"> SEQ Figura \* ARABIC </w:instrText>
      </w:r>
      <w:r w:rsidR="003019C2">
        <w:fldChar w:fldCharType="separate"/>
      </w:r>
      <w:r w:rsidR="001375A1">
        <w:rPr>
          <w:noProof/>
        </w:rPr>
        <w:t>27</w:t>
      </w:r>
      <w:r w:rsidR="003019C2">
        <w:rPr>
          <w:noProof/>
        </w:rPr>
        <w:fldChar w:fldCharType="end"/>
      </w:r>
      <w:bookmarkEnd w:id="245"/>
      <w:r>
        <w:t xml:space="preserve"> – Quando usar o RDM – Outra Alternativa</w:t>
      </w:r>
      <w:bookmarkEnd w:id="246"/>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4D5FF71" w14:textId="77777777" w:rsidR="00B14F36" w:rsidRPr="00B14F36" w:rsidRDefault="00615FE4" w:rsidP="00B14F36">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C25FF3">
        <w:t xml:space="preserve">Figura </w:t>
      </w:r>
      <w:r w:rsidR="00C25FF3">
        <w:rPr>
          <w:noProof/>
        </w:rPr>
        <w:t>24</w:t>
      </w:r>
      <w:r>
        <w:fldChar w:fldCharType="end"/>
      </w:r>
      <w:r>
        <w:t xml:space="preserve">. Esta figura adiciona a variável “Opções de Decisão / Oportunidades de </w:t>
      </w:r>
      <w:r w:rsidRPr="001E38FA">
        <w:rPr>
          <w:i/>
        </w:rPr>
        <w:t>Hedging</w:t>
      </w:r>
      <w:r w:rsidRPr="003A6E16">
        <w:t>”</w:t>
      </w:r>
      <w:r>
        <w:t xml:space="preserve">. 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14:paraId="10B56021" w14:textId="77777777" w:rsidR="00A24367" w:rsidRDefault="00240035" w:rsidP="00BC5B27">
      <w:pPr>
        <w:pStyle w:val="Ttulo1"/>
      </w:pPr>
      <w:bookmarkStart w:id="247" w:name="_Toc479347070"/>
      <w:r>
        <w:lastRenderedPageBreak/>
        <w:t>PROCEDIMENTOS METODOLÓGICOS</w:t>
      </w:r>
      <w:bookmarkEnd w:id="247"/>
    </w:p>
    <w:p w14:paraId="19358FCF" w14:textId="6F842C6D" w:rsidR="000E0FD9" w:rsidRDefault="000E0FD9" w:rsidP="000E0FD9">
      <w:pPr>
        <w:pStyle w:val="Ttulo2"/>
      </w:pPr>
      <w:bookmarkStart w:id="248" w:name="_Toc479347071"/>
      <w:r>
        <w:t>Delineamento da Pesquisa</w:t>
      </w:r>
      <w:bookmarkEnd w:id="248"/>
    </w:p>
    <w:p w14:paraId="3CA9509A" w14:textId="1AB3C1AB" w:rsidR="001375A1" w:rsidRDefault="001375A1" w:rsidP="001375A1">
      <w:bookmarkStart w:id="249" w:name="_GoBack"/>
      <w:bookmarkEnd w:id="249"/>
    </w:p>
    <w:p w14:paraId="7D198007" w14:textId="757E613F" w:rsidR="001375A1" w:rsidRDefault="001375A1" w:rsidP="001375A1">
      <w:r>
        <w:t>Método de Pesquisa: Design Science Research</w:t>
      </w:r>
    </w:p>
    <w:p w14:paraId="0C65ABB2" w14:textId="47D14A9A" w:rsidR="001375A1" w:rsidRDefault="001375A1" w:rsidP="001375A1"/>
    <w:p w14:paraId="413C28C6" w14:textId="2161EBCC" w:rsidR="001375A1" w:rsidRDefault="001375A1" w:rsidP="001375A1">
      <w:pPr>
        <w:pStyle w:val="Legenda"/>
      </w:pPr>
      <w:r>
        <w:lastRenderedPageBreak/>
        <w:t xml:space="preserve">Figura </w:t>
      </w:r>
      <w:r>
        <w:fldChar w:fldCharType="begin"/>
      </w:r>
      <w:r>
        <w:instrText xml:space="preserve"> SEQ Figura \* ARABIC </w:instrText>
      </w:r>
      <w:r>
        <w:fldChar w:fldCharType="separate"/>
      </w:r>
      <w:r>
        <w:rPr>
          <w:noProof/>
        </w:rPr>
        <w:t>28</w:t>
      </w:r>
      <w:r>
        <w:fldChar w:fldCharType="end"/>
      </w:r>
      <w:r>
        <w:t xml:space="preserve"> – Método de Pesquisa – Design Science Research</w:t>
      </w:r>
    </w:p>
    <w:p w14:paraId="4327CB83" w14:textId="652BEF93" w:rsidR="001375A1" w:rsidRDefault="001375A1" w:rsidP="001375A1">
      <w:r>
        <w:rPr>
          <w:noProof/>
        </w:rPr>
        <w:drawing>
          <wp:inline distT="0" distB="0" distL="0" distR="0" wp14:anchorId="01EAF5AE" wp14:editId="0B4AD603">
            <wp:extent cx="5108575" cy="699897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6192D6DB" w14:textId="08B388FA" w:rsidR="001375A1" w:rsidRPr="001375A1" w:rsidRDefault="001375A1" w:rsidP="001375A1">
      <w:pPr>
        <w:jc w:val="center"/>
      </w:pPr>
      <w:r>
        <w:t xml:space="preserve">Font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 "properties" : { "noteIndex" : 0 }, "schema" : "https://github.com/citation-style-language/schema/raw/master/csl-citation.json" }</w:instrText>
      </w:r>
      <w:r>
        <w:fldChar w:fldCharType="separate"/>
      </w:r>
      <w:r w:rsidRPr="001375A1">
        <w:rPr>
          <w:noProof/>
        </w:rPr>
        <w:t>(DRESCH et al., 2015, p. 125)</w:t>
      </w:r>
      <w:r>
        <w:fldChar w:fldCharType="end"/>
      </w:r>
    </w:p>
    <w:p w14:paraId="36DAA60E" w14:textId="77777777" w:rsidR="000E0FD9" w:rsidRDefault="000E0FD9" w:rsidP="000E0FD9">
      <w:pPr>
        <w:pStyle w:val="Ttulo2"/>
      </w:pPr>
      <w:bookmarkStart w:id="250" w:name="_Toc479347072"/>
      <w:r>
        <w:t>Método de Trabalho</w:t>
      </w:r>
      <w:bookmarkEnd w:id="250"/>
    </w:p>
    <w:p w14:paraId="7D214737" w14:textId="77777777" w:rsidR="00416AB9" w:rsidRDefault="00416AB9" w:rsidP="00416AB9">
      <w:pPr>
        <w:ind w:firstLine="0"/>
      </w:pPr>
      <w:r>
        <w:rPr>
          <w:noProof/>
        </w:rPr>
        <w:lastRenderedPageBreak/>
        <w:drawing>
          <wp:inline distT="0" distB="0" distL="0" distR="0" wp14:anchorId="78D12EE1" wp14:editId="0C005D4F">
            <wp:extent cx="5487035" cy="8455660"/>
            <wp:effectExtent l="0" t="0" r="0" b="254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87035" cy="8455660"/>
                    </a:xfrm>
                    <a:prstGeom prst="rect">
                      <a:avLst/>
                    </a:prstGeom>
                    <a:noFill/>
                  </pic:spPr>
                </pic:pic>
              </a:graphicData>
            </a:graphic>
          </wp:inline>
        </w:drawing>
      </w:r>
    </w:p>
    <w:p w14:paraId="00B60AE9" w14:textId="77777777" w:rsidR="00416AB9" w:rsidRPr="00416AB9" w:rsidRDefault="00416AB9" w:rsidP="00416AB9">
      <w:pPr>
        <w:ind w:firstLine="0"/>
      </w:pPr>
      <w:r>
        <w:rPr>
          <w:noProof/>
        </w:rPr>
        <w:lastRenderedPageBreak/>
        <w:drawing>
          <wp:inline distT="0" distB="0" distL="0" distR="0" wp14:anchorId="05086503" wp14:editId="2E17D83E">
            <wp:extent cx="5737058" cy="5868537"/>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46931" cy="5878636"/>
                    </a:xfrm>
                    <a:prstGeom prst="rect">
                      <a:avLst/>
                    </a:prstGeom>
                    <a:noFill/>
                  </pic:spPr>
                </pic:pic>
              </a:graphicData>
            </a:graphic>
          </wp:inline>
        </w:drawing>
      </w:r>
    </w:p>
    <w:p w14:paraId="62CD3EEB" w14:textId="77777777" w:rsidR="00DC2AD9" w:rsidRDefault="00DC2AD9">
      <w:pPr>
        <w:pStyle w:val="Ttulo2"/>
      </w:pPr>
      <w:bookmarkStart w:id="251" w:name="_Toc479347073"/>
      <w:r>
        <w:t>Coleta de Dados</w:t>
      </w:r>
      <w:bookmarkEnd w:id="251"/>
    </w:p>
    <w:p w14:paraId="76F3B900" w14:textId="77777777" w:rsidR="00615FE4" w:rsidRDefault="00615FE4" w:rsidP="00615FE4">
      <w:pPr>
        <w:pStyle w:val="Legenda"/>
      </w:pPr>
      <w:bookmarkStart w:id="252" w:name="_Toc479346814"/>
      <w:r>
        <w:t xml:space="preserve">Quadro </w:t>
      </w:r>
      <w:r w:rsidR="003019C2">
        <w:fldChar w:fldCharType="begin"/>
      </w:r>
      <w:r w:rsidR="003019C2">
        <w:instrText xml:space="preserve"> SEQ Quadro \* ARABIC </w:instrText>
      </w:r>
      <w:r w:rsidR="003019C2">
        <w:fldChar w:fldCharType="separate"/>
      </w:r>
      <w:r w:rsidR="00C25FF3">
        <w:rPr>
          <w:noProof/>
        </w:rPr>
        <w:t>6</w:t>
      </w:r>
      <w:r w:rsidR="003019C2">
        <w:rPr>
          <w:noProof/>
        </w:rPr>
        <w:fldChar w:fldCharType="end"/>
      </w:r>
      <w:r>
        <w:t xml:space="preserve"> – Decisões Metodológicas em uma aplicação do RDM</w:t>
      </w:r>
      <w:bookmarkEnd w:id="252"/>
    </w:p>
    <w:tbl>
      <w:tblPr>
        <w:tblStyle w:val="TabelaSimples5"/>
        <w:tblW w:w="0" w:type="auto"/>
        <w:tblLook w:val="04A0" w:firstRow="1" w:lastRow="0" w:firstColumn="1" w:lastColumn="0" w:noHBand="0" w:noVBand="1"/>
      </w:tblPr>
      <w:tblGrid>
        <w:gridCol w:w="2122"/>
        <w:gridCol w:w="6939"/>
      </w:tblGrid>
      <w:tr w:rsidR="00887AB3" w14:paraId="581FB430" w14:textId="77777777" w:rsidTr="00BC5B27">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bottom w:val="single" w:sz="4" w:space="0" w:color="auto"/>
            </w:tcBorders>
          </w:tcPr>
          <w:p w14:paraId="7F0D356C" w14:textId="77777777" w:rsidR="00887AB3" w:rsidRPr="00615FE4" w:rsidRDefault="00887AB3" w:rsidP="00615FE4">
            <w:pPr>
              <w:ind w:firstLine="0"/>
              <w:jc w:val="right"/>
              <w:rPr>
                <w:b/>
              </w:rPr>
            </w:pPr>
            <w:r w:rsidRPr="00615FE4">
              <w:rPr>
                <w:b/>
              </w:rPr>
              <w:t>Etapa</w:t>
            </w:r>
          </w:p>
        </w:tc>
        <w:tc>
          <w:tcPr>
            <w:tcW w:w="6939" w:type="dxa"/>
            <w:tcBorders>
              <w:top w:val="single" w:sz="4" w:space="0" w:color="auto"/>
              <w:bottom w:val="single" w:sz="4" w:space="0" w:color="auto"/>
              <w:right w:val="single" w:sz="4" w:space="0" w:color="auto"/>
            </w:tcBorders>
          </w:tcPr>
          <w:p w14:paraId="38C77D53" w14:textId="77777777" w:rsidR="00887AB3" w:rsidRPr="00615FE4" w:rsidRDefault="00887AB3" w:rsidP="00DC2AD9">
            <w:pPr>
              <w:ind w:firstLine="0"/>
              <w:cnfStyle w:val="100000000000" w:firstRow="1" w:lastRow="0" w:firstColumn="0" w:lastColumn="0" w:oddVBand="0" w:evenVBand="0" w:oddHBand="0" w:evenHBand="0" w:firstRowFirstColumn="0" w:firstRowLastColumn="0" w:lastRowFirstColumn="0" w:lastRowLastColumn="0"/>
              <w:rPr>
                <w:b/>
              </w:rPr>
            </w:pPr>
            <w:r w:rsidRPr="00615FE4">
              <w:rPr>
                <w:b/>
              </w:rPr>
              <w:t>Decis</w:t>
            </w:r>
            <w:r w:rsidR="00615FE4" w:rsidRPr="00615FE4">
              <w:rPr>
                <w:b/>
              </w:rPr>
              <w:t>ões e Questões a Considerar</w:t>
            </w:r>
          </w:p>
        </w:tc>
      </w:tr>
      <w:tr w:rsidR="00615FE4" w14:paraId="76C12DCD"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14:paraId="535089E0" w14:textId="77777777" w:rsidR="00615FE4" w:rsidRPr="00615FE4" w:rsidRDefault="00615FE4" w:rsidP="00615FE4">
            <w:pPr>
              <w:ind w:firstLine="0"/>
              <w:jc w:val="right"/>
              <w:rPr>
                <w:i w:val="0"/>
                <w:iCs w:val="0"/>
              </w:rPr>
            </w:pPr>
            <w:r>
              <w:t xml:space="preserve">1. Estruturação da Decisão </w:t>
            </w:r>
          </w:p>
        </w:tc>
        <w:tc>
          <w:tcPr>
            <w:tcW w:w="6939" w:type="dxa"/>
            <w:tcBorders>
              <w:top w:val="single" w:sz="4" w:space="0" w:color="auto"/>
              <w:right w:val="single" w:sz="4" w:space="0" w:color="auto"/>
            </w:tcBorders>
          </w:tcPr>
          <w:p w14:paraId="53C63A8E"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X - Quais Incertezas Considerar?</w:t>
            </w:r>
          </w:p>
        </w:tc>
      </w:tr>
      <w:tr w:rsidR="00615FE4" w14:paraId="1F9EC578"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6C0717F7" w14:textId="77777777" w:rsidR="00615FE4" w:rsidRDefault="00615FE4" w:rsidP="00615FE4">
            <w:pPr>
              <w:jc w:val="right"/>
            </w:pPr>
          </w:p>
        </w:tc>
        <w:tc>
          <w:tcPr>
            <w:tcW w:w="6939" w:type="dxa"/>
            <w:tcBorders>
              <w:right w:val="single" w:sz="4" w:space="0" w:color="auto"/>
            </w:tcBorders>
          </w:tcPr>
          <w:p w14:paraId="672F60BB"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L - Quais Estratégias Considerar? Quantos “graus de liberadade”?</w:t>
            </w:r>
          </w:p>
        </w:tc>
      </w:tr>
      <w:tr w:rsidR="00615FE4" w14:paraId="4CF379E1"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290A56C6" w14:textId="77777777" w:rsidR="00615FE4" w:rsidRDefault="00615FE4" w:rsidP="00615FE4">
            <w:pPr>
              <w:jc w:val="right"/>
            </w:pPr>
          </w:p>
        </w:tc>
        <w:tc>
          <w:tcPr>
            <w:tcW w:w="6939" w:type="dxa"/>
            <w:tcBorders>
              <w:right w:val="single" w:sz="4" w:space="0" w:color="auto"/>
            </w:tcBorders>
          </w:tcPr>
          <w:p w14:paraId="0CAFBD07"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R - Quais Relações (Modelo) Considerar?</w:t>
            </w:r>
          </w:p>
        </w:tc>
      </w:tr>
      <w:tr w:rsidR="00615FE4" w14:paraId="322BAE52"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14:paraId="33977964" w14:textId="77777777" w:rsidR="00615FE4" w:rsidRDefault="00615FE4" w:rsidP="00615FE4">
            <w:pPr>
              <w:ind w:firstLine="0"/>
              <w:jc w:val="right"/>
            </w:pPr>
          </w:p>
        </w:tc>
        <w:tc>
          <w:tcPr>
            <w:tcW w:w="6939" w:type="dxa"/>
            <w:tcBorders>
              <w:bottom w:val="single" w:sz="4" w:space="0" w:color="auto"/>
              <w:right w:val="single" w:sz="4" w:space="0" w:color="auto"/>
            </w:tcBorders>
          </w:tcPr>
          <w:p w14:paraId="5518C433"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M - Que Medidas de Performance Considerar?</w:t>
            </w:r>
          </w:p>
        </w:tc>
      </w:tr>
      <w:tr w:rsidR="00615FE4" w14:paraId="2DC23C7D"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14:paraId="50CB58CE" w14:textId="77777777" w:rsidR="00615FE4" w:rsidRPr="00615FE4" w:rsidRDefault="00615FE4" w:rsidP="00615FE4">
            <w:pPr>
              <w:ind w:firstLine="0"/>
              <w:jc w:val="right"/>
              <w:rPr>
                <w:i w:val="0"/>
                <w:iCs w:val="0"/>
              </w:rPr>
            </w:pPr>
            <w:r>
              <w:t>2. Geração de Casos</w:t>
            </w:r>
          </w:p>
        </w:tc>
        <w:tc>
          <w:tcPr>
            <w:tcW w:w="6939" w:type="dxa"/>
            <w:tcBorders>
              <w:top w:val="single" w:sz="4" w:space="0" w:color="auto"/>
              <w:right w:val="single" w:sz="4" w:space="0" w:color="auto"/>
            </w:tcBorders>
          </w:tcPr>
          <w:p w14:paraId="241AA896"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Estratégia de Amostragem Considerar?</w:t>
            </w:r>
          </w:p>
        </w:tc>
      </w:tr>
      <w:tr w:rsidR="00615FE4" w14:paraId="2F794B16"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0F975184" w14:textId="77777777" w:rsidR="00615FE4" w:rsidRDefault="00615FE4" w:rsidP="00615FE4">
            <w:pPr>
              <w:jc w:val="right"/>
            </w:pPr>
          </w:p>
        </w:tc>
        <w:tc>
          <w:tcPr>
            <w:tcW w:w="6939" w:type="dxa"/>
            <w:tcBorders>
              <w:right w:val="single" w:sz="4" w:space="0" w:color="auto"/>
            </w:tcBorders>
          </w:tcPr>
          <w:p w14:paraId="3B1F0115"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Ranges de Incerteza Considerar?</w:t>
            </w:r>
          </w:p>
        </w:tc>
      </w:tr>
      <w:tr w:rsidR="00615FE4" w14:paraId="6D891AE6"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5B425745" w14:textId="77777777" w:rsidR="00615FE4" w:rsidRDefault="00615FE4" w:rsidP="00615FE4">
            <w:pPr>
              <w:jc w:val="right"/>
            </w:pPr>
          </w:p>
        </w:tc>
        <w:tc>
          <w:tcPr>
            <w:tcW w:w="6939" w:type="dxa"/>
            <w:tcBorders>
              <w:right w:val="single" w:sz="4" w:space="0" w:color="auto"/>
            </w:tcBorders>
          </w:tcPr>
          <w:p w14:paraId="1B1AC876"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antos Casos Analisar?</w:t>
            </w:r>
          </w:p>
        </w:tc>
      </w:tr>
      <w:tr w:rsidR="00615FE4" w14:paraId="095B4C01"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14:paraId="3FD9E70F" w14:textId="77777777" w:rsidR="00615FE4" w:rsidRDefault="00615FE4" w:rsidP="00615FE4">
            <w:pPr>
              <w:ind w:firstLine="0"/>
              <w:jc w:val="right"/>
            </w:pPr>
          </w:p>
        </w:tc>
        <w:tc>
          <w:tcPr>
            <w:tcW w:w="6939" w:type="dxa"/>
            <w:tcBorders>
              <w:bottom w:val="single" w:sz="4" w:space="0" w:color="auto"/>
              <w:right w:val="single" w:sz="4" w:space="0" w:color="auto"/>
            </w:tcBorders>
          </w:tcPr>
          <w:p w14:paraId="25820DE2"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Como Avaliar a Plausibilidade dos Resultados?</w:t>
            </w:r>
          </w:p>
        </w:tc>
      </w:tr>
      <w:tr w:rsidR="00615FE4" w14:paraId="7DDF4457"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14:paraId="0E7F7EFC" w14:textId="77777777" w:rsidR="00615FE4" w:rsidRPr="00615FE4" w:rsidRDefault="00615FE4" w:rsidP="00615FE4">
            <w:pPr>
              <w:ind w:firstLine="0"/>
              <w:jc w:val="right"/>
              <w:rPr>
                <w:i w:val="0"/>
                <w:iCs w:val="0"/>
              </w:rPr>
            </w:pPr>
            <w:r>
              <w:t>3. Descoberta de Cenários</w:t>
            </w:r>
          </w:p>
        </w:tc>
        <w:tc>
          <w:tcPr>
            <w:tcW w:w="6939" w:type="dxa"/>
            <w:tcBorders>
              <w:top w:val="single" w:sz="4" w:space="0" w:color="auto"/>
              <w:right w:val="single" w:sz="4" w:space="0" w:color="auto"/>
            </w:tcBorders>
          </w:tcPr>
          <w:p w14:paraId="4C373B00"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estratégia de ordenação de estratégias candidatas considerar?</w:t>
            </w:r>
          </w:p>
        </w:tc>
      </w:tr>
      <w:tr w:rsidR="00615FE4" w14:paraId="13C99374"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794DB989" w14:textId="77777777" w:rsidR="00615FE4" w:rsidRDefault="00615FE4" w:rsidP="00615FE4">
            <w:pPr>
              <w:jc w:val="right"/>
            </w:pPr>
          </w:p>
        </w:tc>
        <w:tc>
          <w:tcPr>
            <w:tcW w:w="6939" w:type="dxa"/>
            <w:tcBorders>
              <w:right w:val="single" w:sz="4" w:space="0" w:color="auto"/>
            </w:tcBorders>
          </w:tcPr>
          <w:p w14:paraId="35D3A765"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estratégias candidatas avaliar?</w:t>
            </w:r>
          </w:p>
        </w:tc>
      </w:tr>
      <w:tr w:rsidR="00615FE4" w14:paraId="4533CAEA"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372A80BD" w14:textId="77777777" w:rsidR="00615FE4" w:rsidRDefault="00615FE4" w:rsidP="00615FE4">
            <w:pPr>
              <w:jc w:val="right"/>
            </w:pPr>
          </w:p>
        </w:tc>
        <w:tc>
          <w:tcPr>
            <w:tcW w:w="6939" w:type="dxa"/>
            <w:tcBorders>
              <w:right w:val="single" w:sz="4" w:space="0" w:color="auto"/>
            </w:tcBorders>
          </w:tcPr>
          <w:p w14:paraId="7499A3F4"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ferramentas analíticas usar para descobrir o s cenários?</w:t>
            </w:r>
          </w:p>
        </w:tc>
      </w:tr>
      <w:tr w:rsidR="00615FE4" w14:paraId="0291BB49"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6EFC55D6" w14:textId="77777777" w:rsidR="00615FE4" w:rsidRDefault="00615FE4" w:rsidP="00615FE4">
            <w:pPr>
              <w:jc w:val="right"/>
            </w:pPr>
          </w:p>
        </w:tc>
        <w:tc>
          <w:tcPr>
            <w:tcW w:w="6939" w:type="dxa"/>
            <w:tcBorders>
              <w:right w:val="single" w:sz="4" w:space="0" w:color="auto"/>
            </w:tcBorders>
          </w:tcPr>
          <w:p w14:paraId="6175E2FC"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critérios de escolha dos cenários serão usados? (densidade, cobertura, etc.)</w:t>
            </w:r>
          </w:p>
        </w:tc>
      </w:tr>
      <w:tr w:rsidR="00615FE4" w14:paraId="30648A15"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tcBorders>
            <w:vAlign w:val="center"/>
          </w:tcPr>
          <w:p w14:paraId="2BCA9BEA" w14:textId="77777777" w:rsidR="00615FE4" w:rsidRDefault="00615FE4" w:rsidP="00615FE4">
            <w:pPr>
              <w:jc w:val="right"/>
            </w:pPr>
          </w:p>
        </w:tc>
        <w:tc>
          <w:tcPr>
            <w:tcW w:w="6939" w:type="dxa"/>
            <w:tcBorders>
              <w:right w:val="single" w:sz="4" w:space="0" w:color="auto"/>
            </w:tcBorders>
          </w:tcPr>
          <w:p w14:paraId="16CC22ED"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Que critérios de avaliação dos cenários serão usados? (densidade, cobertura, etc.)</w:t>
            </w:r>
          </w:p>
        </w:tc>
      </w:tr>
      <w:tr w:rsidR="00615FE4" w14:paraId="70389731"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vAlign w:val="center"/>
          </w:tcPr>
          <w:p w14:paraId="1C121302" w14:textId="77777777" w:rsidR="00615FE4" w:rsidRDefault="00615FE4" w:rsidP="00615FE4">
            <w:pPr>
              <w:ind w:firstLine="0"/>
              <w:jc w:val="right"/>
            </w:pPr>
          </w:p>
        </w:tc>
        <w:tc>
          <w:tcPr>
            <w:tcW w:w="6939" w:type="dxa"/>
            <w:tcBorders>
              <w:bottom w:val="single" w:sz="4" w:space="0" w:color="auto"/>
              <w:right w:val="single" w:sz="4" w:space="0" w:color="auto"/>
            </w:tcBorders>
          </w:tcPr>
          <w:p w14:paraId="7C700339"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antos cenários serão considerados?</w:t>
            </w:r>
          </w:p>
        </w:tc>
      </w:tr>
      <w:tr w:rsidR="00615FE4" w14:paraId="4D338007" w14:textId="77777777" w:rsidTr="00BC5B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Merge w:val="restart"/>
            <w:tcBorders>
              <w:top w:val="single" w:sz="4" w:space="0" w:color="auto"/>
              <w:left w:val="single" w:sz="4" w:space="0" w:color="auto"/>
            </w:tcBorders>
            <w:vAlign w:val="center"/>
          </w:tcPr>
          <w:p w14:paraId="460D2BCF" w14:textId="77777777" w:rsidR="00615FE4" w:rsidRPr="00615FE4" w:rsidRDefault="00615FE4" w:rsidP="00615FE4">
            <w:pPr>
              <w:ind w:firstLine="0"/>
              <w:jc w:val="right"/>
              <w:rPr>
                <w:i w:val="0"/>
                <w:iCs w:val="0"/>
              </w:rPr>
            </w:pPr>
            <w:r>
              <w:t>4. Avaliação de Tradeoffs</w:t>
            </w:r>
          </w:p>
        </w:tc>
        <w:tc>
          <w:tcPr>
            <w:tcW w:w="6939" w:type="dxa"/>
            <w:tcBorders>
              <w:top w:val="single" w:sz="4" w:space="0" w:color="auto"/>
              <w:right w:val="single" w:sz="4" w:space="0" w:color="auto"/>
            </w:tcBorders>
          </w:tcPr>
          <w:p w14:paraId="02568B88" w14:textId="77777777" w:rsidR="00615FE4" w:rsidRDefault="00615FE4" w:rsidP="00DC2AD9">
            <w:pPr>
              <w:ind w:firstLine="0"/>
              <w:cnfStyle w:val="000000100000" w:firstRow="0" w:lastRow="0" w:firstColumn="0" w:lastColumn="0" w:oddVBand="0" w:evenVBand="0" w:oddHBand="1" w:evenHBand="0" w:firstRowFirstColumn="0" w:firstRowLastColumn="0" w:lastRowFirstColumn="0" w:lastRowLastColumn="0"/>
            </w:pPr>
            <w:r>
              <w:t>Como encontrar estratégias na “fronteira de eficiência”? Que critério considerar para elencar estratégias que competem entre si?</w:t>
            </w:r>
          </w:p>
        </w:tc>
      </w:tr>
      <w:tr w:rsidR="00615FE4" w14:paraId="38712194" w14:textId="77777777" w:rsidTr="00BC5B27">
        <w:tc>
          <w:tcPr>
            <w:cnfStyle w:val="001000000000" w:firstRow="0" w:lastRow="0" w:firstColumn="1" w:lastColumn="0" w:oddVBand="0" w:evenVBand="0" w:oddHBand="0" w:evenHBand="0" w:firstRowFirstColumn="0" w:firstRowLastColumn="0" w:lastRowFirstColumn="0" w:lastRowLastColumn="0"/>
            <w:tcW w:w="2122" w:type="dxa"/>
            <w:vMerge/>
            <w:tcBorders>
              <w:left w:val="single" w:sz="4" w:space="0" w:color="auto"/>
              <w:bottom w:val="single" w:sz="4" w:space="0" w:color="auto"/>
            </w:tcBorders>
          </w:tcPr>
          <w:p w14:paraId="4BC3590C" w14:textId="77777777" w:rsidR="00615FE4" w:rsidRDefault="00615FE4" w:rsidP="00DC2AD9">
            <w:pPr>
              <w:ind w:firstLine="0"/>
            </w:pPr>
          </w:p>
        </w:tc>
        <w:tc>
          <w:tcPr>
            <w:tcW w:w="6939" w:type="dxa"/>
            <w:tcBorders>
              <w:bottom w:val="single" w:sz="4" w:space="0" w:color="auto"/>
              <w:right w:val="single" w:sz="4" w:space="0" w:color="auto"/>
            </w:tcBorders>
          </w:tcPr>
          <w:p w14:paraId="203BFD4C" w14:textId="77777777" w:rsidR="00615FE4" w:rsidRDefault="00615FE4" w:rsidP="00DC2AD9">
            <w:pPr>
              <w:ind w:firstLine="0"/>
              <w:cnfStyle w:val="000000000000" w:firstRow="0" w:lastRow="0" w:firstColumn="0" w:lastColumn="0" w:oddVBand="0" w:evenVBand="0" w:oddHBand="0" w:evenHBand="0" w:firstRowFirstColumn="0" w:firstRowLastColumn="0" w:lastRowFirstColumn="0" w:lastRowLastColumn="0"/>
            </w:pPr>
            <w:r>
              <w:t>Que cenários considerar para a Avaliação dos Tradeoffs?</w:t>
            </w:r>
          </w:p>
        </w:tc>
      </w:tr>
    </w:tbl>
    <w:p w14:paraId="672203DA" w14:textId="77777777" w:rsidR="00887AB3" w:rsidRPr="00DC2AD9" w:rsidRDefault="00615FE4" w:rsidP="00615FE4">
      <w:pPr>
        <w:ind w:firstLine="0"/>
        <w:jc w:val="center"/>
      </w:pPr>
      <w:r>
        <w:t xml:space="preserve">Fonte: Elaborado a partir de </w:t>
      </w:r>
      <w:r>
        <w:fldChar w:fldCharType="begin" w:fldLock="1"/>
      </w:r>
      <w:r w:rsidR="001A560F">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1EFAC147" w14:textId="77777777" w:rsidR="00DC2AD9" w:rsidRDefault="00DC2AD9">
      <w:pPr>
        <w:pStyle w:val="Ttulo2"/>
      </w:pPr>
      <w:bookmarkStart w:id="253" w:name="_Toc479347074"/>
      <w:r>
        <w:t>Análise dos Dados</w:t>
      </w:r>
      <w:bookmarkEnd w:id="253"/>
    </w:p>
    <w:p w14:paraId="14D576AB" w14:textId="77777777" w:rsidR="00A24367" w:rsidRPr="004567DC" w:rsidRDefault="00AD43C0" w:rsidP="00F12047">
      <w:pPr>
        <w:pStyle w:val="Ttulo1"/>
      </w:pPr>
      <w:bookmarkStart w:id="254" w:name="_Toc479347075"/>
      <w:r>
        <w:t>APLICAÇÃO</w:t>
      </w:r>
      <w:r w:rsidR="003B390E">
        <w:t xml:space="preserve"> E AVALIAÇÂO</w:t>
      </w:r>
      <w:r w:rsidR="007E1127">
        <w:t xml:space="preserve"> DO RDM</w:t>
      </w:r>
      <w:bookmarkEnd w:id="254"/>
    </w:p>
    <w:p w14:paraId="5C364899" w14:textId="77777777" w:rsidR="00B05CBC" w:rsidRDefault="00B05CBC" w:rsidP="00B05CBC">
      <w:pPr>
        <w:pStyle w:val="Ttulo2"/>
      </w:pPr>
      <w:bookmarkStart w:id="255" w:name="_Toc479347076"/>
      <w:r>
        <w:t>O Contexto de Aplicação</w:t>
      </w:r>
      <w:bookmarkEnd w:id="255"/>
    </w:p>
    <w:p w14:paraId="298C048D" w14:textId="77777777" w:rsidR="00E36236" w:rsidRDefault="00E36236" w:rsidP="00C5788F">
      <w:pPr>
        <w:pStyle w:val="Ttulo2"/>
      </w:pPr>
      <w:bookmarkStart w:id="256" w:name="_Toc479347077"/>
      <w:r>
        <w:t>Aplicação do RDM</w:t>
      </w:r>
      <w:bookmarkEnd w:id="256"/>
    </w:p>
    <w:p w14:paraId="7B976F6F" w14:textId="77777777" w:rsidR="00C5788F" w:rsidRDefault="00C5788F" w:rsidP="00E36236">
      <w:pPr>
        <w:pStyle w:val="Ttulo3"/>
      </w:pPr>
      <w:bookmarkStart w:id="257" w:name="_Toc479347078"/>
      <w:r>
        <w:t>Estruturação da Situação: XLRM</w:t>
      </w:r>
      <w:bookmarkEnd w:id="257"/>
    </w:p>
    <w:p w14:paraId="7B9AE9D6" w14:textId="77777777" w:rsidR="00C5788F" w:rsidRDefault="00C5788F" w:rsidP="00E36236">
      <w:pPr>
        <w:pStyle w:val="Ttulo3"/>
      </w:pPr>
      <w:bookmarkStart w:id="258" w:name="_Toc479347079"/>
      <w:r>
        <w:t>Projetando o Modelo</w:t>
      </w:r>
      <w:bookmarkEnd w:id="258"/>
    </w:p>
    <w:p w14:paraId="0109A1F8" w14:textId="77777777" w:rsidR="00C5788F" w:rsidRDefault="006B2FD8" w:rsidP="00E36236">
      <w:pPr>
        <w:pStyle w:val="Ttulo3"/>
      </w:pPr>
      <w:bookmarkStart w:id="259" w:name="_Toc479347080"/>
      <w:r>
        <w:t>Geração de Casos</w:t>
      </w:r>
      <w:bookmarkEnd w:id="259"/>
    </w:p>
    <w:p w14:paraId="699757DF" w14:textId="77777777" w:rsidR="00B05CBC" w:rsidRDefault="00B05CBC" w:rsidP="00E36236">
      <w:pPr>
        <w:pStyle w:val="Ttulo3"/>
      </w:pPr>
      <w:bookmarkStart w:id="260" w:name="_Toc479347081"/>
      <w:r>
        <w:t>Análise de Robustez das Decisões</w:t>
      </w:r>
      <w:bookmarkEnd w:id="260"/>
    </w:p>
    <w:p w14:paraId="6E12E95E" w14:textId="77777777" w:rsidR="009F3A45" w:rsidRPr="009F3A45" w:rsidRDefault="00B05CBC" w:rsidP="006A2182">
      <w:pPr>
        <w:pStyle w:val="Ttulo3"/>
      </w:pPr>
      <w:bookmarkStart w:id="261" w:name="_Toc479347082"/>
      <w:r>
        <w:t>Análise de Tradeoffs</w:t>
      </w:r>
      <w:bookmarkEnd w:id="261"/>
    </w:p>
    <w:p w14:paraId="668F9AE8" w14:textId="77777777" w:rsidR="005042AA" w:rsidRPr="004567DC" w:rsidRDefault="00B8561E" w:rsidP="009038D9">
      <w:pPr>
        <w:pStyle w:val="Ttulo2"/>
      </w:pPr>
      <w:bookmarkStart w:id="262" w:name="_Toc479347083"/>
      <w:r>
        <w:t>A</w:t>
      </w:r>
      <w:r w:rsidR="006A2182">
        <w:t>valiação da Aplicação</w:t>
      </w:r>
      <w:bookmarkEnd w:id="262"/>
    </w:p>
    <w:p w14:paraId="2E369584" w14:textId="77777777" w:rsidR="005042AA" w:rsidRDefault="00E36236" w:rsidP="009038D9">
      <w:pPr>
        <w:pStyle w:val="Ttulo3"/>
      </w:pPr>
      <w:bookmarkStart w:id="263" w:name="_Toc479347084"/>
      <w:r>
        <w:lastRenderedPageBreak/>
        <w:t>Síntese da Avaliação</w:t>
      </w:r>
      <w:bookmarkEnd w:id="263"/>
    </w:p>
    <w:p w14:paraId="7F12BD9E" w14:textId="77777777" w:rsidR="00E36236" w:rsidRPr="00D45060" w:rsidRDefault="00E36236" w:rsidP="00E36236">
      <w:pPr>
        <w:pStyle w:val="Ttulo1"/>
      </w:pPr>
      <w:bookmarkStart w:id="264" w:name="_Toc479347085"/>
      <w:r>
        <w:t>CONCLUSÃO</w:t>
      </w:r>
      <w:bookmarkEnd w:id="264"/>
    </w:p>
    <w:p w14:paraId="0D016058" w14:textId="77777777" w:rsidR="00A24367" w:rsidRDefault="00A24367" w:rsidP="00A24367">
      <w:pPr>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277BE372" w14:textId="77777777" w:rsidR="00A24367" w:rsidRPr="002A58D4" w:rsidRDefault="00A24367" w:rsidP="005D5466">
      <w:pPr>
        <w:pStyle w:val="Ttulo1"/>
        <w:numPr>
          <w:ilvl w:val="0"/>
          <w:numId w:val="0"/>
        </w:numPr>
        <w:jc w:val="center"/>
        <w:rPr>
          <w:lang w:val="en-US"/>
        </w:rPr>
      </w:pPr>
      <w:bookmarkStart w:id="265" w:name="_Toc456015074"/>
      <w:bookmarkStart w:id="266" w:name="_Toc479347086"/>
      <w:r w:rsidRPr="002A58D4">
        <w:rPr>
          <w:lang w:val="en-US"/>
        </w:rPr>
        <w:lastRenderedPageBreak/>
        <w:t>REFERÊNCIAS</w:t>
      </w:r>
      <w:bookmarkEnd w:id="265"/>
      <w:bookmarkEnd w:id="266"/>
    </w:p>
    <w:p w14:paraId="4C46667C" w14:textId="46AB58C5" w:rsidR="001375A1" w:rsidRPr="001375A1" w:rsidRDefault="005A1C94" w:rsidP="001375A1">
      <w:pPr>
        <w:widowControl w:val="0"/>
        <w:rPr>
          <w:rFonts w:cs="Arial"/>
          <w:noProof/>
          <w:szCs w:val="24"/>
        </w:rPr>
      </w:pPr>
      <w:r>
        <w:fldChar w:fldCharType="begin" w:fldLock="1"/>
      </w:r>
      <w:r w:rsidRPr="002A58D4">
        <w:rPr>
          <w:lang w:val="en-US"/>
        </w:rPr>
        <w:instrText xml:space="preserve">ADDIN Mendeley Bibliography CSL_BIBLIOGRAPHY </w:instrText>
      </w:r>
      <w:r>
        <w:fldChar w:fldCharType="separate"/>
      </w:r>
      <w:r w:rsidR="001375A1" w:rsidRPr="001375A1">
        <w:rPr>
          <w:rFonts w:cs="Arial"/>
          <w:noProof/>
          <w:szCs w:val="24"/>
        </w:rPr>
        <w:t xml:space="preserve">ABRAMZON, S. Strategies for Managing Sovereign Debt, A Robust Decision Making Approach. p. 1–83, 2014. </w:t>
      </w:r>
    </w:p>
    <w:p w14:paraId="43D67671" w14:textId="77777777" w:rsidR="001375A1" w:rsidRPr="001375A1" w:rsidRDefault="001375A1" w:rsidP="001375A1">
      <w:pPr>
        <w:widowControl w:val="0"/>
        <w:rPr>
          <w:rFonts w:cs="Arial"/>
          <w:noProof/>
          <w:szCs w:val="24"/>
        </w:rPr>
      </w:pPr>
      <w:r w:rsidRPr="001375A1">
        <w:rPr>
          <w:rFonts w:cs="Arial"/>
          <w:noProof/>
          <w:szCs w:val="24"/>
        </w:rPr>
        <w:t xml:space="preserve">ANTHONY, S. </w:t>
      </w:r>
      <w:r w:rsidRPr="001375A1">
        <w:rPr>
          <w:rFonts w:cs="Arial"/>
          <w:b/>
          <w:bCs/>
          <w:noProof/>
          <w:szCs w:val="24"/>
        </w:rPr>
        <w:t>Kodak’s Downfall Wasn’t About Technology</w:t>
      </w:r>
      <w:r w:rsidRPr="001375A1">
        <w:rPr>
          <w:rFonts w:cs="Arial"/>
          <w:noProof/>
          <w:szCs w:val="24"/>
        </w:rPr>
        <w:t xml:space="preserve">. Disponível em: &lt;https://hbr.org/2016/07/kodaks-downfall-wasnt-about-technology&gt;. Acesso em: 16 mar. 2017. </w:t>
      </w:r>
    </w:p>
    <w:p w14:paraId="158AAD43" w14:textId="77777777" w:rsidR="001375A1" w:rsidRPr="001375A1" w:rsidRDefault="001375A1" w:rsidP="001375A1">
      <w:pPr>
        <w:widowControl w:val="0"/>
        <w:rPr>
          <w:rFonts w:cs="Arial"/>
          <w:noProof/>
          <w:szCs w:val="24"/>
        </w:rPr>
      </w:pPr>
      <w:r w:rsidRPr="001375A1">
        <w:rPr>
          <w:rFonts w:cs="Arial"/>
          <w:noProof/>
          <w:szCs w:val="24"/>
        </w:rPr>
        <w:t xml:space="preserve">ARMSTRONG, J. S. The value of formal planning for strategic decisions: Review of empirical research. </w:t>
      </w:r>
      <w:r w:rsidRPr="001375A1">
        <w:rPr>
          <w:rFonts w:cs="Arial"/>
          <w:b/>
          <w:bCs/>
          <w:noProof/>
          <w:szCs w:val="24"/>
        </w:rPr>
        <w:t>Strategic Management Journal</w:t>
      </w:r>
      <w:r w:rsidRPr="001375A1">
        <w:rPr>
          <w:rFonts w:cs="Arial"/>
          <w:noProof/>
          <w:szCs w:val="24"/>
        </w:rPr>
        <w:t xml:space="preserve">, v. 3, n. 3, p. 197–211, jul. 1982. </w:t>
      </w:r>
    </w:p>
    <w:p w14:paraId="04259F83" w14:textId="77777777" w:rsidR="001375A1" w:rsidRPr="001375A1" w:rsidRDefault="001375A1" w:rsidP="001375A1">
      <w:pPr>
        <w:widowControl w:val="0"/>
        <w:rPr>
          <w:rFonts w:cs="Arial"/>
          <w:noProof/>
          <w:szCs w:val="24"/>
        </w:rPr>
      </w:pPr>
      <w:r w:rsidRPr="001375A1">
        <w:rPr>
          <w:rFonts w:cs="Arial"/>
          <w:noProof/>
          <w:szCs w:val="24"/>
        </w:rPr>
        <w:t xml:space="preserve">BANKES, S. Exploratory Modeling for Policy Analysis. </w:t>
      </w:r>
      <w:r w:rsidRPr="001375A1">
        <w:rPr>
          <w:rFonts w:cs="Arial"/>
          <w:b/>
          <w:bCs/>
          <w:noProof/>
          <w:szCs w:val="24"/>
        </w:rPr>
        <w:t>Operations Research</w:t>
      </w:r>
      <w:r w:rsidRPr="001375A1">
        <w:rPr>
          <w:rFonts w:cs="Arial"/>
          <w:noProof/>
          <w:szCs w:val="24"/>
        </w:rPr>
        <w:t xml:space="preserve">, v. 41, n. 3, p. 435–449, 1993. </w:t>
      </w:r>
    </w:p>
    <w:p w14:paraId="32651299" w14:textId="77777777" w:rsidR="001375A1" w:rsidRPr="001375A1" w:rsidRDefault="001375A1" w:rsidP="001375A1">
      <w:pPr>
        <w:widowControl w:val="0"/>
        <w:rPr>
          <w:rFonts w:cs="Arial"/>
          <w:noProof/>
          <w:szCs w:val="24"/>
        </w:rPr>
      </w:pPr>
      <w:r w:rsidRPr="001375A1">
        <w:rPr>
          <w:rFonts w:cs="Arial"/>
          <w:noProof/>
          <w:szCs w:val="24"/>
        </w:rPr>
        <w:t xml:space="preserve">BANKES, S. C. </w:t>
      </w:r>
      <w:r w:rsidRPr="001375A1">
        <w:rPr>
          <w:rFonts w:cs="Arial"/>
          <w:b/>
          <w:bCs/>
          <w:noProof/>
          <w:szCs w:val="24"/>
        </w:rPr>
        <w:t>Exploratory Modeling and the Use of Simulation for Policy Analysis</w:t>
      </w:r>
      <w:r w:rsidRPr="001375A1">
        <w:rPr>
          <w:rFonts w:cs="Arial"/>
          <w:noProof/>
          <w:szCs w:val="24"/>
        </w:rPr>
        <w:t xml:space="preserve">. [s.l: s.n.]. </w:t>
      </w:r>
    </w:p>
    <w:p w14:paraId="6A873F49" w14:textId="77777777" w:rsidR="001375A1" w:rsidRPr="001375A1" w:rsidRDefault="001375A1" w:rsidP="001375A1">
      <w:pPr>
        <w:widowControl w:val="0"/>
        <w:rPr>
          <w:rFonts w:cs="Arial"/>
          <w:noProof/>
          <w:szCs w:val="24"/>
        </w:rPr>
      </w:pPr>
      <w:r w:rsidRPr="001375A1">
        <w:rPr>
          <w:rFonts w:cs="Arial"/>
          <w:noProof/>
          <w:szCs w:val="24"/>
        </w:rPr>
        <w:t xml:space="preserve">BANKES, S.; WALKER, W. E.; KWAKKEL, J. H. Exploratory Modeling and Analysis. In: GASS, S. I.; FU, M. C. (Eds.). . </w:t>
      </w:r>
      <w:r w:rsidRPr="001375A1">
        <w:rPr>
          <w:rFonts w:cs="Arial"/>
          <w:b/>
          <w:bCs/>
          <w:noProof/>
          <w:szCs w:val="24"/>
        </w:rPr>
        <w:t>Encyclopedia of Operations Research and Management Science</w:t>
      </w:r>
      <w:r w:rsidRPr="001375A1">
        <w:rPr>
          <w:rFonts w:cs="Arial"/>
          <w:noProof/>
          <w:szCs w:val="24"/>
        </w:rPr>
        <w:t xml:space="preserve">. Boston, MA: Springer US, 2013. p. 532–537. </w:t>
      </w:r>
    </w:p>
    <w:p w14:paraId="6193CD34" w14:textId="77777777" w:rsidR="001375A1" w:rsidRPr="001375A1" w:rsidRDefault="001375A1" w:rsidP="001375A1">
      <w:pPr>
        <w:widowControl w:val="0"/>
        <w:rPr>
          <w:rFonts w:cs="Arial"/>
          <w:noProof/>
          <w:szCs w:val="24"/>
        </w:rPr>
      </w:pPr>
      <w:r w:rsidRPr="001375A1">
        <w:rPr>
          <w:rFonts w:cs="Arial"/>
          <w:noProof/>
          <w:szCs w:val="24"/>
        </w:rPr>
        <w:t xml:space="preserve">BANKES, S.; WALKER, W. E.; KWAKKEL, J. H. Exploratory Modeling and Analysis. In: GASS, S. I.; FU, M. C. (Eds.). . </w:t>
      </w:r>
      <w:r w:rsidRPr="001375A1">
        <w:rPr>
          <w:rFonts w:cs="Arial"/>
          <w:b/>
          <w:bCs/>
          <w:noProof/>
          <w:szCs w:val="24"/>
        </w:rPr>
        <w:t>Encyclopedia of Operations Research and Management Science</w:t>
      </w:r>
      <w:r w:rsidRPr="001375A1">
        <w:rPr>
          <w:rFonts w:cs="Arial"/>
          <w:noProof/>
          <w:szCs w:val="24"/>
        </w:rPr>
        <w:t xml:space="preserve">. Boston, MA: Springer US, 2016. v. 2p. 1–8. </w:t>
      </w:r>
    </w:p>
    <w:p w14:paraId="7E341D20" w14:textId="77777777" w:rsidR="001375A1" w:rsidRPr="001375A1" w:rsidRDefault="001375A1" w:rsidP="001375A1">
      <w:pPr>
        <w:widowControl w:val="0"/>
        <w:rPr>
          <w:rFonts w:cs="Arial"/>
          <w:noProof/>
          <w:szCs w:val="24"/>
        </w:rPr>
      </w:pPr>
      <w:r w:rsidRPr="001375A1">
        <w:rPr>
          <w:rFonts w:cs="Arial"/>
          <w:noProof/>
          <w:szCs w:val="24"/>
        </w:rPr>
        <w:t xml:space="preserve">BARNES, J. H. Cognitive biases and their impact on strategic planning. </w:t>
      </w:r>
      <w:r w:rsidRPr="001375A1">
        <w:rPr>
          <w:rFonts w:cs="Arial"/>
          <w:b/>
          <w:bCs/>
          <w:noProof/>
          <w:szCs w:val="24"/>
        </w:rPr>
        <w:t>Strategic Management Journal</w:t>
      </w:r>
      <w:r w:rsidRPr="001375A1">
        <w:rPr>
          <w:rFonts w:cs="Arial"/>
          <w:noProof/>
          <w:szCs w:val="24"/>
        </w:rPr>
        <w:t xml:space="preserve">, v. 5, n. 2, p. 129–137, abr. 1984. </w:t>
      </w:r>
    </w:p>
    <w:p w14:paraId="304E61A4" w14:textId="77777777" w:rsidR="001375A1" w:rsidRPr="001375A1" w:rsidRDefault="001375A1" w:rsidP="001375A1">
      <w:pPr>
        <w:widowControl w:val="0"/>
        <w:rPr>
          <w:rFonts w:cs="Arial"/>
          <w:noProof/>
          <w:szCs w:val="24"/>
        </w:rPr>
      </w:pPr>
      <w:r w:rsidRPr="001375A1">
        <w:rPr>
          <w:rFonts w:cs="Arial"/>
          <w:noProof/>
          <w:szCs w:val="24"/>
        </w:rPr>
        <w:t xml:space="preserve">BEN-HAIM, Y. </w:t>
      </w:r>
      <w:r w:rsidRPr="001375A1">
        <w:rPr>
          <w:rFonts w:cs="Arial"/>
          <w:b/>
          <w:bCs/>
          <w:noProof/>
          <w:szCs w:val="24"/>
        </w:rPr>
        <w:t>Info-Gap Decision Theory: Decisions Under Severe Uncertainty</w:t>
      </w:r>
      <w:r w:rsidRPr="001375A1">
        <w:rPr>
          <w:rFonts w:cs="Arial"/>
          <w:noProof/>
          <w:szCs w:val="24"/>
        </w:rPr>
        <w:t xml:space="preserve">. 2. ed. [s.l.] Academic Press, 2006. </w:t>
      </w:r>
    </w:p>
    <w:p w14:paraId="4A04A4B9" w14:textId="77777777" w:rsidR="001375A1" w:rsidRPr="001375A1" w:rsidRDefault="001375A1" w:rsidP="001375A1">
      <w:pPr>
        <w:widowControl w:val="0"/>
        <w:rPr>
          <w:rFonts w:cs="Arial"/>
          <w:noProof/>
          <w:szCs w:val="24"/>
        </w:rPr>
      </w:pPr>
      <w:r w:rsidRPr="001375A1">
        <w:rPr>
          <w:rFonts w:cs="Arial"/>
          <w:noProof/>
          <w:szCs w:val="24"/>
        </w:rPr>
        <w:t xml:space="preserve">BISHOP, P.; HINES, A.; COLLINS, T. The current state of scenario development: an overview of techniques. </w:t>
      </w:r>
      <w:r w:rsidRPr="001375A1">
        <w:rPr>
          <w:rFonts w:cs="Arial"/>
          <w:b/>
          <w:bCs/>
          <w:noProof/>
          <w:szCs w:val="24"/>
        </w:rPr>
        <w:t>Foresight : the Journal of Futures Studies, Strategic Thinking and Policy</w:t>
      </w:r>
      <w:r w:rsidRPr="001375A1">
        <w:rPr>
          <w:rFonts w:cs="Arial"/>
          <w:noProof/>
          <w:szCs w:val="24"/>
        </w:rPr>
        <w:t xml:space="preserve">, v. 9, n. 1, p. 5–25, 2007. </w:t>
      </w:r>
    </w:p>
    <w:p w14:paraId="2F302660" w14:textId="77777777" w:rsidR="001375A1" w:rsidRPr="001375A1" w:rsidRDefault="001375A1" w:rsidP="001375A1">
      <w:pPr>
        <w:widowControl w:val="0"/>
        <w:rPr>
          <w:rFonts w:cs="Arial"/>
          <w:noProof/>
          <w:szCs w:val="24"/>
        </w:rPr>
      </w:pPr>
      <w:r w:rsidRPr="001375A1">
        <w:rPr>
          <w:rFonts w:cs="Arial"/>
          <w:noProof/>
          <w:szCs w:val="24"/>
        </w:rPr>
        <w:t xml:space="preserve">BLOOM, E. W. Changing Midstream -Providing Decision Support for Adaptive Strategies using Robust Decision Making: Applications in the Colorado River Basin. p. 1–273, 2014. </w:t>
      </w:r>
    </w:p>
    <w:p w14:paraId="653CEA31" w14:textId="77777777" w:rsidR="001375A1" w:rsidRPr="001375A1" w:rsidRDefault="001375A1" w:rsidP="001375A1">
      <w:pPr>
        <w:widowControl w:val="0"/>
        <w:rPr>
          <w:rFonts w:cs="Arial"/>
          <w:noProof/>
          <w:szCs w:val="24"/>
        </w:rPr>
      </w:pPr>
      <w:r w:rsidRPr="001375A1">
        <w:rPr>
          <w:rFonts w:cs="Arial"/>
          <w:noProof/>
          <w:szCs w:val="24"/>
        </w:rPr>
        <w:t xml:space="preserve">BRADFIELD, R. et al. The origins and evolution of scenario techniques in long range business planning. </w:t>
      </w:r>
      <w:r w:rsidRPr="001375A1">
        <w:rPr>
          <w:rFonts w:cs="Arial"/>
          <w:b/>
          <w:bCs/>
          <w:noProof/>
          <w:szCs w:val="24"/>
        </w:rPr>
        <w:t>Futures</w:t>
      </w:r>
      <w:r w:rsidRPr="001375A1">
        <w:rPr>
          <w:rFonts w:cs="Arial"/>
          <w:noProof/>
          <w:szCs w:val="24"/>
        </w:rPr>
        <w:t xml:space="preserve">, v. 37, n. 8, p. 795–812, 2005. </w:t>
      </w:r>
    </w:p>
    <w:p w14:paraId="6CF15847" w14:textId="77777777" w:rsidR="001375A1" w:rsidRPr="001375A1" w:rsidRDefault="001375A1" w:rsidP="001375A1">
      <w:pPr>
        <w:widowControl w:val="0"/>
        <w:rPr>
          <w:rFonts w:cs="Arial"/>
          <w:noProof/>
          <w:szCs w:val="24"/>
        </w:rPr>
      </w:pPr>
      <w:r w:rsidRPr="001375A1">
        <w:rPr>
          <w:rFonts w:cs="Arial"/>
          <w:noProof/>
          <w:szCs w:val="24"/>
        </w:rPr>
        <w:t xml:space="preserve">BREWS, P.; HUNT, M. Learning to plan and planning to learn: resolving the planning school/learning school debate. </w:t>
      </w:r>
      <w:r w:rsidRPr="001375A1">
        <w:rPr>
          <w:rFonts w:cs="Arial"/>
          <w:b/>
          <w:bCs/>
          <w:noProof/>
          <w:szCs w:val="24"/>
        </w:rPr>
        <w:t>Strategic Management Journal</w:t>
      </w:r>
      <w:r w:rsidRPr="001375A1">
        <w:rPr>
          <w:rFonts w:cs="Arial"/>
          <w:noProof/>
          <w:szCs w:val="24"/>
        </w:rPr>
        <w:t xml:space="preserve">, v. 20, n. 10, </w:t>
      </w:r>
      <w:r w:rsidRPr="001375A1">
        <w:rPr>
          <w:rFonts w:cs="Arial"/>
          <w:noProof/>
          <w:szCs w:val="24"/>
        </w:rPr>
        <w:lastRenderedPageBreak/>
        <w:t xml:space="preserve">p. 889–913, 1999. </w:t>
      </w:r>
    </w:p>
    <w:p w14:paraId="01D48D04" w14:textId="77777777" w:rsidR="001375A1" w:rsidRPr="001375A1" w:rsidRDefault="001375A1" w:rsidP="001375A1">
      <w:pPr>
        <w:widowControl w:val="0"/>
        <w:rPr>
          <w:rFonts w:cs="Arial"/>
          <w:noProof/>
          <w:szCs w:val="24"/>
        </w:rPr>
      </w:pPr>
      <w:r w:rsidRPr="001375A1">
        <w:rPr>
          <w:rFonts w:cs="Arial"/>
          <w:noProof/>
          <w:szCs w:val="24"/>
        </w:rPr>
        <w:t xml:space="preserve">BRYANT, B. P.; LEMPERT, R. J. Thinking inside the box: A participatory, computer-assisted approach to scenario discovery. </w:t>
      </w:r>
      <w:r w:rsidRPr="001375A1">
        <w:rPr>
          <w:rFonts w:cs="Arial"/>
          <w:b/>
          <w:bCs/>
          <w:noProof/>
          <w:szCs w:val="24"/>
        </w:rPr>
        <w:t>Technological Forecasting and Social Change</w:t>
      </w:r>
      <w:r w:rsidRPr="001375A1">
        <w:rPr>
          <w:rFonts w:cs="Arial"/>
          <w:noProof/>
          <w:szCs w:val="24"/>
        </w:rPr>
        <w:t xml:space="preserve">, v. 77, n. 1, p. 34–49, 2010. </w:t>
      </w:r>
    </w:p>
    <w:p w14:paraId="5232713F" w14:textId="77777777" w:rsidR="001375A1" w:rsidRPr="001375A1" w:rsidRDefault="001375A1" w:rsidP="001375A1">
      <w:pPr>
        <w:widowControl w:val="0"/>
        <w:rPr>
          <w:rFonts w:cs="Arial"/>
          <w:noProof/>
          <w:szCs w:val="24"/>
        </w:rPr>
      </w:pPr>
      <w:r w:rsidRPr="001375A1">
        <w:rPr>
          <w:rFonts w:cs="Arial"/>
          <w:noProof/>
          <w:szCs w:val="24"/>
        </w:rPr>
        <w:t xml:space="preserve">COSENZ, F.; NOTO, G. Applying System Dynamics Modelling to Strategic Management: A Literature Review. </w:t>
      </w:r>
      <w:r w:rsidRPr="001375A1">
        <w:rPr>
          <w:rFonts w:cs="Arial"/>
          <w:b/>
          <w:bCs/>
          <w:noProof/>
          <w:szCs w:val="24"/>
        </w:rPr>
        <w:t>Systems Research and Behavioral Science</w:t>
      </w:r>
      <w:r w:rsidRPr="001375A1">
        <w:rPr>
          <w:rFonts w:cs="Arial"/>
          <w:noProof/>
          <w:szCs w:val="24"/>
        </w:rPr>
        <w:t xml:space="preserve">, v. 33, n. 6, p. 703–741, 2016. </w:t>
      </w:r>
    </w:p>
    <w:p w14:paraId="742F70D4" w14:textId="77777777" w:rsidR="001375A1" w:rsidRPr="001375A1" w:rsidRDefault="001375A1" w:rsidP="001375A1">
      <w:pPr>
        <w:widowControl w:val="0"/>
        <w:rPr>
          <w:rFonts w:cs="Arial"/>
          <w:noProof/>
          <w:szCs w:val="24"/>
        </w:rPr>
      </w:pPr>
      <w:r w:rsidRPr="001375A1">
        <w:rPr>
          <w:rFonts w:cs="Arial"/>
          <w:noProof/>
          <w:szCs w:val="24"/>
        </w:rPr>
        <w:t xml:space="preserve">COURTNEY, H. </w:t>
      </w:r>
      <w:r w:rsidRPr="001375A1">
        <w:rPr>
          <w:rFonts w:cs="Arial"/>
          <w:b/>
          <w:bCs/>
          <w:noProof/>
          <w:szCs w:val="24"/>
        </w:rPr>
        <w:t>20/20 Foresight Crafting Strategy in an Uncertain World</w:t>
      </w:r>
      <w:r w:rsidRPr="001375A1">
        <w:rPr>
          <w:rFonts w:cs="Arial"/>
          <w:noProof/>
          <w:szCs w:val="24"/>
        </w:rPr>
        <w:t xml:space="preserve">, 2001. </w:t>
      </w:r>
    </w:p>
    <w:p w14:paraId="5B0857EB" w14:textId="77777777" w:rsidR="001375A1" w:rsidRPr="001375A1" w:rsidRDefault="001375A1" w:rsidP="001375A1">
      <w:pPr>
        <w:widowControl w:val="0"/>
        <w:rPr>
          <w:rFonts w:cs="Arial"/>
          <w:noProof/>
          <w:szCs w:val="24"/>
        </w:rPr>
      </w:pPr>
      <w:r w:rsidRPr="001375A1">
        <w:rPr>
          <w:rFonts w:cs="Arial"/>
          <w:noProof/>
          <w:szCs w:val="24"/>
        </w:rPr>
        <w:t xml:space="preserve">COURTNEY, H. Decision-driven scenarios for assessing four levels of uncertainty. </w:t>
      </w:r>
      <w:r w:rsidRPr="001375A1">
        <w:rPr>
          <w:rFonts w:cs="Arial"/>
          <w:b/>
          <w:bCs/>
          <w:noProof/>
          <w:szCs w:val="24"/>
        </w:rPr>
        <w:t>Strategy &amp; Leadership</w:t>
      </w:r>
      <w:r w:rsidRPr="001375A1">
        <w:rPr>
          <w:rFonts w:cs="Arial"/>
          <w:noProof/>
          <w:szCs w:val="24"/>
        </w:rPr>
        <w:t xml:space="preserve">, v. 31, n. 1, p. 14–22, 2003. </w:t>
      </w:r>
    </w:p>
    <w:p w14:paraId="6A21C994" w14:textId="77777777" w:rsidR="001375A1" w:rsidRPr="001375A1" w:rsidRDefault="001375A1" w:rsidP="001375A1">
      <w:pPr>
        <w:widowControl w:val="0"/>
        <w:rPr>
          <w:rFonts w:cs="Arial"/>
          <w:noProof/>
          <w:szCs w:val="24"/>
        </w:rPr>
      </w:pPr>
      <w:r w:rsidRPr="001375A1">
        <w:rPr>
          <w:rFonts w:cs="Arial"/>
          <w:noProof/>
          <w:szCs w:val="24"/>
        </w:rPr>
        <w:t xml:space="preserve">COURTNEY, H. A fresh look at strategy under uncertainty : An interview. </w:t>
      </w:r>
      <w:r w:rsidRPr="001375A1">
        <w:rPr>
          <w:rFonts w:cs="Arial"/>
          <w:b/>
          <w:bCs/>
          <w:noProof/>
          <w:szCs w:val="24"/>
        </w:rPr>
        <w:t>McKinsey Quarterly</w:t>
      </w:r>
      <w:r w:rsidRPr="001375A1">
        <w:rPr>
          <w:rFonts w:cs="Arial"/>
          <w:noProof/>
          <w:szCs w:val="24"/>
        </w:rPr>
        <w:t xml:space="preserve">, v. December 2, n. December, p. 1–8, 2008. </w:t>
      </w:r>
    </w:p>
    <w:p w14:paraId="2D3F3298" w14:textId="77777777" w:rsidR="001375A1" w:rsidRPr="001375A1" w:rsidRDefault="001375A1" w:rsidP="001375A1">
      <w:pPr>
        <w:widowControl w:val="0"/>
        <w:rPr>
          <w:rFonts w:cs="Arial"/>
          <w:noProof/>
          <w:szCs w:val="24"/>
        </w:rPr>
      </w:pPr>
      <w:r w:rsidRPr="001375A1">
        <w:rPr>
          <w:rFonts w:cs="Arial"/>
          <w:noProof/>
          <w:szCs w:val="24"/>
        </w:rPr>
        <w:t xml:space="preserve">COURTNEY, H.; KIRKLAND, J.; VIGUERIE, P. Strategy Under Uncertainty. </w:t>
      </w:r>
      <w:r w:rsidRPr="001375A1">
        <w:rPr>
          <w:rFonts w:cs="Arial"/>
          <w:b/>
          <w:bCs/>
          <w:noProof/>
          <w:szCs w:val="24"/>
        </w:rPr>
        <w:t>Harvard Business Review</w:t>
      </w:r>
      <w:r w:rsidRPr="001375A1">
        <w:rPr>
          <w:rFonts w:cs="Arial"/>
          <w:noProof/>
          <w:szCs w:val="24"/>
        </w:rPr>
        <w:t xml:space="preserve">, n. November-December, p. 1–51, 1997. </w:t>
      </w:r>
    </w:p>
    <w:p w14:paraId="6C84C669" w14:textId="77777777" w:rsidR="001375A1" w:rsidRPr="001375A1" w:rsidRDefault="001375A1" w:rsidP="001375A1">
      <w:pPr>
        <w:widowControl w:val="0"/>
        <w:rPr>
          <w:rFonts w:cs="Arial"/>
          <w:noProof/>
          <w:szCs w:val="24"/>
        </w:rPr>
      </w:pPr>
      <w:r w:rsidRPr="001375A1">
        <w:rPr>
          <w:rFonts w:cs="Arial"/>
          <w:noProof/>
          <w:szCs w:val="24"/>
        </w:rPr>
        <w:t xml:space="preserve">COURTNEY, H.; LOVALLO, D.; CLARKE, C. Deciding How To Decide. </w:t>
      </w:r>
      <w:r w:rsidRPr="001375A1">
        <w:rPr>
          <w:rFonts w:cs="Arial"/>
          <w:b/>
          <w:bCs/>
          <w:noProof/>
          <w:szCs w:val="24"/>
        </w:rPr>
        <w:t>Harvard Business Review</w:t>
      </w:r>
      <w:r w:rsidRPr="001375A1">
        <w:rPr>
          <w:rFonts w:cs="Arial"/>
          <w:noProof/>
          <w:szCs w:val="24"/>
        </w:rPr>
        <w:t xml:space="preserve">, n. November, p. 1–10, 2013. </w:t>
      </w:r>
    </w:p>
    <w:p w14:paraId="3CBC9824" w14:textId="77777777" w:rsidR="001375A1" w:rsidRPr="001375A1" w:rsidRDefault="001375A1" w:rsidP="001375A1">
      <w:pPr>
        <w:widowControl w:val="0"/>
        <w:rPr>
          <w:rFonts w:cs="Arial"/>
          <w:noProof/>
          <w:szCs w:val="24"/>
        </w:rPr>
      </w:pPr>
      <w:r w:rsidRPr="001375A1">
        <w:rPr>
          <w:rFonts w:cs="Arial"/>
          <w:noProof/>
          <w:szCs w:val="24"/>
        </w:rPr>
        <w:t xml:space="preserve">DEAN, J. W.; SHARFMAN, M. P. Does decision process matter? A study of strategic decision-making effectiveness. </w:t>
      </w:r>
      <w:r w:rsidRPr="001375A1">
        <w:rPr>
          <w:rFonts w:cs="Arial"/>
          <w:b/>
          <w:bCs/>
          <w:noProof/>
          <w:szCs w:val="24"/>
        </w:rPr>
        <w:t>Academy of Management Journal</w:t>
      </w:r>
      <w:r w:rsidRPr="001375A1">
        <w:rPr>
          <w:rFonts w:cs="Arial"/>
          <w:noProof/>
          <w:szCs w:val="24"/>
        </w:rPr>
        <w:t xml:space="preserve">, v. 39, n. 2, p. 368–396, 1996. </w:t>
      </w:r>
    </w:p>
    <w:p w14:paraId="2A25696F" w14:textId="77777777" w:rsidR="001375A1" w:rsidRPr="001375A1" w:rsidRDefault="001375A1" w:rsidP="001375A1">
      <w:pPr>
        <w:widowControl w:val="0"/>
        <w:rPr>
          <w:rFonts w:cs="Arial"/>
          <w:noProof/>
          <w:szCs w:val="24"/>
        </w:rPr>
      </w:pPr>
      <w:r w:rsidRPr="001375A1">
        <w:rPr>
          <w:rFonts w:cs="Arial"/>
          <w:noProof/>
          <w:szCs w:val="24"/>
        </w:rPr>
        <w:t xml:space="preserve">DITTRICH, R.; WREFORD, A.; MORAN, D. A survey of decision-making approaches for climate change adaptation: Are robust methods the way forward? </w:t>
      </w:r>
      <w:r w:rsidRPr="001375A1">
        <w:rPr>
          <w:rFonts w:cs="Arial"/>
          <w:b/>
          <w:bCs/>
          <w:noProof/>
          <w:szCs w:val="24"/>
        </w:rPr>
        <w:t>Ecological Economics</w:t>
      </w:r>
      <w:r w:rsidRPr="001375A1">
        <w:rPr>
          <w:rFonts w:cs="Arial"/>
          <w:noProof/>
          <w:szCs w:val="24"/>
        </w:rPr>
        <w:t xml:space="preserve">, v. 122, p. 79–89, 2016. </w:t>
      </w:r>
    </w:p>
    <w:p w14:paraId="784A7E52" w14:textId="77777777" w:rsidR="001375A1" w:rsidRPr="001375A1" w:rsidRDefault="001375A1" w:rsidP="001375A1">
      <w:pPr>
        <w:widowControl w:val="0"/>
        <w:rPr>
          <w:rFonts w:cs="Arial"/>
          <w:noProof/>
          <w:szCs w:val="24"/>
        </w:rPr>
      </w:pPr>
      <w:r w:rsidRPr="001375A1">
        <w:rPr>
          <w:rFonts w:cs="Arial"/>
          <w:noProof/>
          <w:szCs w:val="24"/>
        </w:rPr>
        <w:t xml:space="preserve">DIXON, L. et al. </w:t>
      </w:r>
      <w:r w:rsidRPr="001375A1">
        <w:rPr>
          <w:rFonts w:cs="Arial"/>
          <w:b/>
          <w:bCs/>
          <w:noProof/>
          <w:szCs w:val="24"/>
        </w:rPr>
        <w:t>The Federal Role in Terrorism Insurance: Evaluating Alternatives in an Uncertain World</w:t>
      </w:r>
      <w:r w:rsidRPr="001375A1">
        <w:rPr>
          <w:rFonts w:cs="Arial"/>
          <w:noProof/>
          <w:szCs w:val="24"/>
        </w:rPr>
        <w:t xml:space="preserve">. [s.l: s.n.]. </w:t>
      </w:r>
    </w:p>
    <w:p w14:paraId="5CDCF611" w14:textId="77777777" w:rsidR="001375A1" w:rsidRPr="001375A1" w:rsidRDefault="001375A1" w:rsidP="001375A1">
      <w:pPr>
        <w:widowControl w:val="0"/>
        <w:rPr>
          <w:rFonts w:cs="Arial"/>
          <w:noProof/>
          <w:szCs w:val="24"/>
        </w:rPr>
      </w:pPr>
      <w:r w:rsidRPr="001375A1">
        <w:rPr>
          <w:rFonts w:cs="Arial"/>
          <w:noProof/>
          <w:szCs w:val="24"/>
        </w:rPr>
        <w:t xml:space="preserve">DRESCH, A. et al. </w:t>
      </w:r>
      <w:r w:rsidRPr="001375A1">
        <w:rPr>
          <w:rFonts w:cs="Arial"/>
          <w:b/>
          <w:bCs/>
          <w:noProof/>
          <w:szCs w:val="24"/>
        </w:rPr>
        <w:t>Design Science Research: Método de Pesquisa para o Avanço da Ciência e Tecnologia</w:t>
      </w:r>
      <w:r w:rsidRPr="001375A1">
        <w:rPr>
          <w:rFonts w:cs="Arial"/>
          <w:noProof/>
          <w:szCs w:val="24"/>
        </w:rPr>
        <w:t xml:space="preserve">. 1. ed. Porto Alegre: Bookman, 2015. </w:t>
      </w:r>
    </w:p>
    <w:p w14:paraId="23D8C1C5" w14:textId="77777777" w:rsidR="001375A1" w:rsidRPr="001375A1" w:rsidRDefault="001375A1" w:rsidP="001375A1">
      <w:pPr>
        <w:widowControl w:val="0"/>
        <w:rPr>
          <w:rFonts w:cs="Arial"/>
          <w:noProof/>
          <w:szCs w:val="24"/>
        </w:rPr>
      </w:pPr>
      <w:r w:rsidRPr="001375A1">
        <w:rPr>
          <w:rFonts w:cs="Arial"/>
          <w:noProof/>
          <w:szCs w:val="24"/>
        </w:rPr>
        <w:t xml:space="preserve">DYSON, R. G. et al. The strategic development process. In: </w:t>
      </w:r>
      <w:r w:rsidRPr="001375A1">
        <w:rPr>
          <w:rFonts w:cs="Arial"/>
          <w:b/>
          <w:bCs/>
          <w:noProof/>
          <w:szCs w:val="24"/>
        </w:rPr>
        <w:t>Supporting strategy: Frameworks, methods and models</w:t>
      </w:r>
      <w:r w:rsidRPr="001375A1">
        <w:rPr>
          <w:rFonts w:cs="Arial"/>
          <w:noProof/>
          <w:szCs w:val="24"/>
        </w:rPr>
        <w:t xml:space="preserve">. [s.l: s.n.]. p. 3–24. </w:t>
      </w:r>
    </w:p>
    <w:p w14:paraId="4D8E6301" w14:textId="77777777" w:rsidR="001375A1" w:rsidRPr="001375A1" w:rsidRDefault="001375A1" w:rsidP="001375A1">
      <w:pPr>
        <w:widowControl w:val="0"/>
        <w:rPr>
          <w:rFonts w:cs="Arial"/>
          <w:noProof/>
          <w:szCs w:val="24"/>
        </w:rPr>
      </w:pPr>
      <w:r w:rsidRPr="001375A1">
        <w:rPr>
          <w:rFonts w:cs="Arial"/>
          <w:noProof/>
          <w:szCs w:val="24"/>
        </w:rPr>
        <w:t xml:space="preserve">EISENHARDT, K. M.; ZBARACKI, M. J. Strategic decision making. </w:t>
      </w:r>
      <w:r w:rsidRPr="001375A1">
        <w:rPr>
          <w:rFonts w:cs="Arial"/>
          <w:b/>
          <w:bCs/>
          <w:noProof/>
          <w:szCs w:val="24"/>
        </w:rPr>
        <w:t>Strategic Management Journal</w:t>
      </w:r>
      <w:r w:rsidRPr="001375A1">
        <w:rPr>
          <w:rFonts w:cs="Arial"/>
          <w:noProof/>
          <w:szCs w:val="24"/>
        </w:rPr>
        <w:t xml:space="preserve">, v. 13, n. S2, p. 17–37, 1992. </w:t>
      </w:r>
    </w:p>
    <w:p w14:paraId="6A78FF4B" w14:textId="77777777" w:rsidR="001375A1" w:rsidRPr="001375A1" w:rsidRDefault="001375A1" w:rsidP="001375A1">
      <w:pPr>
        <w:widowControl w:val="0"/>
        <w:rPr>
          <w:rFonts w:cs="Arial"/>
          <w:noProof/>
          <w:szCs w:val="24"/>
        </w:rPr>
      </w:pPr>
      <w:r w:rsidRPr="001375A1">
        <w:rPr>
          <w:rFonts w:cs="Arial"/>
          <w:noProof/>
          <w:szCs w:val="24"/>
        </w:rPr>
        <w:t xml:space="preserve">ELBANNA, S. Strategic decision-making: Process perspectives. </w:t>
      </w:r>
      <w:r w:rsidRPr="001375A1">
        <w:rPr>
          <w:rFonts w:cs="Arial"/>
          <w:b/>
          <w:bCs/>
          <w:noProof/>
          <w:szCs w:val="24"/>
        </w:rPr>
        <w:t>International Journal of Management Reviews</w:t>
      </w:r>
      <w:r w:rsidRPr="001375A1">
        <w:rPr>
          <w:rFonts w:cs="Arial"/>
          <w:noProof/>
          <w:szCs w:val="24"/>
        </w:rPr>
        <w:t xml:space="preserve">, v. 8, n. 1, p. 1–20, 2006. </w:t>
      </w:r>
    </w:p>
    <w:p w14:paraId="3EE6C998" w14:textId="77777777" w:rsidR="001375A1" w:rsidRPr="001375A1" w:rsidRDefault="001375A1" w:rsidP="001375A1">
      <w:pPr>
        <w:widowControl w:val="0"/>
        <w:rPr>
          <w:rFonts w:cs="Arial"/>
          <w:noProof/>
          <w:szCs w:val="24"/>
        </w:rPr>
      </w:pPr>
      <w:r w:rsidRPr="001375A1">
        <w:rPr>
          <w:rFonts w:cs="Arial"/>
          <w:noProof/>
          <w:szCs w:val="24"/>
        </w:rPr>
        <w:t xml:space="preserve">FISCHBACH, J. R. </w:t>
      </w:r>
      <w:r w:rsidRPr="001375A1">
        <w:rPr>
          <w:rFonts w:cs="Arial"/>
          <w:b/>
          <w:bCs/>
          <w:noProof/>
          <w:szCs w:val="24"/>
        </w:rPr>
        <w:t xml:space="preserve">Managing New Orleans Flood Risk in an Uncertain </w:t>
      </w:r>
      <w:r w:rsidRPr="001375A1">
        <w:rPr>
          <w:rFonts w:cs="Arial"/>
          <w:b/>
          <w:bCs/>
          <w:noProof/>
          <w:szCs w:val="24"/>
        </w:rPr>
        <w:lastRenderedPageBreak/>
        <w:t>Future Using Non-Structural Risk Mitigation</w:t>
      </w:r>
      <w:r w:rsidRPr="001375A1">
        <w:rPr>
          <w:rFonts w:cs="Arial"/>
          <w:noProof/>
          <w:szCs w:val="24"/>
        </w:rPr>
        <w:t>. [s.l: s.n.].</w:t>
      </w:r>
    </w:p>
    <w:p w14:paraId="36D0B4E5" w14:textId="77777777" w:rsidR="001375A1" w:rsidRPr="001375A1" w:rsidRDefault="001375A1" w:rsidP="001375A1">
      <w:pPr>
        <w:widowControl w:val="0"/>
        <w:rPr>
          <w:rFonts w:cs="Arial"/>
          <w:noProof/>
          <w:szCs w:val="24"/>
        </w:rPr>
      </w:pPr>
      <w:r w:rsidRPr="001375A1">
        <w:rPr>
          <w:rFonts w:cs="Arial"/>
          <w:noProof/>
          <w:szCs w:val="24"/>
        </w:rPr>
        <w:t xml:space="preserve">FISCHBACH, J. R. et al. </w:t>
      </w:r>
      <w:r w:rsidRPr="001375A1">
        <w:rPr>
          <w:rFonts w:cs="Arial"/>
          <w:b/>
          <w:bCs/>
          <w:noProof/>
          <w:szCs w:val="24"/>
        </w:rPr>
        <w:t>Managing Water Quality in the Face of Uncertainty: A Robust Decision Making Demonstration for EPA’s National Water Program</w:t>
      </w:r>
      <w:r w:rsidRPr="001375A1">
        <w:rPr>
          <w:rFonts w:cs="Arial"/>
          <w:noProof/>
          <w:szCs w:val="24"/>
        </w:rPr>
        <w:t xml:space="preserve">. [s.l: s.n.]. </w:t>
      </w:r>
    </w:p>
    <w:p w14:paraId="7FB88583" w14:textId="77777777" w:rsidR="001375A1" w:rsidRPr="001375A1" w:rsidRDefault="001375A1" w:rsidP="001375A1">
      <w:pPr>
        <w:widowControl w:val="0"/>
        <w:rPr>
          <w:rFonts w:cs="Arial"/>
          <w:noProof/>
          <w:szCs w:val="24"/>
        </w:rPr>
      </w:pPr>
      <w:r w:rsidRPr="001375A1">
        <w:rPr>
          <w:rFonts w:cs="Arial"/>
          <w:noProof/>
          <w:szCs w:val="24"/>
        </w:rPr>
        <w:t xml:space="preserve">GARY, M. S. et al. System dynamics and strategy. </w:t>
      </w:r>
      <w:r w:rsidRPr="001375A1">
        <w:rPr>
          <w:rFonts w:cs="Arial"/>
          <w:b/>
          <w:bCs/>
          <w:noProof/>
          <w:szCs w:val="24"/>
        </w:rPr>
        <w:t>System Dynamics Review</w:t>
      </w:r>
      <w:r w:rsidRPr="001375A1">
        <w:rPr>
          <w:rFonts w:cs="Arial"/>
          <w:noProof/>
          <w:szCs w:val="24"/>
        </w:rPr>
        <w:t xml:space="preserve">, v. 24, n. 4, p. 407–429, 2008. </w:t>
      </w:r>
    </w:p>
    <w:p w14:paraId="64E6E800" w14:textId="77777777" w:rsidR="001375A1" w:rsidRPr="001375A1" w:rsidRDefault="001375A1" w:rsidP="001375A1">
      <w:pPr>
        <w:widowControl w:val="0"/>
        <w:rPr>
          <w:rFonts w:cs="Arial"/>
          <w:noProof/>
          <w:szCs w:val="24"/>
        </w:rPr>
      </w:pPr>
      <w:r w:rsidRPr="001375A1">
        <w:rPr>
          <w:rFonts w:cs="Arial"/>
          <w:noProof/>
          <w:szCs w:val="24"/>
        </w:rPr>
        <w:t xml:space="preserve">GREGOR, S.; HEVNER, A. R. Positioning and Presenting Design Science Research for Maximum Impact. </w:t>
      </w:r>
      <w:r w:rsidRPr="001375A1">
        <w:rPr>
          <w:rFonts w:cs="Arial"/>
          <w:b/>
          <w:bCs/>
          <w:noProof/>
          <w:szCs w:val="24"/>
        </w:rPr>
        <w:t>MIS Quarterly</w:t>
      </w:r>
      <w:r w:rsidRPr="001375A1">
        <w:rPr>
          <w:rFonts w:cs="Arial"/>
          <w:noProof/>
          <w:szCs w:val="24"/>
        </w:rPr>
        <w:t xml:space="preserve">, v. 37, n. 2, p. 337–355, 2013. </w:t>
      </w:r>
    </w:p>
    <w:p w14:paraId="095F3A1F" w14:textId="77777777" w:rsidR="001375A1" w:rsidRPr="001375A1" w:rsidRDefault="001375A1" w:rsidP="001375A1">
      <w:pPr>
        <w:widowControl w:val="0"/>
        <w:rPr>
          <w:rFonts w:cs="Arial"/>
          <w:noProof/>
          <w:szCs w:val="24"/>
        </w:rPr>
      </w:pPr>
      <w:r w:rsidRPr="001375A1">
        <w:rPr>
          <w:rFonts w:cs="Arial"/>
          <w:noProof/>
          <w:szCs w:val="24"/>
        </w:rPr>
        <w:t xml:space="preserve">GRIFFIN, J. </w:t>
      </w:r>
      <w:r w:rsidRPr="001375A1">
        <w:rPr>
          <w:rFonts w:cs="Arial"/>
          <w:b/>
          <w:bCs/>
          <w:noProof/>
          <w:szCs w:val="24"/>
        </w:rPr>
        <w:t>Improving Cost-Effectiveness and Mitigating Risks of Renewable Energy Requirements</w:t>
      </w:r>
      <w:r w:rsidRPr="001375A1">
        <w:rPr>
          <w:rFonts w:cs="Arial"/>
          <w:noProof/>
          <w:szCs w:val="24"/>
        </w:rPr>
        <w:t>. [s.l: s.n.].</w:t>
      </w:r>
    </w:p>
    <w:p w14:paraId="25455CE1" w14:textId="77777777" w:rsidR="001375A1" w:rsidRPr="001375A1" w:rsidRDefault="001375A1" w:rsidP="001375A1">
      <w:pPr>
        <w:widowControl w:val="0"/>
        <w:rPr>
          <w:rFonts w:cs="Arial"/>
          <w:noProof/>
          <w:szCs w:val="24"/>
        </w:rPr>
      </w:pPr>
      <w:r w:rsidRPr="001375A1">
        <w:rPr>
          <w:rFonts w:cs="Arial"/>
          <w:noProof/>
          <w:szCs w:val="24"/>
        </w:rPr>
        <w:t xml:space="preserve">GROVES, D. </w:t>
      </w:r>
      <w:r w:rsidRPr="001375A1">
        <w:rPr>
          <w:rFonts w:cs="Arial"/>
          <w:b/>
          <w:bCs/>
          <w:noProof/>
          <w:szCs w:val="24"/>
        </w:rPr>
        <w:t>New Methods for Identifying Robust Long-Term Water Resources Management Strategies for California</w:t>
      </w:r>
      <w:r w:rsidRPr="001375A1">
        <w:rPr>
          <w:rFonts w:cs="Arial"/>
          <w:noProof/>
          <w:szCs w:val="24"/>
        </w:rPr>
        <w:t>. [s.l: s.n.].</w:t>
      </w:r>
    </w:p>
    <w:p w14:paraId="7108DE41" w14:textId="77777777" w:rsidR="001375A1" w:rsidRPr="001375A1" w:rsidRDefault="001375A1" w:rsidP="001375A1">
      <w:pPr>
        <w:widowControl w:val="0"/>
        <w:rPr>
          <w:rFonts w:cs="Arial"/>
          <w:noProof/>
          <w:szCs w:val="24"/>
        </w:rPr>
      </w:pPr>
      <w:r w:rsidRPr="001375A1">
        <w:rPr>
          <w:rFonts w:cs="Arial"/>
          <w:noProof/>
          <w:szCs w:val="24"/>
        </w:rPr>
        <w:t xml:space="preserve">GROVES, D.; DAVIS, M. Planning for Climate Change in the Inland Empire: Southern California. </w:t>
      </w:r>
      <w:r w:rsidRPr="001375A1">
        <w:rPr>
          <w:rFonts w:cs="Arial"/>
          <w:b/>
          <w:bCs/>
          <w:noProof/>
          <w:szCs w:val="24"/>
        </w:rPr>
        <w:t>Water Resources Impact</w:t>
      </w:r>
      <w:r w:rsidRPr="001375A1">
        <w:rPr>
          <w:rFonts w:cs="Arial"/>
          <w:noProof/>
          <w:szCs w:val="24"/>
        </w:rPr>
        <w:t xml:space="preserve">, v. 10, n. 4, p. 14–17, 2008. </w:t>
      </w:r>
    </w:p>
    <w:p w14:paraId="7C435E7E" w14:textId="77777777" w:rsidR="001375A1" w:rsidRPr="001375A1" w:rsidRDefault="001375A1" w:rsidP="001375A1">
      <w:pPr>
        <w:widowControl w:val="0"/>
        <w:rPr>
          <w:rFonts w:cs="Arial"/>
          <w:noProof/>
          <w:szCs w:val="24"/>
        </w:rPr>
      </w:pPr>
      <w:r w:rsidRPr="001375A1">
        <w:rPr>
          <w:rFonts w:cs="Arial"/>
          <w:noProof/>
          <w:szCs w:val="24"/>
        </w:rPr>
        <w:t xml:space="preserve">GROVES, D.; FISCHBACH, J.; KNOPMAN, D. </w:t>
      </w:r>
      <w:r w:rsidRPr="001375A1">
        <w:rPr>
          <w:rFonts w:cs="Arial"/>
          <w:b/>
          <w:bCs/>
          <w:noProof/>
          <w:szCs w:val="24"/>
        </w:rPr>
        <w:t>Strengthening Coastal Planning How Coastal Regions Could Benefit from Louisiana’s Planning and Analysis Framework</w:t>
      </w:r>
      <w:r w:rsidRPr="001375A1">
        <w:rPr>
          <w:rFonts w:cs="Arial"/>
          <w:noProof/>
          <w:szCs w:val="24"/>
        </w:rPr>
        <w:t xml:space="preserve">. [s.l: s.n.]. </w:t>
      </w:r>
    </w:p>
    <w:p w14:paraId="3F8D03C8" w14:textId="77777777" w:rsidR="001375A1" w:rsidRPr="001375A1" w:rsidRDefault="001375A1" w:rsidP="001375A1">
      <w:pPr>
        <w:widowControl w:val="0"/>
        <w:rPr>
          <w:rFonts w:cs="Arial"/>
          <w:noProof/>
          <w:szCs w:val="24"/>
        </w:rPr>
      </w:pPr>
      <w:r w:rsidRPr="001375A1">
        <w:rPr>
          <w:rFonts w:cs="Arial"/>
          <w:noProof/>
          <w:szCs w:val="24"/>
        </w:rPr>
        <w:t xml:space="preserve">GROVES, D. G. et al. </w:t>
      </w:r>
      <w:r w:rsidRPr="001375A1">
        <w:rPr>
          <w:rFonts w:cs="Arial"/>
          <w:b/>
          <w:bCs/>
          <w:noProof/>
          <w:szCs w:val="24"/>
        </w:rPr>
        <w:t>Preparing for an Uncertain Future Climate in the Inland Empire: Identifying Robust Water Management Strategies</w:t>
      </w:r>
      <w:r w:rsidRPr="001375A1">
        <w:rPr>
          <w:rFonts w:cs="Arial"/>
          <w:noProof/>
          <w:szCs w:val="24"/>
        </w:rPr>
        <w:t>. [s.l: s.n.]. Disponível em: &lt;http://www.rand.org/pubs/documented_briefings/DB550.html&gt;.</w:t>
      </w:r>
    </w:p>
    <w:p w14:paraId="1FD6DAD0" w14:textId="77777777" w:rsidR="001375A1" w:rsidRPr="001375A1" w:rsidRDefault="001375A1" w:rsidP="001375A1">
      <w:pPr>
        <w:widowControl w:val="0"/>
        <w:rPr>
          <w:rFonts w:cs="Arial"/>
          <w:noProof/>
          <w:szCs w:val="24"/>
        </w:rPr>
      </w:pPr>
      <w:r w:rsidRPr="001375A1">
        <w:rPr>
          <w:rFonts w:cs="Arial"/>
          <w:noProof/>
          <w:szCs w:val="24"/>
        </w:rPr>
        <w:t xml:space="preserve">GROVES, D. G. et al. </w:t>
      </w:r>
      <w:r w:rsidRPr="001375A1">
        <w:rPr>
          <w:rFonts w:cs="Arial"/>
          <w:b/>
          <w:bCs/>
          <w:noProof/>
          <w:szCs w:val="24"/>
        </w:rPr>
        <w:t>Adapting to a Changing Colorado River Making Future Water Deliveries More Reliable Throught Robust Management Strategies</w:t>
      </w:r>
      <w:r w:rsidRPr="001375A1">
        <w:rPr>
          <w:rFonts w:cs="Arial"/>
          <w:noProof/>
          <w:szCs w:val="24"/>
        </w:rPr>
        <w:t>. [s.l: s.n.]. Disponível em: &lt;http://www.rand.org/content/dam/rand/pubs/monographs/2011/RAND_MG996.pdf&gt;.</w:t>
      </w:r>
    </w:p>
    <w:p w14:paraId="10951829" w14:textId="77777777" w:rsidR="001375A1" w:rsidRPr="001375A1" w:rsidRDefault="001375A1" w:rsidP="001375A1">
      <w:pPr>
        <w:widowControl w:val="0"/>
        <w:rPr>
          <w:rFonts w:cs="Arial"/>
          <w:noProof/>
          <w:szCs w:val="24"/>
        </w:rPr>
      </w:pPr>
      <w:r w:rsidRPr="001375A1">
        <w:rPr>
          <w:rFonts w:cs="Arial"/>
          <w:noProof/>
          <w:szCs w:val="24"/>
        </w:rPr>
        <w:t xml:space="preserve">GROVES, D. G. et al. Addressing Climate Change in Local Water Agency Plans: Demonstrating a Simplified Robust Decision Making Approach in the California Sierra Foothills. Santa Monica, CA. p. 1–78, 2013b. </w:t>
      </w:r>
    </w:p>
    <w:p w14:paraId="42CC9205" w14:textId="77777777" w:rsidR="001375A1" w:rsidRPr="001375A1" w:rsidRDefault="001375A1" w:rsidP="001375A1">
      <w:pPr>
        <w:widowControl w:val="0"/>
        <w:rPr>
          <w:rFonts w:cs="Arial"/>
          <w:noProof/>
          <w:szCs w:val="24"/>
        </w:rPr>
      </w:pPr>
      <w:r w:rsidRPr="001375A1">
        <w:rPr>
          <w:rFonts w:cs="Arial"/>
          <w:noProof/>
          <w:szCs w:val="24"/>
        </w:rPr>
        <w:t xml:space="preserve">GROVES, D. G. et al. </w:t>
      </w:r>
      <w:r w:rsidRPr="001375A1">
        <w:rPr>
          <w:rFonts w:cs="Arial"/>
          <w:b/>
          <w:bCs/>
          <w:noProof/>
          <w:szCs w:val="24"/>
        </w:rPr>
        <w:t>Developing Robust Strategies for Climate Change and Other Risks: A Water Utility Framework About the Water Research Foundation</w:t>
      </w:r>
      <w:r w:rsidRPr="001375A1">
        <w:rPr>
          <w:rFonts w:cs="Arial"/>
          <w:noProof/>
          <w:szCs w:val="24"/>
        </w:rPr>
        <w:t xml:space="preserve">. [s.l: s.n.]. </w:t>
      </w:r>
    </w:p>
    <w:p w14:paraId="3D0A9B57" w14:textId="77777777" w:rsidR="001375A1" w:rsidRPr="001375A1" w:rsidRDefault="001375A1" w:rsidP="001375A1">
      <w:pPr>
        <w:widowControl w:val="0"/>
        <w:rPr>
          <w:rFonts w:cs="Arial"/>
          <w:noProof/>
          <w:szCs w:val="24"/>
        </w:rPr>
      </w:pPr>
      <w:r w:rsidRPr="001375A1">
        <w:rPr>
          <w:rFonts w:cs="Arial"/>
          <w:noProof/>
          <w:szCs w:val="24"/>
        </w:rPr>
        <w:t xml:space="preserve">GROVES, D. G. et al. </w:t>
      </w:r>
      <w:r w:rsidRPr="001375A1">
        <w:rPr>
          <w:rFonts w:cs="Arial"/>
          <w:b/>
          <w:bCs/>
          <w:noProof/>
          <w:szCs w:val="24"/>
        </w:rPr>
        <w:t>Using High-Performance Computing to Support Water Resource Planning: A Workshop Demonstration of Real-Time Analytic Facilitation for the Colorado River Basin</w:t>
      </w:r>
      <w:r w:rsidRPr="001375A1">
        <w:rPr>
          <w:rFonts w:cs="Arial"/>
          <w:noProof/>
          <w:szCs w:val="24"/>
        </w:rPr>
        <w:t xml:space="preserve">. [s.l: s.n.]. </w:t>
      </w:r>
    </w:p>
    <w:p w14:paraId="5AF6240F" w14:textId="77777777" w:rsidR="001375A1" w:rsidRPr="001375A1" w:rsidRDefault="001375A1" w:rsidP="001375A1">
      <w:pPr>
        <w:widowControl w:val="0"/>
        <w:rPr>
          <w:rFonts w:cs="Arial"/>
          <w:noProof/>
          <w:szCs w:val="24"/>
        </w:rPr>
      </w:pPr>
      <w:r w:rsidRPr="001375A1">
        <w:rPr>
          <w:rFonts w:cs="Arial"/>
          <w:noProof/>
          <w:szCs w:val="24"/>
        </w:rPr>
        <w:t xml:space="preserve">GROVES, D. G.; BLOOM, E. Robust Water-Management Strategies for the </w:t>
      </w:r>
      <w:r w:rsidRPr="001375A1">
        <w:rPr>
          <w:rFonts w:cs="Arial"/>
          <w:noProof/>
          <w:szCs w:val="24"/>
        </w:rPr>
        <w:lastRenderedPageBreak/>
        <w:t xml:space="preserve">California Water Plan Update 2013 Proof-of-Concept Analysis. p. 1–72, 2013. </w:t>
      </w:r>
    </w:p>
    <w:p w14:paraId="2FD229EB" w14:textId="77777777" w:rsidR="001375A1" w:rsidRPr="001375A1" w:rsidRDefault="001375A1" w:rsidP="001375A1">
      <w:pPr>
        <w:widowControl w:val="0"/>
        <w:rPr>
          <w:rFonts w:cs="Arial"/>
          <w:noProof/>
          <w:szCs w:val="24"/>
        </w:rPr>
      </w:pPr>
      <w:r w:rsidRPr="001375A1">
        <w:rPr>
          <w:rFonts w:cs="Arial"/>
          <w:noProof/>
          <w:szCs w:val="24"/>
        </w:rPr>
        <w:t xml:space="preserve">GROVES, D. G.; LEMPERT, R. J. A new analytic method for finding policy-relevant scenarios. </w:t>
      </w:r>
      <w:r w:rsidRPr="001375A1">
        <w:rPr>
          <w:rFonts w:cs="Arial"/>
          <w:b/>
          <w:bCs/>
          <w:noProof/>
          <w:szCs w:val="24"/>
        </w:rPr>
        <w:t>Global Environmental Change</w:t>
      </w:r>
      <w:r w:rsidRPr="001375A1">
        <w:rPr>
          <w:rFonts w:cs="Arial"/>
          <w:noProof/>
          <w:szCs w:val="24"/>
        </w:rPr>
        <w:t xml:space="preserve">, v. 17, n. 1, p. 73–85, 2007. </w:t>
      </w:r>
    </w:p>
    <w:p w14:paraId="2C9EE760" w14:textId="77777777" w:rsidR="001375A1" w:rsidRPr="001375A1" w:rsidRDefault="001375A1" w:rsidP="001375A1">
      <w:pPr>
        <w:widowControl w:val="0"/>
        <w:rPr>
          <w:rFonts w:cs="Arial"/>
          <w:noProof/>
          <w:szCs w:val="24"/>
        </w:rPr>
      </w:pPr>
      <w:r w:rsidRPr="001375A1">
        <w:rPr>
          <w:rFonts w:cs="Arial"/>
          <w:noProof/>
          <w:szCs w:val="24"/>
        </w:rPr>
        <w:t xml:space="preserve">GROVES, D. G.; SHARON, C. Planning Tool to Support Planning the Future of Coastal Louisiana. </w:t>
      </w:r>
      <w:r w:rsidRPr="001375A1">
        <w:rPr>
          <w:rFonts w:cs="Arial"/>
          <w:b/>
          <w:bCs/>
          <w:noProof/>
          <w:szCs w:val="24"/>
        </w:rPr>
        <w:t>Journal of Coastal Research</w:t>
      </w:r>
      <w:r w:rsidRPr="001375A1">
        <w:rPr>
          <w:rFonts w:cs="Arial"/>
          <w:noProof/>
          <w:szCs w:val="24"/>
        </w:rPr>
        <w:t xml:space="preserve">, v. Sp.Issue 6, n. 10062, p. 29–50, 2013. </w:t>
      </w:r>
    </w:p>
    <w:p w14:paraId="671F20E5" w14:textId="77777777" w:rsidR="001375A1" w:rsidRPr="001375A1" w:rsidRDefault="001375A1" w:rsidP="001375A1">
      <w:pPr>
        <w:widowControl w:val="0"/>
        <w:rPr>
          <w:rFonts w:cs="Arial"/>
          <w:noProof/>
          <w:szCs w:val="24"/>
        </w:rPr>
      </w:pPr>
      <w:r w:rsidRPr="001375A1">
        <w:rPr>
          <w:rFonts w:cs="Arial"/>
          <w:noProof/>
          <w:szCs w:val="24"/>
        </w:rPr>
        <w:t xml:space="preserve">GUDMUNDSSON, S. V.; LECHNER, C. Cognitive biases, organization, and entrepreneurial firm survival. </w:t>
      </w:r>
      <w:r w:rsidRPr="001375A1">
        <w:rPr>
          <w:rFonts w:cs="Arial"/>
          <w:b/>
          <w:bCs/>
          <w:noProof/>
          <w:szCs w:val="24"/>
        </w:rPr>
        <w:t>European Management Journal</w:t>
      </w:r>
      <w:r w:rsidRPr="001375A1">
        <w:rPr>
          <w:rFonts w:cs="Arial"/>
          <w:noProof/>
          <w:szCs w:val="24"/>
        </w:rPr>
        <w:t xml:space="preserve">, v. 31, n. 3, p. 278–294, 2013. </w:t>
      </w:r>
    </w:p>
    <w:p w14:paraId="303DD4EC" w14:textId="77777777" w:rsidR="001375A1" w:rsidRPr="001375A1" w:rsidRDefault="001375A1" w:rsidP="001375A1">
      <w:pPr>
        <w:widowControl w:val="0"/>
        <w:rPr>
          <w:rFonts w:cs="Arial"/>
          <w:noProof/>
          <w:szCs w:val="24"/>
        </w:rPr>
      </w:pPr>
      <w:r w:rsidRPr="001375A1">
        <w:rPr>
          <w:rFonts w:cs="Arial"/>
          <w:noProof/>
          <w:szCs w:val="24"/>
        </w:rPr>
        <w:t xml:space="preserve">HADKA, D. et al. An open source framework for many-objective robust decision making. </w:t>
      </w:r>
      <w:r w:rsidRPr="001375A1">
        <w:rPr>
          <w:rFonts w:cs="Arial"/>
          <w:b/>
          <w:bCs/>
          <w:noProof/>
          <w:szCs w:val="24"/>
        </w:rPr>
        <w:t>Environmental Modelling and Software</w:t>
      </w:r>
      <w:r w:rsidRPr="001375A1">
        <w:rPr>
          <w:rFonts w:cs="Arial"/>
          <w:noProof/>
          <w:szCs w:val="24"/>
        </w:rPr>
        <w:t xml:space="preserve">, v. 74, p. 114–129, 2015. </w:t>
      </w:r>
    </w:p>
    <w:p w14:paraId="4F1E3282" w14:textId="77777777" w:rsidR="001375A1" w:rsidRPr="001375A1" w:rsidRDefault="001375A1" w:rsidP="001375A1">
      <w:pPr>
        <w:widowControl w:val="0"/>
        <w:rPr>
          <w:rFonts w:cs="Arial"/>
          <w:noProof/>
          <w:szCs w:val="24"/>
        </w:rPr>
      </w:pPr>
      <w:r w:rsidRPr="001375A1">
        <w:rPr>
          <w:rFonts w:cs="Arial"/>
          <w:noProof/>
          <w:szCs w:val="24"/>
        </w:rPr>
        <w:t xml:space="preserve">HALL, J. W. et al. Robust Climate Policies Under Uncertainty: A Comparison of Robust Decision Making and Info-Gap Methods. </w:t>
      </w:r>
      <w:r w:rsidRPr="001375A1">
        <w:rPr>
          <w:rFonts w:cs="Arial"/>
          <w:b/>
          <w:bCs/>
          <w:noProof/>
          <w:szCs w:val="24"/>
        </w:rPr>
        <w:t>Risk Analysis</w:t>
      </w:r>
      <w:r w:rsidRPr="001375A1">
        <w:rPr>
          <w:rFonts w:cs="Arial"/>
          <w:noProof/>
          <w:szCs w:val="24"/>
        </w:rPr>
        <w:t xml:space="preserve">, v. 32, n. 10, p. 1657–1672, 2012. </w:t>
      </w:r>
    </w:p>
    <w:p w14:paraId="548477B9" w14:textId="77777777" w:rsidR="001375A1" w:rsidRPr="001375A1" w:rsidRDefault="001375A1" w:rsidP="001375A1">
      <w:pPr>
        <w:widowControl w:val="0"/>
        <w:rPr>
          <w:rFonts w:cs="Arial"/>
          <w:noProof/>
          <w:szCs w:val="24"/>
        </w:rPr>
      </w:pPr>
      <w:r w:rsidRPr="001375A1">
        <w:rPr>
          <w:rFonts w:cs="Arial"/>
          <w:noProof/>
          <w:szCs w:val="24"/>
        </w:rPr>
        <w:t xml:space="preserve">HALLEGATTE, S. et al. Investment Decision Making Under Deep Uncertainty: Application to Climate Change. </w:t>
      </w:r>
      <w:r w:rsidRPr="001375A1">
        <w:rPr>
          <w:rFonts w:cs="Arial"/>
          <w:b/>
          <w:bCs/>
          <w:noProof/>
          <w:szCs w:val="24"/>
        </w:rPr>
        <w:t>Policy Research Working Paper</w:t>
      </w:r>
      <w:r w:rsidRPr="001375A1">
        <w:rPr>
          <w:rFonts w:cs="Arial"/>
          <w:noProof/>
          <w:szCs w:val="24"/>
        </w:rPr>
        <w:t xml:space="preserve">, n. 6193, p. 1–41, 2012. </w:t>
      </w:r>
    </w:p>
    <w:p w14:paraId="78F1CD85" w14:textId="77777777" w:rsidR="001375A1" w:rsidRPr="001375A1" w:rsidRDefault="001375A1" w:rsidP="001375A1">
      <w:pPr>
        <w:widowControl w:val="0"/>
        <w:rPr>
          <w:rFonts w:cs="Arial"/>
          <w:noProof/>
          <w:szCs w:val="24"/>
        </w:rPr>
      </w:pPr>
      <w:r w:rsidRPr="001375A1">
        <w:rPr>
          <w:rFonts w:cs="Arial"/>
          <w:noProof/>
          <w:szCs w:val="24"/>
        </w:rPr>
        <w:t xml:space="preserve">HERMAN, J. et al. How Should Robustness Be Defined for Water Systems Planning under Change? </w:t>
      </w:r>
      <w:r w:rsidRPr="001375A1">
        <w:rPr>
          <w:rFonts w:cs="Arial"/>
          <w:b/>
          <w:bCs/>
          <w:noProof/>
          <w:szCs w:val="24"/>
        </w:rPr>
        <w:t>Journal of Water Resources Planning and Management</w:t>
      </w:r>
      <w:r w:rsidRPr="001375A1">
        <w:rPr>
          <w:rFonts w:cs="Arial"/>
          <w:noProof/>
          <w:szCs w:val="24"/>
        </w:rPr>
        <w:t xml:space="preserve">, v. 141, n. 10, p. 4015012, 2015. </w:t>
      </w:r>
    </w:p>
    <w:p w14:paraId="6F6654EF" w14:textId="77777777" w:rsidR="001375A1" w:rsidRPr="001375A1" w:rsidRDefault="001375A1" w:rsidP="001375A1">
      <w:pPr>
        <w:widowControl w:val="0"/>
        <w:rPr>
          <w:rFonts w:cs="Arial"/>
          <w:noProof/>
          <w:szCs w:val="24"/>
        </w:rPr>
      </w:pPr>
      <w:r w:rsidRPr="001375A1">
        <w:rPr>
          <w:rFonts w:cs="Arial"/>
          <w:noProof/>
          <w:szCs w:val="24"/>
        </w:rPr>
        <w:t xml:space="preserve">HILLIER, F. S.; LIEBERMAN, G. J. Decision Analysis. In: </w:t>
      </w:r>
      <w:r w:rsidRPr="001375A1">
        <w:rPr>
          <w:rFonts w:cs="Arial"/>
          <w:b/>
          <w:bCs/>
          <w:noProof/>
          <w:szCs w:val="24"/>
        </w:rPr>
        <w:t>Introduction to Operations Research</w:t>
      </w:r>
      <w:r w:rsidRPr="001375A1">
        <w:rPr>
          <w:rFonts w:cs="Arial"/>
          <w:noProof/>
          <w:szCs w:val="24"/>
        </w:rPr>
        <w:t xml:space="preserve">. 9. ed. New York: McGraw-Hill Higher Education, 2010. p. 1047. </w:t>
      </w:r>
    </w:p>
    <w:p w14:paraId="43D54B23" w14:textId="77777777" w:rsidR="001375A1" w:rsidRPr="001375A1" w:rsidRDefault="001375A1" w:rsidP="001375A1">
      <w:pPr>
        <w:widowControl w:val="0"/>
        <w:rPr>
          <w:rFonts w:cs="Arial"/>
          <w:noProof/>
          <w:szCs w:val="24"/>
        </w:rPr>
      </w:pPr>
      <w:r w:rsidRPr="001375A1">
        <w:rPr>
          <w:rFonts w:cs="Arial"/>
          <w:noProof/>
          <w:szCs w:val="24"/>
        </w:rPr>
        <w:t xml:space="preserve">HOUGH, J. R.; WHITE, M. A. Environmental dynamism and strategic decision-making rationality: An examination at the decision level. </w:t>
      </w:r>
      <w:r w:rsidRPr="001375A1">
        <w:rPr>
          <w:rFonts w:cs="Arial"/>
          <w:b/>
          <w:bCs/>
          <w:noProof/>
          <w:szCs w:val="24"/>
        </w:rPr>
        <w:t>Strategic Management Journal</w:t>
      </w:r>
      <w:r w:rsidRPr="001375A1">
        <w:rPr>
          <w:rFonts w:cs="Arial"/>
          <w:noProof/>
          <w:szCs w:val="24"/>
        </w:rPr>
        <w:t xml:space="preserve">, v. 24, n. 5, p. 481–489, 2003. </w:t>
      </w:r>
    </w:p>
    <w:p w14:paraId="68B0505C" w14:textId="77777777" w:rsidR="001375A1" w:rsidRPr="001375A1" w:rsidRDefault="001375A1" w:rsidP="001375A1">
      <w:pPr>
        <w:widowControl w:val="0"/>
        <w:rPr>
          <w:rFonts w:cs="Arial"/>
          <w:noProof/>
          <w:szCs w:val="24"/>
        </w:rPr>
      </w:pPr>
      <w:r w:rsidRPr="001375A1">
        <w:rPr>
          <w:rFonts w:cs="Arial"/>
          <w:noProof/>
          <w:szCs w:val="24"/>
        </w:rPr>
        <w:t xml:space="preserve">HUTZSCHENREUTER, THOMAS; KLEINDIENST, I. Strategy-process research: What have we learned and what is still to be explored. </w:t>
      </w:r>
      <w:r w:rsidRPr="001375A1">
        <w:rPr>
          <w:rFonts w:cs="Arial"/>
          <w:b/>
          <w:bCs/>
          <w:noProof/>
          <w:szCs w:val="24"/>
        </w:rPr>
        <w:t>Journal of Management</w:t>
      </w:r>
      <w:r w:rsidRPr="001375A1">
        <w:rPr>
          <w:rFonts w:cs="Arial"/>
          <w:noProof/>
          <w:szCs w:val="24"/>
        </w:rPr>
        <w:t xml:space="preserve">, v. 32, n. 5, p. 673–620, 2006. </w:t>
      </w:r>
    </w:p>
    <w:p w14:paraId="4F07C0AC" w14:textId="77777777" w:rsidR="001375A1" w:rsidRPr="001375A1" w:rsidRDefault="001375A1" w:rsidP="001375A1">
      <w:pPr>
        <w:widowControl w:val="0"/>
        <w:rPr>
          <w:rFonts w:cs="Arial"/>
          <w:noProof/>
          <w:szCs w:val="24"/>
        </w:rPr>
      </w:pPr>
      <w:r w:rsidRPr="001375A1">
        <w:rPr>
          <w:rFonts w:cs="Arial"/>
          <w:noProof/>
          <w:szCs w:val="24"/>
        </w:rPr>
        <w:t xml:space="preserve">JOHNSON, D. R.; FISCHBACH, J. R.; ORTIZ, D. S. Estimating Surge-Based Flood Risk with the Coastal Louisiana Risk Assessment Model. </w:t>
      </w:r>
      <w:r w:rsidRPr="001375A1">
        <w:rPr>
          <w:rFonts w:cs="Arial"/>
          <w:b/>
          <w:bCs/>
          <w:noProof/>
          <w:szCs w:val="24"/>
        </w:rPr>
        <w:t>Journal of Coastal Research</w:t>
      </w:r>
      <w:r w:rsidRPr="001375A1">
        <w:rPr>
          <w:rFonts w:cs="Arial"/>
          <w:noProof/>
          <w:szCs w:val="24"/>
        </w:rPr>
        <w:t xml:space="preserve">, v. Sp.Issue 6, n. 10062, p. 29–50, 2013. </w:t>
      </w:r>
    </w:p>
    <w:p w14:paraId="77776BDC" w14:textId="77777777" w:rsidR="001375A1" w:rsidRPr="001375A1" w:rsidRDefault="001375A1" w:rsidP="001375A1">
      <w:pPr>
        <w:widowControl w:val="0"/>
        <w:rPr>
          <w:rFonts w:cs="Arial"/>
          <w:noProof/>
          <w:szCs w:val="24"/>
        </w:rPr>
      </w:pPr>
      <w:r w:rsidRPr="001375A1">
        <w:rPr>
          <w:rFonts w:cs="Arial"/>
          <w:noProof/>
          <w:szCs w:val="24"/>
        </w:rPr>
        <w:t xml:space="preserve">KAHNEMAN D. LOVALLO, D. </w:t>
      </w:r>
      <w:r w:rsidRPr="001375A1">
        <w:rPr>
          <w:rFonts w:cs="Arial"/>
          <w:b/>
          <w:bCs/>
          <w:noProof/>
          <w:szCs w:val="24"/>
        </w:rPr>
        <w:t>Timid Choises and Bold Forecasts: A Cognitive Perspective on Risk TakingManagement Science</w:t>
      </w:r>
      <w:r w:rsidRPr="001375A1">
        <w:rPr>
          <w:rFonts w:cs="Arial"/>
          <w:noProof/>
          <w:szCs w:val="24"/>
        </w:rPr>
        <w:t xml:space="preserve">, 1993. </w:t>
      </w:r>
    </w:p>
    <w:p w14:paraId="3B71CDE9" w14:textId="77777777" w:rsidR="001375A1" w:rsidRPr="001375A1" w:rsidRDefault="001375A1" w:rsidP="001375A1">
      <w:pPr>
        <w:widowControl w:val="0"/>
        <w:rPr>
          <w:rFonts w:cs="Arial"/>
          <w:noProof/>
          <w:szCs w:val="24"/>
        </w:rPr>
      </w:pPr>
      <w:r w:rsidRPr="001375A1">
        <w:rPr>
          <w:rFonts w:cs="Arial"/>
          <w:noProof/>
          <w:szCs w:val="24"/>
        </w:rPr>
        <w:lastRenderedPageBreak/>
        <w:t xml:space="preserve">KALRA, N. et al. Agreeing on Robust Decisions New Processes for Decision Making Under Deep Uncertainty. </w:t>
      </w:r>
      <w:r w:rsidRPr="001375A1">
        <w:rPr>
          <w:rFonts w:cs="Arial"/>
          <w:b/>
          <w:bCs/>
          <w:noProof/>
          <w:szCs w:val="24"/>
        </w:rPr>
        <w:t>World Bank Policy Research Working Paper</w:t>
      </w:r>
      <w:r w:rsidRPr="001375A1">
        <w:rPr>
          <w:rFonts w:cs="Arial"/>
          <w:noProof/>
          <w:szCs w:val="24"/>
        </w:rPr>
        <w:t xml:space="preserve">, v. No. 6906, n. June, 2014. </w:t>
      </w:r>
    </w:p>
    <w:p w14:paraId="17F52835" w14:textId="77777777" w:rsidR="001375A1" w:rsidRPr="001375A1" w:rsidRDefault="001375A1" w:rsidP="001375A1">
      <w:pPr>
        <w:widowControl w:val="0"/>
        <w:rPr>
          <w:rFonts w:cs="Arial"/>
          <w:noProof/>
          <w:szCs w:val="24"/>
        </w:rPr>
      </w:pPr>
      <w:r w:rsidRPr="001375A1">
        <w:rPr>
          <w:rFonts w:cs="Arial"/>
          <w:noProof/>
          <w:szCs w:val="24"/>
        </w:rPr>
        <w:t xml:space="preserve">KALRA, N. et al. Robust Decision-Making in the Water Sector A Strategy for Implementing Lima ’ s Long-Term Water Resources Master Plan. n. October, p. 1–47, 2015. </w:t>
      </w:r>
    </w:p>
    <w:p w14:paraId="33143473" w14:textId="77777777" w:rsidR="001375A1" w:rsidRPr="001375A1" w:rsidRDefault="001375A1" w:rsidP="001375A1">
      <w:pPr>
        <w:widowControl w:val="0"/>
        <w:rPr>
          <w:rFonts w:cs="Arial"/>
          <w:noProof/>
          <w:szCs w:val="24"/>
        </w:rPr>
      </w:pPr>
      <w:r w:rsidRPr="001375A1">
        <w:rPr>
          <w:rFonts w:cs="Arial"/>
          <w:noProof/>
          <w:szCs w:val="24"/>
        </w:rPr>
        <w:t xml:space="preserve">KASPRZYK, J. R. et al. Many objective robust decision making for complex environmental systems undergoing change. </w:t>
      </w:r>
      <w:r w:rsidRPr="001375A1">
        <w:rPr>
          <w:rFonts w:cs="Arial"/>
          <w:b/>
          <w:bCs/>
          <w:noProof/>
          <w:szCs w:val="24"/>
        </w:rPr>
        <w:t>Environmental Modelling and Software</w:t>
      </w:r>
      <w:r w:rsidRPr="001375A1">
        <w:rPr>
          <w:rFonts w:cs="Arial"/>
          <w:noProof/>
          <w:szCs w:val="24"/>
        </w:rPr>
        <w:t xml:space="preserve">, v. 42, p. 55–71, 2013. </w:t>
      </w:r>
    </w:p>
    <w:p w14:paraId="292CE649" w14:textId="77777777" w:rsidR="001375A1" w:rsidRPr="001375A1" w:rsidRDefault="001375A1" w:rsidP="001375A1">
      <w:pPr>
        <w:widowControl w:val="0"/>
        <w:rPr>
          <w:rFonts w:cs="Arial"/>
          <w:noProof/>
          <w:szCs w:val="24"/>
        </w:rPr>
      </w:pPr>
      <w:r w:rsidRPr="001375A1">
        <w:rPr>
          <w:rFonts w:cs="Arial"/>
          <w:noProof/>
          <w:szCs w:val="24"/>
        </w:rPr>
        <w:t xml:space="preserve">KEEFE, R. </w:t>
      </w:r>
      <w:r w:rsidRPr="001375A1">
        <w:rPr>
          <w:rFonts w:cs="Arial"/>
          <w:b/>
          <w:bCs/>
          <w:noProof/>
          <w:szCs w:val="24"/>
        </w:rPr>
        <w:t>Reconsidering California Transport Policies: Reducing Greenhouse Gas Emissions in an Uncertain Future</w:t>
      </w:r>
      <w:r w:rsidRPr="001375A1">
        <w:rPr>
          <w:rFonts w:cs="Arial"/>
          <w:noProof/>
          <w:szCs w:val="24"/>
        </w:rPr>
        <w:t>. [s.l: s.n.].</w:t>
      </w:r>
    </w:p>
    <w:p w14:paraId="3A8B5570" w14:textId="77777777" w:rsidR="001375A1" w:rsidRPr="001375A1" w:rsidRDefault="001375A1" w:rsidP="001375A1">
      <w:pPr>
        <w:widowControl w:val="0"/>
        <w:rPr>
          <w:rFonts w:cs="Arial"/>
          <w:noProof/>
          <w:szCs w:val="24"/>
        </w:rPr>
      </w:pPr>
      <w:r w:rsidRPr="001375A1">
        <w:rPr>
          <w:rFonts w:cs="Arial"/>
          <w:noProof/>
          <w:szCs w:val="24"/>
        </w:rPr>
        <w:t xml:space="preserve">KNIGHT, F. H. </w:t>
      </w:r>
      <w:r w:rsidRPr="001375A1">
        <w:rPr>
          <w:rFonts w:cs="Arial"/>
          <w:b/>
          <w:bCs/>
          <w:noProof/>
          <w:szCs w:val="24"/>
        </w:rPr>
        <w:t>Risk, Uncertainty and Profit</w:t>
      </w:r>
      <w:r w:rsidRPr="001375A1">
        <w:rPr>
          <w:rFonts w:cs="Arial"/>
          <w:noProof/>
          <w:szCs w:val="24"/>
        </w:rPr>
        <w:t>. [s.l: s.n.]. v. XXXI</w:t>
      </w:r>
    </w:p>
    <w:p w14:paraId="0E597824" w14:textId="77777777" w:rsidR="001375A1" w:rsidRPr="001375A1" w:rsidRDefault="001375A1" w:rsidP="001375A1">
      <w:pPr>
        <w:widowControl w:val="0"/>
        <w:rPr>
          <w:rFonts w:cs="Arial"/>
          <w:noProof/>
          <w:szCs w:val="24"/>
        </w:rPr>
      </w:pPr>
      <w:r w:rsidRPr="001375A1">
        <w:rPr>
          <w:rFonts w:cs="Arial"/>
          <w:noProof/>
          <w:szCs w:val="24"/>
        </w:rPr>
        <w:t xml:space="preserve">KWAKKEL, J. Exploratory Modelling and Analysis (EMA) Workbench. p. 1–4, 2013. </w:t>
      </w:r>
    </w:p>
    <w:p w14:paraId="1962B760" w14:textId="77777777" w:rsidR="001375A1" w:rsidRPr="001375A1" w:rsidRDefault="001375A1" w:rsidP="001375A1">
      <w:pPr>
        <w:widowControl w:val="0"/>
        <w:rPr>
          <w:rFonts w:cs="Arial"/>
          <w:noProof/>
          <w:szCs w:val="24"/>
        </w:rPr>
      </w:pPr>
      <w:r w:rsidRPr="001375A1">
        <w:rPr>
          <w:rFonts w:cs="Arial"/>
          <w:noProof/>
          <w:szCs w:val="24"/>
        </w:rPr>
        <w:t xml:space="preserve">KWAKKEL, J. H.; PRUYT, E. Exploratory Modeling and Analysis, an approach for model-based foresight under deep uncertainty. </w:t>
      </w:r>
      <w:r w:rsidRPr="001375A1">
        <w:rPr>
          <w:rFonts w:cs="Arial"/>
          <w:b/>
          <w:bCs/>
          <w:noProof/>
          <w:szCs w:val="24"/>
        </w:rPr>
        <w:t>Technological Forecasting and Social Change</w:t>
      </w:r>
      <w:r w:rsidRPr="001375A1">
        <w:rPr>
          <w:rFonts w:cs="Arial"/>
          <w:noProof/>
          <w:szCs w:val="24"/>
        </w:rPr>
        <w:t xml:space="preserve">, v. 80, n. 3, p. 419–431, 2013. </w:t>
      </w:r>
    </w:p>
    <w:p w14:paraId="7B219D7C" w14:textId="77777777" w:rsidR="001375A1" w:rsidRPr="001375A1" w:rsidRDefault="001375A1" w:rsidP="001375A1">
      <w:pPr>
        <w:widowControl w:val="0"/>
        <w:rPr>
          <w:rFonts w:cs="Arial"/>
          <w:noProof/>
          <w:szCs w:val="24"/>
        </w:rPr>
      </w:pPr>
      <w:r w:rsidRPr="001375A1">
        <w:rPr>
          <w:rFonts w:cs="Arial"/>
          <w:noProof/>
          <w:szCs w:val="24"/>
        </w:rPr>
        <w:t xml:space="preserve">KWAKKEL, J.; WALKER, W.; HAASNOOT, M. Coping with the Wickedness of Public Policy Problems: Approaches for Decision Making under Deep Uncertainty. </w:t>
      </w:r>
      <w:r w:rsidRPr="001375A1">
        <w:rPr>
          <w:rFonts w:cs="Arial"/>
          <w:b/>
          <w:bCs/>
          <w:noProof/>
          <w:szCs w:val="24"/>
        </w:rPr>
        <w:t>Journal of Water Resources Planning and Management</w:t>
      </w:r>
      <w:r w:rsidRPr="001375A1">
        <w:rPr>
          <w:rFonts w:cs="Arial"/>
          <w:noProof/>
          <w:szCs w:val="24"/>
        </w:rPr>
        <w:t xml:space="preserve">, v. 142, n. 3, p. 1816001, 2016. </w:t>
      </w:r>
    </w:p>
    <w:p w14:paraId="53A3A66A" w14:textId="77777777" w:rsidR="001375A1" w:rsidRPr="001375A1" w:rsidRDefault="001375A1" w:rsidP="001375A1">
      <w:pPr>
        <w:widowControl w:val="0"/>
        <w:rPr>
          <w:rFonts w:cs="Arial"/>
          <w:noProof/>
          <w:szCs w:val="24"/>
        </w:rPr>
      </w:pPr>
      <w:r w:rsidRPr="001375A1">
        <w:rPr>
          <w:rFonts w:cs="Arial"/>
          <w:noProof/>
          <w:szCs w:val="24"/>
        </w:rPr>
        <w:t xml:space="preserve">LAW, A. M.; KELTON, W. D. </w:t>
      </w:r>
      <w:r w:rsidRPr="001375A1">
        <w:rPr>
          <w:rFonts w:cs="Arial"/>
          <w:b/>
          <w:bCs/>
          <w:noProof/>
          <w:szCs w:val="24"/>
        </w:rPr>
        <w:t>Simulation Modeling and Analysis</w:t>
      </w:r>
      <w:r w:rsidRPr="001375A1">
        <w:rPr>
          <w:rFonts w:cs="Arial"/>
          <w:noProof/>
          <w:szCs w:val="24"/>
        </w:rPr>
        <w:t xml:space="preserve">. 2. ed. New York: McGraw-Hill, 1991. </w:t>
      </w:r>
    </w:p>
    <w:p w14:paraId="483420D3" w14:textId="77777777" w:rsidR="001375A1" w:rsidRPr="001375A1" w:rsidRDefault="001375A1" w:rsidP="001375A1">
      <w:pPr>
        <w:widowControl w:val="0"/>
        <w:rPr>
          <w:rFonts w:cs="Arial"/>
          <w:noProof/>
          <w:szCs w:val="24"/>
        </w:rPr>
      </w:pPr>
      <w:r w:rsidRPr="001375A1">
        <w:rPr>
          <w:rFonts w:cs="Arial"/>
          <w:noProof/>
          <w:szCs w:val="24"/>
        </w:rPr>
        <w:t xml:space="preserve">LEMPERT, R. J. A new decision sciences for complex systems. </w:t>
      </w:r>
      <w:r w:rsidRPr="001375A1">
        <w:rPr>
          <w:rFonts w:cs="Arial"/>
          <w:b/>
          <w:bCs/>
          <w:noProof/>
          <w:szCs w:val="24"/>
        </w:rPr>
        <w:t>Proceedings of the National Academy of Sciences of the United States of America</w:t>
      </w:r>
      <w:r w:rsidRPr="001375A1">
        <w:rPr>
          <w:rFonts w:cs="Arial"/>
          <w:noProof/>
          <w:szCs w:val="24"/>
        </w:rPr>
        <w:t xml:space="preserve">, v. 99 Suppl 3, p. 7309–7313, 2002. </w:t>
      </w:r>
    </w:p>
    <w:p w14:paraId="12DC2336" w14:textId="77777777" w:rsidR="001375A1" w:rsidRPr="001375A1" w:rsidRDefault="001375A1" w:rsidP="001375A1">
      <w:pPr>
        <w:widowControl w:val="0"/>
        <w:rPr>
          <w:rFonts w:cs="Arial"/>
          <w:noProof/>
          <w:szCs w:val="24"/>
        </w:rPr>
      </w:pPr>
      <w:r w:rsidRPr="001375A1">
        <w:rPr>
          <w:rFonts w:cs="Arial"/>
          <w:noProof/>
          <w:szCs w:val="24"/>
        </w:rPr>
        <w:t xml:space="preserve">LEMPERT, R. J. et al. A General, Analytic Method for Generating Robust Strategies and Narrative Scenarios. </w:t>
      </w:r>
      <w:r w:rsidRPr="001375A1">
        <w:rPr>
          <w:rFonts w:cs="Arial"/>
          <w:b/>
          <w:bCs/>
          <w:noProof/>
          <w:szCs w:val="24"/>
        </w:rPr>
        <w:t>Management Science</w:t>
      </w:r>
      <w:r w:rsidRPr="001375A1">
        <w:rPr>
          <w:rFonts w:cs="Arial"/>
          <w:noProof/>
          <w:szCs w:val="24"/>
        </w:rPr>
        <w:t xml:space="preserve">, v. 52, n. 4, p. 514–528, abr. 2006. </w:t>
      </w:r>
    </w:p>
    <w:p w14:paraId="223F78F4" w14:textId="77777777" w:rsidR="001375A1" w:rsidRPr="001375A1" w:rsidRDefault="001375A1" w:rsidP="001375A1">
      <w:pPr>
        <w:widowControl w:val="0"/>
        <w:rPr>
          <w:rFonts w:cs="Arial"/>
          <w:noProof/>
          <w:szCs w:val="24"/>
        </w:rPr>
      </w:pPr>
      <w:r w:rsidRPr="001375A1">
        <w:rPr>
          <w:rFonts w:cs="Arial"/>
          <w:noProof/>
          <w:szCs w:val="24"/>
        </w:rPr>
        <w:t xml:space="preserve">LEMPERT, R. J. Scenarios that illuminate vulnerabilities and robust responses. </w:t>
      </w:r>
      <w:r w:rsidRPr="001375A1">
        <w:rPr>
          <w:rFonts w:cs="Arial"/>
          <w:b/>
          <w:bCs/>
          <w:noProof/>
          <w:szCs w:val="24"/>
        </w:rPr>
        <w:t>Climatic Change</w:t>
      </w:r>
      <w:r w:rsidRPr="001375A1">
        <w:rPr>
          <w:rFonts w:cs="Arial"/>
          <w:noProof/>
          <w:szCs w:val="24"/>
        </w:rPr>
        <w:t xml:space="preserve">, v. 117, n. 4, p. 627–646, 2013. </w:t>
      </w:r>
    </w:p>
    <w:p w14:paraId="780FF42A" w14:textId="77777777" w:rsidR="001375A1" w:rsidRPr="001375A1" w:rsidRDefault="001375A1" w:rsidP="001375A1">
      <w:pPr>
        <w:widowControl w:val="0"/>
        <w:rPr>
          <w:rFonts w:cs="Arial"/>
          <w:noProof/>
          <w:szCs w:val="24"/>
        </w:rPr>
      </w:pPr>
      <w:r w:rsidRPr="001375A1">
        <w:rPr>
          <w:rFonts w:cs="Arial"/>
          <w:noProof/>
          <w:szCs w:val="24"/>
        </w:rPr>
        <w:t xml:space="preserve">LEMPERT, R. J. et al. Ensuring Robust Flood Risk Management in Ho Chi Minh City. </w:t>
      </w:r>
      <w:r w:rsidRPr="001375A1">
        <w:rPr>
          <w:rFonts w:cs="Arial"/>
          <w:b/>
          <w:bCs/>
          <w:noProof/>
          <w:szCs w:val="24"/>
        </w:rPr>
        <w:t>World Bank</w:t>
      </w:r>
      <w:r w:rsidRPr="001375A1">
        <w:rPr>
          <w:rFonts w:cs="Arial"/>
          <w:noProof/>
          <w:szCs w:val="24"/>
        </w:rPr>
        <w:t xml:space="preserve">, n. May, p. 1–63, 2013. </w:t>
      </w:r>
    </w:p>
    <w:p w14:paraId="1716F30F" w14:textId="77777777" w:rsidR="001375A1" w:rsidRPr="001375A1" w:rsidRDefault="001375A1" w:rsidP="001375A1">
      <w:pPr>
        <w:widowControl w:val="0"/>
        <w:rPr>
          <w:rFonts w:cs="Arial"/>
          <w:noProof/>
          <w:szCs w:val="24"/>
        </w:rPr>
      </w:pPr>
      <w:r w:rsidRPr="001375A1">
        <w:rPr>
          <w:rFonts w:cs="Arial"/>
          <w:noProof/>
          <w:szCs w:val="24"/>
        </w:rPr>
        <w:t xml:space="preserve">LEMPERT, R. J. </w:t>
      </w:r>
      <w:r w:rsidRPr="001375A1">
        <w:rPr>
          <w:rFonts w:cs="Arial"/>
          <w:b/>
          <w:bCs/>
          <w:noProof/>
          <w:szCs w:val="24"/>
        </w:rPr>
        <w:t xml:space="preserve">Robert Lempert: Democratizing Analytics: Scientifically </w:t>
      </w:r>
      <w:r w:rsidRPr="001375A1">
        <w:rPr>
          <w:rFonts w:cs="Arial"/>
          <w:b/>
          <w:bCs/>
          <w:noProof/>
          <w:szCs w:val="24"/>
        </w:rPr>
        <w:lastRenderedPageBreak/>
        <w:t>and Ethically Informed Decision Support</w:t>
      </w:r>
      <w:r w:rsidRPr="001375A1">
        <w:rPr>
          <w:rFonts w:cs="Arial"/>
          <w:noProof/>
          <w:szCs w:val="24"/>
        </w:rPr>
        <w:t xml:space="preserve">. Disponível em: &lt;https://www.youtube.com/watch?v=D01UM0G2m_k&gt;. Acesso em: 11 jan. 2017. </w:t>
      </w:r>
    </w:p>
    <w:p w14:paraId="66774D67" w14:textId="77777777" w:rsidR="001375A1" w:rsidRPr="001375A1" w:rsidRDefault="001375A1" w:rsidP="001375A1">
      <w:pPr>
        <w:widowControl w:val="0"/>
        <w:rPr>
          <w:rFonts w:cs="Arial"/>
          <w:noProof/>
          <w:szCs w:val="24"/>
        </w:rPr>
      </w:pPr>
      <w:r w:rsidRPr="001375A1">
        <w:rPr>
          <w:rFonts w:cs="Arial"/>
          <w:noProof/>
          <w:szCs w:val="24"/>
        </w:rPr>
        <w:t xml:space="preserve">LEMPERT, R. J. et al. </w:t>
      </w:r>
      <w:r w:rsidRPr="001375A1">
        <w:rPr>
          <w:rFonts w:cs="Arial"/>
          <w:b/>
          <w:bCs/>
          <w:noProof/>
          <w:szCs w:val="24"/>
        </w:rPr>
        <w:t>Defense Resource Planning Under Uncertainty: An Application of Robust Decision Making to Munitions Mix Planning</w:t>
      </w:r>
      <w:r w:rsidRPr="001375A1">
        <w:rPr>
          <w:rFonts w:cs="Arial"/>
          <w:noProof/>
          <w:szCs w:val="24"/>
        </w:rPr>
        <w:t xml:space="preserve">. [s.l: s.n.]. </w:t>
      </w:r>
    </w:p>
    <w:p w14:paraId="09E16926" w14:textId="77777777" w:rsidR="001375A1" w:rsidRPr="001375A1" w:rsidRDefault="001375A1" w:rsidP="001375A1">
      <w:pPr>
        <w:widowControl w:val="0"/>
        <w:rPr>
          <w:rFonts w:cs="Arial"/>
          <w:noProof/>
          <w:szCs w:val="24"/>
        </w:rPr>
      </w:pPr>
      <w:r w:rsidRPr="001375A1">
        <w:rPr>
          <w:rFonts w:cs="Arial"/>
          <w:noProof/>
          <w:szCs w:val="24"/>
        </w:rPr>
        <w:t xml:space="preserve">LEMPERT, R. J.; BRYANT, B. P.; BANKES, S. C. Comparing Algorithms for Scenario Discovery. </w:t>
      </w:r>
      <w:r w:rsidRPr="001375A1">
        <w:rPr>
          <w:rFonts w:cs="Arial"/>
          <w:b/>
          <w:bCs/>
          <w:noProof/>
          <w:szCs w:val="24"/>
        </w:rPr>
        <w:t>Working Paper</w:t>
      </w:r>
      <w:r w:rsidRPr="001375A1">
        <w:rPr>
          <w:rFonts w:cs="Arial"/>
          <w:noProof/>
          <w:szCs w:val="24"/>
        </w:rPr>
        <w:t xml:space="preserve">, p. 1–35, 2008. </w:t>
      </w:r>
    </w:p>
    <w:p w14:paraId="278B8C88" w14:textId="77777777" w:rsidR="001375A1" w:rsidRPr="001375A1" w:rsidRDefault="001375A1" w:rsidP="001375A1">
      <w:pPr>
        <w:widowControl w:val="0"/>
        <w:rPr>
          <w:rFonts w:cs="Arial"/>
          <w:noProof/>
          <w:szCs w:val="24"/>
        </w:rPr>
      </w:pPr>
      <w:r w:rsidRPr="001375A1">
        <w:rPr>
          <w:rFonts w:cs="Arial"/>
          <w:noProof/>
          <w:szCs w:val="24"/>
        </w:rPr>
        <w:t xml:space="preserve">LEMPERT, R. J.; COLLINS, M. T. Managing the risk of uncertain threshold responses: Comparison of robust, optimum, and precautionary approaches. </w:t>
      </w:r>
      <w:r w:rsidRPr="001375A1">
        <w:rPr>
          <w:rFonts w:cs="Arial"/>
          <w:b/>
          <w:bCs/>
          <w:noProof/>
          <w:szCs w:val="24"/>
        </w:rPr>
        <w:t>Risk Analysis</w:t>
      </w:r>
      <w:r w:rsidRPr="001375A1">
        <w:rPr>
          <w:rFonts w:cs="Arial"/>
          <w:noProof/>
          <w:szCs w:val="24"/>
        </w:rPr>
        <w:t xml:space="preserve">, v. 27, n. 4, p. 1009–1026, 2007. </w:t>
      </w:r>
    </w:p>
    <w:p w14:paraId="2F9AF9F3" w14:textId="77777777" w:rsidR="001375A1" w:rsidRPr="001375A1" w:rsidRDefault="001375A1" w:rsidP="001375A1">
      <w:pPr>
        <w:widowControl w:val="0"/>
        <w:rPr>
          <w:rFonts w:cs="Arial"/>
          <w:noProof/>
          <w:szCs w:val="24"/>
        </w:rPr>
      </w:pPr>
      <w:r w:rsidRPr="001375A1">
        <w:rPr>
          <w:rFonts w:cs="Arial"/>
          <w:noProof/>
          <w:szCs w:val="24"/>
        </w:rPr>
        <w:t xml:space="preserve">LEMPERT, R. J.; GROVES, D. G. Identifying and evaluating robust adaptive policy responses to climate change for water management agencies in the American west. </w:t>
      </w:r>
      <w:r w:rsidRPr="001375A1">
        <w:rPr>
          <w:rFonts w:cs="Arial"/>
          <w:b/>
          <w:bCs/>
          <w:noProof/>
          <w:szCs w:val="24"/>
        </w:rPr>
        <w:t>Technological Forecasting and Social Change</w:t>
      </w:r>
      <w:r w:rsidRPr="001375A1">
        <w:rPr>
          <w:rFonts w:cs="Arial"/>
          <w:noProof/>
          <w:szCs w:val="24"/>
        </w:rPr>
        <w:t xml:space="preserve">, v. 77, n. 6, p. 960–974, 2010. </w:t>
      </w:r>
    </w:p>
    <w:p w14:paraId="6773B01F" w14:textId="77777777" w:rsidR="001375A1" w:rsidRPr="001375A1" w:rsidRDefault="001375A1" w:rsidP="001375A1">
      <w:pPr>
        <w:widowControl w:val="0"/>
        <w:rPr>
          <w:rFonts w:cs="Arial"/>
          <w:noProof/>
          <w:szCs w:val="24"/>
        </w:rPr>
      </w:pPr>
      <w:r w:rsidRPr="001375A1">
        <w:rPr>
          <w:rFonts w:cs="Arial"/>
          <w:noProof/>
          <w:szCs w:val="24"/>
        </w:rPr>
        <w:t xml:space="preserve">LEMPERT, R. J.; GROVES, D. G.; FISCHBACH, J. R. Is it ethical to use a single probability density function ? p. 1–26, 2013. </w:t>
      </w:r>
    </w:p>
    <w:p w14:paraId="5C389517" w14:textId="77777777" w:rsidR="001375A1" w:rsidRPr="001375A1" w:rsidRDefault="001375A1" w:rsidP="001375A1">
      <w:pPr>
        <w:widowControl w:val="0"/>
        <w:rPr>
          <w:rFonts w:cs="Arial"/>
          <w:noProof/>
          <w:szCs w:val="24"/>
        </w:rPr>
      </w:pPr>
      <w:r w:rsidRPr="001375A1">
        <w:rPr>
          <w:rFonts w:cs="Arial"/>
          <w:noProof/>
          <w:szCs w:val="24"/>
        </w:rPr>
        <w:t xml:space="preserve">LEMPERT, R. J.; POPPER, S. W. High-Performance Government in an Uncertain World. In: KLITGAARD, R.; LIGHT, P. C. (Eds.). . </w:t>
      </w:r>
      <w:r w:rsidRPr="001375A1">
        <w:rPr>
          <w:rFonts w:cs="Arial"/>
          <w:b/>
          <w:bCs/>
          <w:noProof/>
          <w:szCs w:val="24"/>
        </w:rPr>
        <w:t>High-Performance Government: Structure, Leadership, Incentives</w:t>
      </w:r>
      <w:r w:rsidRPr="001375A1">
        <w:rPr>
          <w:rFonts w:cs="Arial"/>
          <w:noProof/>
          <w:szCs w:val="24"/>
        </w:rPr>
        <w:t xml:space="preserve">. [s.l: s.n.]. v. 65p. 253. </w:t>
      </w:r>
    </w:p>
    <w:p w14:paraId="01BC688E" w14:textId="77777777" w:rsidR="001375A1" w:rsidRPr="001375A1" w:rsidRDefault="001375A1" w:rsidP="001375A1">
      <w:pPr>
        <w:widowControl w:val="0"/>
        <w:rPr>
          <w:rFonts w:cs="Arial"/>
          <w:noProof/>
          <w:szCs w:val="24"/>
        </w:rPr>
      </w:pPr>
      <w:r w:rsidRPr="001375A1">
        <w:rPr>
          <w:rFonts w:cs="Arial"/>
          <w:noProof/>
          <w:szCs w:val="24"/>
        </w:rPr>
        <w:t xml:space="preserve">LEMPERT, R. J.; POPPER, S. W.; BANKES, S. C. Confronting Surprise. </w:t>
      </w:r>
      <w:r w:rsidRPr="001375A1">
        <w:rPr>
          <w:rFonts w:cs="Arial"/>
          <w:b/>
          <w:bCs/>
          <w:noProof/>
          <w:szCs w:val="24"/>
        </w:rPr>
        <w:t>Social Science Computer Review</w:t>
      </w:r>
      <w:r w:rsidRPr="001375A1">
        <w:rPr>
          <w:rFonts w:cs="Arial"/>
          <w:noProof/>
          <w:szCs w:val="24"/>
        </w:rPr>
        <w:t xml:space="preserve">, v. 20, n. 4, p. 420–440, 2002. </w:t>
      </w:r>
    </w:p>
    <w:p w14:paraId="3403B0DB" w14:textId="77777777" w:rsidR="001375A1" w:rsidRPr="001375A1" w:rsidRDefault="001375A1" w:rsidP="001375A1">
      <w:pPr>
        <w:widowControl w:val="0"/>
        <w:rPr>
          <w:rFonts w:cs="Arial"/>
          <w:noProof/>
          <w:szCs w:val="24"/>
        </w:rPr>
      </w:pPr>
      <w:r w:rsidRPr="001375A1">
        <w:rPr>
          <w:rFonts w:cs="Arial"/>
          <w:noProof/>
          <w:szCs w:val="24"/>
        </w:rPr>
        <w:t xml:space="preserve">LEMPERT, R. J.; POPPER, S. W.; BANKES, S. C. </w:t>
      </w:r>
      <w:r w:rsidRPr="001375A1">
        <w:rPr>
          <w:rFonts w:cs="Arial"/>
          <w:b/>
          <w:bCs/>
          <w:noProof/>
          <w:szCs w:val="24"/>
        </w:rPr>
        <w:t>Shaping the Next One Hundred Years: New Methods for Quantitative, Long-Term Policy Analysis</w:t>
      </w:r>
      <w:r w:rsidRPr="001375A1">
        <w:rPr>
          <w:rFonts w:cs="Arial"/>
          <w:noProof/>
          <w:szCs w:val="24"/>
        </w:rPr>
        <w:t xml:space="preserve">. [s.l: s.n.]. </w:t>
      </w:r>
    </w:p>
    <w:p w14:paraId="0CA48DEB" w14:textId="77777777" w:rsidR="001375A1" w:rsidRPr="001375A1" w:rsidRDefault="001375A1" w:rsidP="001375A1">
      <w:pPr>
        <w:widowControl w:val="0"/>
        <w:rPr>
          <w:rFonts w:cs="Arial"/>
          <w:noProof/>
          <w:szCs w:val="24"/>
        </w:rPr>
      </w:pPr>
      <w:r w:rsidRPr="001375A1">
        <w:rPr>
          <w:rFonts w:cs="Arial"/>
          <w:noProof/>
          <w:szCs w:val="24"/>
        </w:rPr>
        <w:t xml:space="preserve">LEMPERT, R. J.; PROSNITZ, D. </w:t>
      </w:r>
      <w:r w:rsidRPr="001375A1">
        <w:rPr>
          <w:rFonts w:cs="Arial"/>
          <w:b/>
          <w:bCs/>
          <w:noProof/>
          <w:szCs w:val="24"/>
        </w:rPr>
        <w:t>Governing Geoengineering Research: A Political and Technical Vulnerability Analysis of Potential Near-Term Options</w:t>
      </w:r>
      <w:r w:rsidRPr="001375A1">
        <w:rPr>
          <w:rFonts w:cs="Arial"/>
          <w:noProof/>
          <w:szCs w:val="24"/>
        </w:rPr>
        <w:t xml:space="preserve">. [s.l: s.n.]. </w:t>
      </w:r>
    </w:p>
    <w:p w14:paraId="1FE51803" w14:textId="77777777" w:rsidR="001375A1" w:rsidRPr="001375A1" w:rsidRDefault="001375A1" w:rsidP="001375A1">
      <w:pPr>
        <w:widowControl w:val="0"/>
        <w:rPr>
          <w:rFonts w:cs="Arial"/>
          <w:noProof/>
          <w:szCs w:val="24"/>
        </w:rPr>
      </w:pPr>
      <w:r w:rsidRPr="001375A1">
        <w:rPr>
          <w:rFonts w:cs="Arial"/>
          <w:noProof/>
          <w:szCs w:val="24"/>
        </w:rPr>
        <w:t xml:space="preserve">LEMPERT, R. J.; SRIVER, R.; KELLER, K. Characterizing Uncertain Sea Level Rise Projections To Support Investment Decisions. </w:t>
      </w:r>
      <w:r w:rsidRPr="001375A1">
        <w:rPr>
          <w:rFonts w:cs="Arial"/>
          <w:b/>
          <w:bCs/>
          <w:noProof/>
          <w:szCs w:val="24"/>
        </w:rPr>
        <w:t>California Climate Change Center</w:t>
      </w:r>
      <w:r w:rsidRPr="001375A1">
        <w:rPr>
          <w:rFonts w:cs="Arial"/>
          <w:noProof/>
          <w:szCs w:val="24"/>
        </w:rPr>
        <w:t xml:space="preserve">, p. 1–44, 2012. </w:t>
      </w:r>
    </w:p>
    <w:p w14:paraId="32D6E1F0" w14:textId="77777777" w:rsidR="001375A1" w:rsidRPr="001375A1" w:rsidRDefault="001375A1" w:rsidP="001375A1">
      <w:pPr>
        <w:widowControl w:val="0"/>
        <w:rPr>
          <w:rFonts w:cs="Arial"/>
          <w:noProof/>
          <w:szCs w:val="24"/>
        </w:rPr>
      </w:pPr>
      <w:r w:rsidRPr="001375A1">
        <w:rPr>
          <w:rFonts w:cs="Arial"/>
          <w:noProof/>
          <w:szCs w:val="24"/>
        </w:rPr>
        <w:t xml:space="preserve">MAHNOVSKI, S. </w:t>
      </w:r>
      <w:r w:rsidRPr="001375A1">
        <w:rPr>
          <w:rFonts w:cs="Arial"/>
          <w:b/>
          <w:bCs/>
          <w:noProof/>
          <w:szCs w:val="24"/>
        </w:rPr>
        <w:t>Robust Decisions and Deep Uncetainty - An Application of Real Options to Public and Private Investment in Hydrogen and Fuel Cell Technologies</w:t>
      </w:r>
      <w:r w:rsidRPr="001375A1">
        <w:rPr>
          <w:rFonts w:cs="Arial"/>
          <w:noProof/>
          <w:szCs w:val="24"/>
        </w:rPr>
        <w:t>. [s.l: s.n.].</w:t>
      </w:r>
    </w:p>
    <w:p w14:paraId="78A68C86" w14:textId="77777777" w:rsidR="001375A1" w:rsidRPr="001375A1" w:rsidRDefault="001375A1" w:rsidP="001375A1">
      <w:pPr>
        <w:widowControl w:val="0"/>
        <w:rPr>
          <w:rFonts w:cs="Arial"/>
          <w:noProof/>
          <w:szCs w:val="24"/>
        </w:rPr>
      </w:pPr>
      <w:r w:rsidRPr="001375A1">
        <w:rPr>
          <w:rFonts w:cs="Arial"/>
          <w:noProof/>
          <w:szCs w:val="24"/>
        </w:rPr>
        <w:t xml:space="preserve">MAKRIDAKIS, S.; HOGARTH, R. M.; GABA, A. Forecasting and uncertainty in the economic and business world. </w:t>
      </w:r>
      <w:r w:rsidRPr="001375A1">
        <w:rPr>
          <w:rFonts w:cs="Arial"/>
          <w:b/>
          <w:bCs/>
          <w:noProof/>
          <w:szCs w:val="24"/>
        </w:rPr>
        <w:t>International Journal of Forecasting</w:t>
      </w:r>
      <w:r w:rsidRPr="001375A1">
        <w:rPr>
          <w:rFonts w:cs="Arial"/>
          <w:noProof/>
          <w:szCs w:val="24"/>
        </w:rPr>
        <w:t xml:space="preserve">, v. 25, n. 4, p. 794–812, 2009. </w:t>
      </w:r>
    </w:p>
    <w:p w14:paraId="2869F6CE" w14:textId="77777777" w:rsidR="001375A1" w:rsidRPr="001375A1" w:rsidRDefault="001375A1" w:rsidP="001375A1">
      <w:pPr>
        <w:widowControl w:val="0"/>
        <w:rPr>
          <w:rFonts w:cs="Arial"/>
          <w:noProof/>
          <w:szCs w:val="24"/>
        </w:rPr>
      </w:pPr>
      <w:r w:rsidRPr="001375A1">
        <w:rPr>
          <w:rFonts w:cs="Arial"/>
          <w:noProof/>
          <w:szCs w:val="24"/>
        </w:rPr>
        <w:lastRenderedPageBreak/>
        <w:t xml:space="preserve">MINGERS, J.; BROCKLESBY, J. Multimethodology: Towards a Framework for Mixing Methodologies. </w:t>
      </w:r>
      <w:r w:rsidRPr="001375A1">
        <w:rPr>
          <w:rFonts w:cs="Arial"/>
          <w:b/>
          <w:bCs/>
          <w:noProof/>
          <w:szCs w:val="24"/>
        </w:rPr>
        <w:t>International Journal of Management Science</w:t>
      </w:r>
      <w:r w:rsidRPr="001375A1">
        <w:rPr>
          <w:rFonts w:cs="Arial"/>
          <w:noProof/>
          <w:szCs w:val="24"/>
        </w:rPr>
        <w:t xml:space="preserve">, v. 25, n. 5, p. 489–509, 1997. </w:t>
      </w:r>
    </w:p>
    <w:p w14:paraId="042DF5B6" w14:textId="77777777" w:rsidR="001375A1" w:rsidRPr="001375A1" w:rsidRDefault="001375A1" w:rsidP="001375A1">
      <w:pPr>
        <w:widowControl w:val="0"/>
        <w:rPr>
          <w:rFonts w:cs="Arial"/>
          <w:noProof/>
          <w:szCs w:val="24"/>
        </w:rPr>
      </w:pPr>
      <w:r w:rsidRPr="001375A1">
        <w:rPr>
          <w:rFonts w:cs="Arial"/>
          <w:noProof/>
          <w:szCs w:val="24"/>
        </w:rPr>
        <w:t xml:space="preserve">MINTZBERG, H. The Fall and Rise of Strategic Planning. </w:t>
      </w:r>
      <w:r w:rsidRPr="001375A1">
        <w:rPr>
          <w:rFonts w:cs="Arial"/>
          <w:b/>
          <w:bCs/>
          <w:noProof/>
          <w:szCs w:val="24"/>
        </w:rPr>
        <w:t>Strategic Planning</w:t>
      </w:r>
      <w:r w:rsidRPr="001375A1">
        <w:rPr>
          <w:rFonts w:cs="Arial"/>
          <w:noProof/>
          <w:szCs w:val="24"/>
        </w:rPr>
        <w:t xml:space="preserve">, p. 107–114, 1994. </w:t>
      </w:r>
    </w:p>
    <w:p w14:paraId="7237F56C" w14:textId="77777777" w:rsidR="001375A1" w:rsidRPr="001375A1" w:rsidRDefault="001375A1" w:rsidP="001375A1">
      <w:pPr>
        <w:widowControl w:val="0"/>
        <w:rPr>
          <w:rFonts w:cs="Arial"/>
          <w:noProof/>
          <w:szCs w:val="24"/>
        </w:rPr>
      </w:pPr>
      <w:r w:rsidRPr="001375A1">
        <w:rPr>
          <w:rFonts w:cs="Arial"/>
          <w:noProof/>
          <w:szCs w:val="24"/>
        </w:rPr>
        <w:t xml:space="preserve">MINTZBERG, H.; AHLSTRAND, B.; LAMPEL, J. </w:t>
      </w:r>
      <w:r w:rsidRPr="001375A1">
        <w:rPr>
          <w:rFonts w:cs="Arial"/>
          <w:b/>
          <w:bCs/>
          <w:noProof/>
          <w:szCs w:val="24"/>
        </w:rPr>
        <w:t>Strategy Safari: A Guided Tour Through The Wilds of Strategic Mangament</w:t>
      </w:r>
      <w:r w:rsidRPr="001375A1">
        <w:rPr>
          <w:rFonts w:cs="Arial"/>
          <w:noProof/>
          <w:szCs w:val="24"/>
        </w:rPr>
        <w:t xml:space="preserve">. [s.l.] Simon and Schuster, 2005. </w:t>
      </w:r>
    </w:p>
    <w:p w14:paraId="67CF13D0" w14:textId="77777777" w:rsidR="001375A1" w:rsidRPr="001375A1" w:rsidRDefault="001375A1" w:rsidP="001375A1">
      <w:pPr>
        <w:widowControl w:val="0"/>
        <w:rPr>
          <w:rFonts w:cs="Arial"/>
          <w:noProof/>
          <w:szCs w:val="24"/>
        </w:rPr>
      </w:pPr>
      <w:r w:rsidRPr="001375A1">
        <w:rPr>
          <w:rFonts w:cs="Arial"/>
          <w:noProof/>
          <w:szCs w:val="24"/>
        </w:rPr>
        <w:t xml:space="preserve">MINTZBERG, H.; RAISINGHANI, D.; THEORET, A. The Structure of “Unstructured” Decision Processes. </w:t>
      </w:r>
      <w:r w:rsidRPr="001375A1">
        <w:rPr>
          <w:rFonts w:cs="Arial"/>
          <w:b/>
          <w:bCs/>
          <w:noProof/>
          <w:szCs w:val="24"/>
        </w:rPr>
        <w:t>Administrative Science Quarterly</w:t>
      </w:r>
      <w:r w:rsidRPr="001375A1">
        <w:rPr>
          <w:rFonts w:cs="Arial"/>
          <w:noProof/>
          <w:szCs w:val="24"/>
        </w:rPr>
        <w:t xml:space="preserve">, v. 21, n. 2, p. 246, jun. 1976. </w:t>
      </w:r>
    </w:p>
    <w:p w14:paraId="0E37FBD7" w14:textId="77777777" w:rsidR="001375A1" w:rsidRPr="001375A1" w:rsidRDefault="001375A1" w:rsidP="001375A1">
      <w:pPr>
        <w:widowControl w:val="0"/>
        <w:rPr>
          <w:rFonts w:cs="Arial"/>
          <w:noProof/>
          <w:szCs w:val="24"/>
        </w:rPr>
      </w:pPr>
      <w:r w:rsidRPr="001375A1">
        <w:rPr>
          <w:rFonts w:cs="Arial"/>
          <w:noProof/>
          <w:szCs w:val="24"/>
        </w:rPr>
        <w:t xml:space="preserve">MINTZBERG, H.; WATERS, J. A. Of Strategies, Deliberate and Emergent. </w:t>
      </w:r>
      <w:r w:rsidRPr="001375A1">
        <w:rPr>
          <w:rFonts w:cs="Arial"/>
          <w:b/>
          <w:bCs/>
          <w:noProof/>
          <w:szCs w:val="24"/>
        </w:rPr>
        <w:t>Strategic Management Journal</w:t>
      </w:r>
      <w:r w:rsidRPr="001375A1">
        <w:rPr>
          <w:rFonts w:cs="Arial"/>
          <w:noProof/>
          <w:szCs w:val="24"/>
        </w:rPr>
        <w:t xml:space="preserve">, v. 6, n. 3, p. 257–272, 1985. </w:t>
      </w:r>
    </w:p>
    <w:p w14:paraId="14C52274" w14:textId="77777777" w:rsidR="001375A1" w:rsidRPr="001375A1" w:rsidRDefault="001375A1" w:rsidP="001375A1">
      <w:pPr>
        <w:widowControl w:val="0"/>
        <w:rPr>
          <w:rFonts w:cs="Arial"/>
          <w:noProof/>
          <w:szCs w:val="24"/>
        </w:rPr>
      </w:pPr>
      <w:r w:rsidRPr="001375A1">
        <w:rPr>
          <w:rFonts w:cs="Arial"/>
          <w:noProof/>
          <w:szCs w:val="24"/>
        </w:rPr>
        <w:t xml:space="preserve">MOLINA-PEREZ, E. Directed International Technological Change and Climate Policy New Methods for Identifying Robust Policies Under Conditions of Deep Uncertainty. n. February, p. 1–193, 2016. </w:t>
      </w:r>
    </w:p>
    <w:p w14:paraId="69C76A38" w14:textId="77777777" w:rsidR="001375A1" w:rsidRPr="001375A1" w:rsidRDefault="001375A1" w:rsidP="001375A1">
      <w:pPr>
        <w:widowControl w:val="0"/>
        <w:rPr>
          <w:rFonts w:cs="Arial"/>
          <w:noProof/>
          <w:szCs w:val="24"/>
        </w:rPr>
      </w:pPr>
      <w:r w:rsidRPr="001375A1">
        <w:rPr>
          <w:rFonts w:cs="Arial"/>
          <w:noProof/>
          <w:szCs w:val="24"/>
        </w:rPr>
        <w:t xml:space="preserve">MORANDI, M. I. W. M.; CAMARGO, L. F. R. Systematic Literature Review. In: DRESCH, A.; LACERDA, D. P.; ANTUNES JR, J. A. V. (Eds.). . </w:t>
      </w:r>
      <w:r w:rsidRPr="001375A1">
        <w:rPr>
          <w:rFonts w:cs="Arial"/>
          <w:b/>
          <w:bCs/>
          <w:noProof/>
          <w:szCs w:val="24"/>
        </w:rPr>
        <w:t>Design Science Research A Method for Science and Tecnhology Advancement</w:t>
      </w:r>
      <w:r w:rsidRPr="001375A1">
        <w:rPr>
          <w:rFonts w:cs="Arial"/>
          <w:noProof/>
          <w:szCs w:val="24"/>
        </w:rPr>
        <w:t xml:space="preserve">. London: Springer, 2015. p. 161. </w:t>
      </w:r>
    </w:p>
    <w:p w14:paraId="2242DB62" w14:textId="77777777" w:rsidR="001375A1" w:rsidRPr="001375A1" w:rsidRDefault="001375A1" w:rsidP="001375A1">
      <w:pPr>
        <w:widowControl w:val="0"/>
        <w:rPr>
          <w:rFonts w:cs="Arial"/>
          <w:noProof/>
          <w:szCs w:val="24"/>
        </w:rPr>
      </w:pPr>
      <w:r w:rsidRPr="001375A1">
        <w:rPr>
          <w:rFonts w:cs="Arial"/>
          <w:noProof/>
          <w:szCs w:val="24"/>
        </w:rPr>
        <w:t xml:space="preserve">MORECROFT, J. D. W. Strategy support models. </w:t>
      </w:r>
      <w:r w:rsidRPr="001375A1">
        <w:rPr>
          <w:rFonts w:cs="Arial"/>
          <w:b/>
          <w:bCs/>
          <w:noProof/>
          <w:szCs w:val="24"/>
        </w:rPr>
        <w:t>Strategic Management Journal</w:t>
      </w:r>
      <w:r w:rsidRPr="001375A1">
        <w:rPr>
          <w:rFonts w:cs="Arial"/>
          <w:noProof/>
          <w:szCs w:val="24"/>
        </w:rPr>
        <w:t xml:space="preserve">, v. 5, n. 3, p. 215–229, jul. 1984. </w:t>
      </w:r>
    </w:p>
    <w:p w14:paraId="79E70DCC" w14:textId="77777777" w:rsidR="001375A1" w:rsidRPr="001375A1" w:rsidRDefault="001375A1" w:rsidP="001375A1">
      <w:pPr>
        <w:widowControl w:val="0"/>
        <w:rPr>
          <w:rFonts w:cs="Arial"/>
          <w:noProof/>
          <w:szCs w:val="24"/>
        </w:rPr>
      </w:pPr>
      <w:r w:rsidRPr="001375A1">
        <w:rPr>
          <w:rFonts w:cs="Arial"/>
          <w:noProof/>
          <w:szCs w:val="24"/>
        </w:rPr>
        <w:t xml:space="preserve">MUI, C. </w:t>
      </w:r>
      <w:r w:rsidRPr="001375A1">
        <w:rPr>
          <w:rFonts w:cs="Arial"/>
          <w:b/>
          <w:bCs/>
          <w:noProof/>
          <w:szCs w:val="24"/>
        </w:rPr>
        <w:t>How Kodak Failed</w:t>
      </w:r>
      <w:r w:rsidRPr="001375A1">
        <w:rPr>
          <w:rFonts w:cs="Arial"/>
          <w:noProof/>
          <w:szCs w:val="24"/>
        </w:rPr>
        <w:t xml:space="preserve">. Disponível em: &lt;http://www.forbes.com/sites/chunkamui/2012/01/18/how-kodak-failed/&gt;. Acesso em: 17 mar. 2017. </w:t>
      </w:r>
    </w:p>
    <w:p w14:paraId="30094B17" w14:textId="77777777" w:rsidR="001375A1" w:rsidRPr="001375A1" w:rsidRDefault="001375A1" w:rsidP="001375A1">
      <w:pPr>
        <w:widowControl w:val="0"/>
        <w:rPr>
          <w:rFonts w:cs="Arial"/>
          <w:noProof/>
          <w:szCs w:val="24"/>
        </w:rPr>
      </w:pPr>
      <w:r w:rsidRPr="001375A1">
        <w:rPr>
          <w:rFonts w:cs="Arial"/>
          <w:noProof/>
          <w:szCs w:val="24"/>
        </w:rPr>
        <w:t xml:space="preserve">NSF. </w:t>
      </w:r>
      <w:r w:rsidRPr="001375A1">
        <w:rPr>
          <w:rFonts w:cs="Arial"/>
          <w:b/>
          <w:bCs/>
          <w:noProof/>
          <w:szCs w:val="24"/>
        </w:rPr>
        <w:t>Climate Change a Focus of New NSF-Supported Research on How Decisions are Made in a World of Uncertainty</w:t>
      </w:r>
      <w:r w:rsidRPr="001375A1">
        <w:rPr>
          <w:rFonts w:cs="Arial"/>
          <w:noProof/>
          <w:szCs w:val="24"/>
        </w:rPr>
        <w:t xml:space="preserve">. Disponível em: &lt;https://www.nsf.gov/news/news_summ.jsp?cntn_id=100447&amp;org=SBE&gt;. Acesso em: 17 fev. 2017. </w:t>
      </w:r>
    </w:p>
    <w:p w14:paraId="6F926E1F" w14:textId="77777777" w:rsidR="001375A1" w:rsidRPr="001375A1" w:rsidRDefault="001375A1" w:rsidP="001375A1">
      <w:pPr>
        <w:widowControl w:val="0"/>
        <w:rPr>
          <w:rFonts w:cs="Arial"/>
          <w:noProof/>
          <w:szCs w:val="24"/>
        </w:rPr>
      </w:pPr>
      <w:r w:rsidRPr="001375A1">
        <w:rPr>
          <w:rFonts w:cs="Arial"/>
          <w:noProof/>
          <w:szCs w:val="24"/>
        </w:rPr>
        <w:t xml:space="preserve">O’BRIEN, F. Supporting the strategy process: a survey of UK OR/MS practitioners. </w:t>
      </w:r>
      <w:r w:rsidRPr="001375A1">
        <w:rPr>
          <w:rFonts w:cs="Arial"/>
          <w:b/>
          <w:bCs/>
          <w:noProof/>
          <w:szCs w:val="24"/>
        </w:rPr>
        <w:t>Journal of the Operational Research Society</w:t>
      </w:r>
      <w:r w:rsidRPr="001375A1">
        <w:rPr>
          <w:rFonts w:cs="Arial"/>
          <w:noProof/>
          <w:szCs w:val="24"/>
        </w:rPr>
        <w:t xml:space="preserve">, v. 62, n. 5, p. 900–920, 2011. </w:t>
      </w:r>
    </w:p>
    <w:p w14:paraId="5F978103" w14:textId="77777777" w:rsidR="001375A1" w:rsidRPr="001375A1" w:rsidRDefault="001375A1" w:rsidP="001375A1">
      <w:pPr>
        <w:widowControl w:val="0"/>
        <w:rPr>
          <w:rFonts w:cs="Arial"/>
          <w:noProof/>
          <w:szCs w:val="24"/>
        </w:rPr>
      </w:pPr>
      <w:r w:rsidRPr="001375A1">
        <w:rPr>
          <w:rFonts w:cs="Arial"/>
          <w:noProof/>
          <w:szCs w:val="24"/>
        </w:rPr>
        <w:t xml:space="preserve">O’BRIEN, F. A.; MEADOWS, M. Scenario orientation and use to support strategy development. </w:t>
      </w:r>
      <w:r w:rsidRPr="001375A1">
        <w:rPr>
          <w:rFonts w:cs="Arial"/>
          <w:b/>
          <w:bCs/>
          <w:noProof/>
          <w:szCs w:val="24"/>
        </w:rPr>
        <w:t>Technological Forecasting and Social Change</w:t>
      </w:r>
      <w:r w:rsidRPr="001375A1">
        <w:rPr>
          <w:rFonts w:cs="Arial"/>
          <w:noProof/>
          <w:szCs w:val="24"/>
        </w:rPr>
        <w:t xml:space="preserve">, v. 80, n. 4, p. 643–656, 2013. </w:t>
      </w:r>
    </w:p>
    <w:p w14:paraId="523D43B4" w14:textId="77777777" w:rsidR="001375A1" w:rsidRPr="001375A1" w:rsidRDefault="001375A1" w:rsidP="001375A1">
      <w:pPr>
        <w:widowControl w:val="0"/>
        <w:rPr>
          <w:rFonts w:cs="Arial"/>
          <w:noProof/>
          <w:szCs w:val="24"/>
        </w:rPr>
      </w:pPr>
      <w:r w:rsidRPr="001375A1">
        <w:rPr>
          <w:rFonts w:cs="Arial"/>
          <w:noProof/>
          <w:szCs w:val="24"/>
        </w:rPr>
        <w:lastRenderedPageBreak/>
        <w:t xml:space="preserve">PEYRONNIN, N. et al. Louisiana’s 2012 Coastal Master Plan: Overview of a Science-Based and Publicly Informed Decision-Making Process. </w:t>
      </w:r>
      <w:r w:rsidRPr="001375A1">
        <w:rPr>
          <w:rFonts w:cs="Arial"/>
          <w:b/>
          <w:bCs/>
          <w:noProof/>
          <w:szCs w:val="24"/>
        </w:rPr>
        <w:t>Journal of Coastal Research</w:t>
      </w:r>
      <w:r w:rsidRPr="001375A1">
        <w:rPr>
          <w:rFonts w:cs="Arial"/>
          <w:noProof/>
          <w:szCs w:val="24"/>
        </w:rPr>
        <w:t xml:space="preserve">, v. Sp.Issue 6, n. 10062, p. 29–50, 2013. </w:t>
      </w:r>
    </w:p>
    <w:p w14:paraId="135B34A6" w14:textId="77777777" w:rsidR="001375A1" w:rsidRPr="001375A1" w:rsidRDefault="001375A1" w:rsidP="001375A1">
      <w:pPr>
        <w:widowControl w:val="0"/>
        <w:rPr>
          <w:rFonts w:cs="Arial"/>
          <w:noProof/>
          <w:szCs w:val="24"/>
        </w:rPr>
      </w:pPr>
      <w:r w:rsidRPr="001375A1">
        <w:rPr>
          <w:rFonts w:cs="Arial"/>
          <w:noProof/>
          <w:szCs w:val="24"/>
        </w:rPr>
        <w:t xml:space="preserve">POPPER, S. W. et al. </w:t>
      </w:r>
      <w:r w:rsidRPr="001375A1">
        <w:rPr>
          <w:rFonts w:cs="Arial"/>
          <w:b/>
          <w:bCs/>
          <w:noProof/>
          <w:szCs w:val="24"/>
        </w:rPr>
        <w:t>Natural Gas and Israel’s Energy Future: Near Term Decisions from a Strategic Perspective</w:t>
      </w:r>
      <w:r w:rsidRPr="001375A1">
        <w:rPr>
          <w:rFonts w:cs="Arial"/>
          <w:noProof/>
          <w:szCs w:val="24"/>
        </w:rPr>
        <w:t xml:space="preserve">. [s.l: s.n.]. </w:t>
      </w:r>
    </w:p>
    <w:p w14:paraId="2CFF7921" w14:textId="77777777" w:rsidR="001375A1" w:rsidRPr="001375A1" w:rsidRDefault="001375A1" w:rsidP="001375A1">
      <w:pPr>
        <w:widowControl w:val="0"/>
        <w:rPr>
          <w:rFonts w:cs="Arial"/>
          <w:noProof/>
          <w:szCs w:val="24"/>
        </w:rPr>
      </w:pPr>
      <w:r w:rsidRPr="001375A1">
        <w:rPr>
          <w:rFonts w:cs="Arial"/>
          <w:noProof/>
          <w:szCs w:val="24"/>
        </w:rPr>
        <w:t xml:space="preserve">POPPER, S. W.; LEMPERT, R. J.; BANKES, S. C. Shaping the future. </w:t>
      </w:r>
      <w:r w:rsidRPr="001375A1">
        <w:rPr>
          <w:rFonts w:cs="Arial"/>
          <w:b/>
          <w:bCs/>
          <w:noProof/>
          <w:szCs w:val="24"/>
        </w:rPr>
        <w:t>Scientific American</w:t>
      </w:r>
      <w:r w:rsidRPr="001375A1">
        <w:rPr>
          <w:rFonts w:cs="Arial"/>
          <w:noProof/>
          <w:szCs w:val="24"/>
        </w:rPr>
        <w:t xml:space="preserve">, v. 292, n. 4, p. 1–8, 2005. </w:t>
      </w:r>
    </w:p>
    <w:p w14:paraId="5FD6C300" w14:textId="77777777" w:rsidR="001375A1" w:rsidRPr="001375A1" w:rsidRDefault="001375A1" w:rsidP="001375A1">
      <w:pPr>
        <w:widowControl w:val="0"/>
        <w:rPr>
          <w:rFonts w:cs="Arial"/>
          <w:noProof/>
          <w:szCs w:val="24"/>
        </w:rPr>
      </w:pPr>
      <w:r w:rsidRPr="001375A1">
        <w:rPr>
          <w:rFonts w:cs="Arial"/>
          <w:noProof/>
          <w:szCs w:val="24"/>
        </w:rPr>
        <w:t xml:space="preserve">RAND. </w:t>
      </w:r>
      <w:r w:rsidRPr="001375A1">
        <w:rPr>
          <w:rFonts w:cs="Arial"/>
          <w:b/>
          <w:bCs/>
          <w:noProof/>
          <w:szCs w:val="24"/>
        </w:rPr>
        <w:t>Discussions on Robust Decision Making</w:t>
      </w:r>
      <w:r w:rsidRPr="001375A1">
        <w:rPr>
          <w:rFonts w:cs="Arial"/>
          <w:noProof/>
          <w:szCs w:val="24"/>
        </w:rPr>
        <w:t xml:space="preserve">. Disponível em: &lt;http://www.rand.org/pardee/methods/robust-decisions-2010.html&gt;. Acesso em: 23 fev. 2017. </w:t>
      </w:r>
    </w:p>
    <w:p w14:paraId="4D03B2F0" w14:textId="77777777" w:rsidR="001375A1" w:rsidRPr="001375A1" w:rsidRDefault="001375A1" w:rsidP="001375A1">
      <w:pPr>
        <w:widowControl w:val="0"/>
        <w:rPr>
          <w:rFonts w:cs="Arial"/>
          <w:noProof/>
          <w:szCs w:val="24"/>
        </w:rPr>
      </w:pPr>
      <w:r w:rsidRPr="001375A1">
        <w:rPr>
          <w:rFonts w:cs="Arial"/>
          <w:noProof/>
          <w:szCs w:val="24"/>
        </w:rPr>
        <w:t xml:space="preserve">RAND. </w:t>
      </w:r>
      <w:r w:rsidRPr="001375A1">
        <w:rPr>
          <w:rFonts w:cs="Arial"/>
          <w:b/>
          <w:bCs/>
          <w:noProof/>
          <w:szCs w:val="24"/>
        </w:rPr>
        <w:t>About Improving Decisions in a Complex and Changing World</w:t>
      </w:r>
      <w:r w:rsidRPr="001375A1">
        <w:rPr>
          <w:rFonts w:cs="Arial"/>
          <w:noProof/>
          <w:szCs w:val="24"/>
        </w:rPr>
        <w:t xml:space="preserve">. Disponível em: &lt;http://www.rand.org/jie/projects/improvingdecisions/about.html&gt;. Acesso em: 17 fev. 2017. </w:t>
      </w:r>
    </w:p>
    <w:p w14:paraId="21F47629" w14:textId="77777777" w:rsidR="001375A1" w:rsidRPr="001375A1" w:rsidRDefault="001375A1" w:rsidP="001375A1">
      <w:pPr>
        <w:widowControl w:val="0"/>
        <w:rPr>
          <w:rFonts w:cs="Arial"/>
          <w:noProof/>
          <w:szCs w:val="24"/>
        </w:rPr>
      </w:pPr>
      <w:r w:rsidRPr="001375A1">
        <w:rPr>
          <w:rFonts w:cs="Arial"/>
          <w:noProof/>
          <w:szCs w:val="24"/>
        </w:rPr>
        <w:t xml:space="preserve">RAND. Making Good Decisions Without Predictions. </w:t>
      </w:r>
      <w:r w:rsidRPr="001375A1">
        <w:rPr>
          <w:rFonts w:cs="Arial"/>
          <w:b/>
          <w:bCs/>
          <w:noProof/>
          <w:szCs w:val="24"/>
        </w:rPr>
        <w:t>RAND Corporation Research Highlights</w:t>
      </w:r>
      <w:r w:rsidRPr="001375A1">
        <w:rPr>
          <w:rFonts w:cs="Arial"/>
          <w:noProof/>
          <w:szCs w:val="24"/>
        </w:rPr>
        <w:t xml:space="preserve">, p. 1–7, 2013. </w:t>
      </w:r>
    </w:p>
    <w:p w14:paraId="3A65B59F" w14:textId="77777777" w:rsidR="001375A1" w:rsidRPr="001375A1" w:rsidRDefault="001375A1" w:rsidP="001375A1">
      <w:pPr>
        <w:widowControl w:val="0"/>
        <w:rPr>
          <w:rFonts w:cs="Arial"/>
          <w:noProof/>
          <w:szCs w:val="24"/>
        </w:rPr>
      </w:pPr>
      <w:r w:rsidRPr="001375A1">
        <w:rPr>
          <w:rFonts w:cs="Arial"/>
          <w:noProof/>
          <w:szCs w:val="24"/>
        </w:rPr>
        <w:t xml:space="preserve">RAND. </w:t>
      </w:r>
      <w:r w:rsidRPr="001375A1">
        <w:rPr>
          <w:rFonts w:cs="Arial"/>
          <w:b/>
          <w:bCs/>
          <w:noProof/>
          <w:szCs w:val="24"/>
        </w:rPr>
        <w:t>RDM Glossary</w:t>
      </w:r>
      <w:r w:rsidRPr="001375A1">
        <w:rPr>
          <w:rFonts w:cs="Arial"/>
          <w:noProof/>
          <w:szCs w:val="24"/>
        </w:rPr>
        <w:t xml:space="preserve">. Disponível em: &lt;http://www.rand.org/methods/rdmlab/glossary.html&gt;. Acesso em: 16 dez. 2016. </w:t>
      </w:r>
    </w:p>
    <w:p w14:paraId="6AF56D79" w14:textId="77777777" w:rsidR="001375A1" w:rsidRPr="001375A1" w:rsidRDefault="001375A1" w:rsidP="001375A1">
      <w:pPr>
        <w:widowControl w:val="0"/>
        <w:rPr>
          <w:rFonts w:cs="Arial"/>
          <w:noProof/>
          <w:szCs w:val="24"/>
        </w:rPr>
      </w:pPr>
      <w:r w:rsidRPr="001375A1">
        <w:rPr>
          <w:rFonts w:cs="Arial"/>
          <w:noProof/>
          <w:szCs w:val="24"/>
        </w:rPr>
        <w:t xml:space="preserve">RODRIGUES, D. B. B. Assessment of water security using conceptual, deterministic and stochastic frameworks. p. 108, 2014. </w:t>
      </w:r>
    </w:p>
    <w:p w14:paraId="6475BD8E" w14:textId="77777777" w:rsidR="001375A1" w:rsidRPr="001375A1" w:rsidRDefault="001375A1" w:rsidP="001375A1">
      <w:pPr>
        <w:widowControl w:val="0"/>
        <w:rPr>
          <w:rFonts w:cs="Arial"/>
          <w:noProof/>
          <w:szCs w:val="24"/>
        </w:rPr>
      </w:pPr>
      <w:r w:rsidRPr="001375A1">
        <w:rPr>
          <w:rFonts w:cs="Arial"/>
          <w:noProof/>
          <w:szCs w:val="24"/>
        </w:rPr>
        <w:t xml:space="preserve">ROSENHEAD, J.; ELTON, M.; GUPTA, S. K. Robustness and optimality as criteria for strategic decisions. </w:t>
      </w:r>
      <w:r w:rsidRPr="001375A1">
        <w:rPr>
          <w:rFonts w:cs="Arial"/>
          <w:b/>
          <w:bCs/>
          <w:noProof/>
          <w:szCs w:val="24"/>
        </w:rPr>
        <w:t>Operational Research Quarterly</w:t>
      </w:r>
      <w:r w:rsidRPr="001375A1">
        <w:rPr>
          <w:rFonts w:cs="Arial"/>
          <w:noProof/>
          <w:szCs w:val="24"/>
        </w:rPr>
        <w:t xml:space="preserve">, v. 23, n. 4, p. 413–431, 1973. </w:t>
      </w:r>
    </w:p>
    <w:p w14:paraId="13F5E182" w14:textId="77777777" w:rsidR="001375A1" w:rsidRPr="001375A1" w:rsidRDefault="001375A1" w:rsidP="001375A1">
      <w:pPr>
        <w:widowControl w:val="0"/>
        <w:rPr>
          <w:rFonts w:cs="Arial"/>
          <w:noProof/>
          <w:szCs w:val="24"/>
        </w:rPr>
      </w:pPr>
      <w:r w:rsidRPr="001375A1">
        <w:rPr>
          <w:rFonts w:cs="Arial"/>
          <w:noProof/>
          <w:szCs w:val="24"/>
        </w:rPr>
        <w:t xml:space="preserve">SCHOEMAKER, P. J. Scenario planning: a tool for strategic thinking. </w:t>
      </w:r>
      <w:r w:rsidRPr="001375A1">
        <w:rPr>
          <w:rFonts w:cs="Arial"/>
          <w:b/>
          <w:bCs/>
          <w:noProof/>
          <w:szCs w:val="24"/>
        </w:rPr>
        <w:t>Sloan management review</w:t>
      </w:r>
      <w:r w:rsidRPr="001375A1">
        <w:rPr>
          <w:rFonts w:cs="Arial"/>
          <w:noProof/>
          <w:szCs w:val="24"/>
        </w:rPr>
        <w:t xml:space="preserve">, v. 36, n. 2, p. 25, 1995. </w:t>
      </w:r>
    </w:p>
    <w:p w14:paraId="5AD8E170" w14:textId="77777777" w:rsidR="001375A1" w:rsidRPr="001375A1" w:rsidRDefault="001375A1" w:rsidP="001375A1">
      <w:pPr>
        <w:widowControl w:val="0"/>
        <w:rPr>
          <w:rFonts w:cs="Arial"/>
          <w:noProof/>
          <w:szCs w:val="24"/>
        </w:rPr>
      </w:pPr>
      <w:r w:rsidRPr="001375A1">
        <w:rPr>
          <w:rFonts w:cs="Arial"/>
          <w:noProof/>
          <w:szCs w:val="24"/>
        </w:rPr>
        <w:t xml:space="preserve">SCHOEMAKER, P. J. H. Multiple scenario development: Its conceptual and behavioral foundation. </w:t>
      </w:r>
      <w:r w:rsidRPr="001375A1">
        <w:rPr>
          <w:rFonts w:cs="Arial"/>
          <w:b/>
          <w:bCs/>
          <w:noProof/>
          <w:szCs w:val="24"/>
        </w:rPr>
        <w:t>Strategic Management Journal</w:t>
      </w:r>
      <w:r w:rsidRPr="001375A1">
        <w:rPr>
          <w:rFonts w:cs="Arial"/>
          <w:noProof/>
          <w:szCs w:val="24"/>
        </w:rPr>
        <w:t xml:space="preserve">, v. 14, n. 3, p. 193–213, mar. 1993. </w:t>
      </w:r>
    </w:p>
    <w:p w14:paraId="4D4D5BC8" w14:textId="77777777" w:rsidR="001375A1" w:rsidRPr="001375A1" w:rsidRDefault="001375A1" w:rsidP="001375A1">
      <w:pPr>
        <w:widowControl w:val="0"/>
        <w:rPr>
          <w:rFonts w:cs="Arial"/>
          <w:noProof/>
          <w:szCs w:val="24"/>
        </w:rPr>
      </w:pPr>
      <w:r w:rsidRPr="001375A1">
        <w:rPr>
          <w:rFonts w:cs="Arial"/>
          <w:noProof/>
          <w:szCs w:val="24"/>
        </w:rPr>
        <w:t xml:space="preserve">SENGE, P. M. et al. </w:t>
      </w:r>
      <w:r w:rsidRPr="001375A1">
        <w:rPr>
          <w:rFonts w:cs="Arial"/>
          <w:b/>
          <w:bCs/>
          <w:noProof/>
          <w:szCs w:val="24"/>
        </w:rPr>
        <w:t>A quinta disciplina: caderno de campo: estratégias e ferramentas para construir uma organização que aprende</w:t>
      </w:r>
      <w:r w:rsidRPr="001375A1">
        <w:rPr>
          <w:rFonts w:cs="Arial"/>
          <w:noProof/>
          <w:szCs w:val="24"/>
        </w:rPr>
        <w:t xml:space="preserve">. [s.l.] Qualitymark, 1995. </w:t>
      </w:r>
    </w:p>
    <w:p w14:paraId="2BC6D62F" w14:textId="77777777" w:rsidR="001375A1" w:rsidRPr="001375A1" w:rsidRDefault="001375A1" w:rsidP="001375A1">
      <w:pPr>
        <w:widowControl w:val="0"/>
        <w:rPr>
          <w:rFonts w:cs="Arial"/>
          <w:noProof/>
          <w:szCs w:val="24"/>
        </w:rPr>
      </w:pPr>
      <w:r w:rsidRPr="001375A1">
        <w:rPr>
          <w:rFonts w:cs="Arial"/>
          <w:noProof/>
          <w:szCs w:val="24"/>
        </w:rPr>
        <w:t xml:space="preserve">SHIMIZU, K.; HITT, M. A. Strategic flexibility: Organizational preparedness to reverse ineffective strategic decisions. </w:t>
      </w:r>
      <w:r w:rsidRPr="001375A1">
        <w:rPr>
          <w:rFonts w:cs="Arial"/>
          <w:b/>
          <w:bCs/>
          <w:noProof/>
          <w:szCs w:val="24"/>
        </w:rPr>
        <w:t>Academy of Management Executive</w:t>
      </w:r>
      <w:r w:rsidRPr="001375A1">
        <w:rPr>
          <w:rFonts w:cs="Arial"/>
          <w:noProof/>
          <w:szCs w:val="24"/>
        </w:rPr>
        <w:t xml:space="preserve">, v. 18, n. 4, p. 44–59, 2004. </w:t>
      </w:r>
    </w:p>
    <w:p w14:paraId="06138A57" w14:textId="77777777" w:rsidR="001375A1" w:rsidRPr="001375A1" w:rsidRDefault="001375A1" w:rsidP="001375A1">
      <w:pPr>
        <w:widowControl w:val="0"/>
        <w:rPr>
          <w:rFonts w:cs="Arial"/>
          <w:noProof/>
          <w:szCs w:val="24"/>
        </w:rPr>
      </w:pPr>
      <w:r w:rsidRPr="001375A1">
        <w:rPr>
          <w:rFonts w:cs="Arial"/>
          <w:noProof/>
          <w:szCs w:val="24"/>
        </w:rPr>
        <w:t xml:space="preserve">TORRES, J. P.; KUNC, M.; O’BRIEN, F. Supporting strategy using system </w:t>
      </w:r>
      <w:r w:rsidRPr="001375A1">
        <w:rPr>
          <w:rFonts w:cs="Arial"/>
          <w:noProof/>
          <w:szCs w:val="24"/>
        </w:rPr>
        <w:lastRenderedPageBreak/>
        <w:t xml:space="preserve">dynamics. </w:t>
      </w:r>
      <w:r w:rsidRPr="001375A1">
        <w:rPr>
          <w:rFonts w:cs="Arial"/>
          <w:b/>
          <w:bCs/>
          <w:noProof/>
          <w:szCs w:val="24"/>
        </w:rPr>
        <w:t>European Journal of Operational Research</w:t>
      </w:r>
      <w:r w:rsidRPr="001375A1">
        <w:rPr>
          <w:rFonts w:cs="Arial"/>
          <w:noProof/>
          <w:szCs w:val="24"/>
        </w:rPr>
        <w:t xml:space="preserve">, v. 260, n. 3, p. 1081–1094, ago. 2017. </w:t>
      </w:r>
    </w:p>
    <w:p w14:paraId="36AEE719" w14:textId="77777777" w:rsidR="001375A1" w:rsidRPr="001375A1" w:rsidRDefault="001375A1" w:rsidP="001375A1">
      <w:pPr>
        <w:widowControl w:val="0"/>
        <w:rPr>
          <w:rFonts w:cs="Arial"/>
          <w:noProof/>
          <w:szCs w:val="24"/>
        </w:rPr>
      </w:pPr>
      <w:r w:rsidRPr="001375A1">
        <w:rPr>
          <w:rFonts w:cs="Arial"/>
          <w:noProof/>
          <w:szCs w:val="24"/>
        </w:rPr>
        <w:t xml:space="preserve">TRUTNEVYTE, E. et al. Reinvigorating the scenario technique to expand uncertainty consideration. </w:t>
      </w:r>
      <w:r w:rsidRPr="001375A1">
        <w:rPr>
          <w:rFonts w:cs="Arial"/>
          <w:b/>
          <w:bCs/>
          <w:noProof/>
          <w:szCs w:val="24"/>
        </w:rPr>
        <w:t>Climatic Change</w:t>
      </w:r>
      <w:r w:rsidRPr="001375A1">
        <w:rPr>
          <w:rFonts w:cs="Arial"/>
          <w:noProof/>
          <w:szCs w:val="24"/>
        </w:rPr>
        <w:t xml:space="preserve">, v. 135, n. 3–4, p. 373–379, 2016. </w:t>
      </w:r>
    </w:p>
    <w:p w14:paraId="6EE48C76" w14:textId="77777777" w:rsidR="001375A1" w:rsidRPr="001375A1" w:rsidRDefault="001375A1" w:rsidP="001375A1">
      <w:pPr>
        <w:widowControl w:val="0"/>
        <w:rPr>
          <w:rFonts w:cs="Arial"/>
          <w:noProof/>
          <w:szCs w:val="24"/>
        </w:rPr>
      </w:pPr>
      <w:r w:rsidRPr="001375A1">
        <w:rPr>
          <w:rFonts w:cs="Arial"/>
          <w:noProof/>
          <w:szCs w:val="24"/>
        </w:rPr>
        <w:t xml:space="preserve">VAN ECK, N. J.; WALTMAN, L. Software survey : VOSviewer , a computer program for bibliometric mapping. </w:t>
      </w:r>
      <w:r w:rsidRPr="001375A1">
        <w:rPr>
          <w:rFonts w:cs="Arial"/>
          <w:b/>
          <w:bCs/>
          <w:noProof/>
          <w:szCs w:val="24"/>
        </w:rPr>
        <w:t>Scientometrics</w:t>
      </w:r>
      <w:r w:rsidRPr="001375A1">
        <w:rPr>
          <w:rFonts w:cs="Arial"/>
          <w:noProof/>
          <w:szCs w:val="24"/>
        </w:rPr>
        <w:t xml:space="preserve">, p. 523–538, 2010. </w:t>
      </w:r>
    </w:p>
    <w:p w14:paraId="50ED77AA" w14:textId="77777777" w:rsidR="001375A1" w:rsidRPr="001375A1" w:rsidRDefault="001375A1" w:rsidP="001375A1">
      <w:pPr>
        <w:widowControl w:val="0"/>
        <w:rPr>
          <w:rFonts w:cs="Arial"/>
          <w:noProof/>
          <w:szCs w:val="24"/>
        </w:rPr>
      </w:pPr>
      <w:r w:rsidRPr="001375A1">
        <w:rPr>
          <w:rFonts w:cs="Arial"/>
          <w:noProof/>
          <w:szCs w:val="24"/>
        </w:rPr>
        <w:t xml:space="preserve">WACK, P. Scenarios: Uncharted Waters Ahead. </w:t>
      </w:r>
      <w:r w:rsidRPr="001375A1">
        <w:rPr>
          <w:rFonts w:cs="Arial"/>
          <w:b/>
          <w:bCs/>
          <w:noProof/>
          <w:szCs w:val="24"/>
        </w:rPr>
        <w:t>Harvard Business Review</w:t>
      </w:r>
      <w:r w:rsidRPr="001375A1">
        <w:rPr>
          <w:rFonts w:cs="Arial"/>
          <w:noProof/>
          <w:szCs w:val="24"/>
        </w:rPr>
        <w:t xml:space="preserve">, n. 85516, 1985. </w:t>
      </w:r>
    </w:p>
    <w:p w14:paraId="411484B5" w14:textId="77777777" w:rsidR="001375A1" w:rsidRPr="001375A1" w:rsidRDefault="001375A1" w:rsidP="001375A1">
      <w:pPr>
        <w:widowControl w:val="0"/>
        <w:rPr>
          <w:rFonts w:cs="Arial"/>
          <w:noProof/>
          <w:szCs w:val="24"/>
        </w:rPr>
      </w:pPr>
      <w:r w:rsidRPr="001375A1">
        <w:rPr>
          <w:rFonts w:cs="Arial"/>
          <w:noProof/>
          <w:szCs w:val="24"/>
        </w:rPr>
        <w:t xml:space="preserve">WALKER, W. E.; HAASNOOT, M.; KWAKKEL, J. H. Adapt or perish: A review of planning approaches for adaptation under deep uncertainty. </w:t>
      </w:r>
      <w:r w:rsidRPr="001375A1">
        <w:rPr>
          <w:rFonts w:cs="Arial"/>
          <w:b/>
          <w:bCs/>
          <w:noProof/>
          <w:szCs w:val="24"/>
        </w:rPr>
        <w:t>Sustainability (Switzerland)</w:t>
      </w:r>
      <w:r w:rsidRPr="001375A1">
        <w:rPr>
          <w:rFonts w:cs="Arial"/>
          <w:noProof/>
          <w:szCs w:val="24"/>
        </w:rPr>
        <w:t xml:space="preserve">, v. 5, n. 3, p. 955–979, 2013. </w:t>
      </w:r>
    </w:p>
    <w:p w14:paraId="4B33E653" w14:textId="77777777" w:rsidR="001375A1" w:rsidRPr="001375A1" w:rsidRDefault="001375A1" w:rsidP="001375A1">
      <w:pPr>
        <w:widowControl w:val="0"/>
        <w:rPr>
          <w:rFonts w:cs="Arial"/>
          <w:noProof/>
          <w:szCs w:val="24"/>
        </w:rPr>
      </w:pPr>
      <w:r w:rsidRPr="001375A1">
        <w:rPr>
          <w:rFonts w:cs="Arial"/>
          <w:noProof/>
          <w:szCs w:val="24"/>
        </w:rPr>
        <w:t xml:space="preserve">WALKER, W. E.; LEMPERT, R. J.; KWAKKEL, J. H. Deep Uncertainty. In: GASS, S. I.; FU, M. C. (Eds.). . </w:t>
      </w:r>
      <w:r w:rsidRPr="001375A1">
        <w:rPr>
          <w:rFonts w:cs="Arial"/>
          <w:b/>
          <w:bCs/>
          <w:noProof/>
          <w:szCs w:val="24"/>
        </w:rPr>
        <w:t>Encyclopedia of Operations Research and Management Science</w:t>
      </w:r>
      <w:r w:rsidRPr="001375A1">
        <w:rPr>
          <w:rFonts w:cs="Arial"/>
          <w:noProof/>
          <w:szCs w:val="24"/>
        </w:rPr>
        <w:t xml:space="preserve">. Boston, MA: Springer US, 2013. p. 395–402. </w:t>
      </w:r>
    </w:p>
    <w:p w14:paraId="2117DE70" w14:textId="77777777" w:rsidR="001375A1" w:rsidRPr="001375A1" w:rsidRDefault="001375A1" w:rsidP="001375A1">
      <w:pPr>
        <w:widowControl w:val="0"/>
        <w:rPr>
          <w:rFonts w:cs="Arial"/>
          <w:noProof/>
          <w:szCs w:val="24"/>
        </w:rPr>
      </w:pPr>
      <w:r w:rsidRPr="001375A1">
        <w:rPr>
          <w:rFonts w:cs="Arial"/>
          <w:noProof/>
          <w:szCs w:val="24"/>
        </w:rPr>
        <w:t xml:space="preserve">WALKER, W. E.; RAHMAN, S. A.; CAVE, J. Adaptive policies, policy analysis, and policy-making. </w:t>
      </w:r>
      <w:r w:rsidRPr="001375A1">
        <w:rPr>
          <w:rFonts w:cs="Arial"/>
          <w:b/>
          <w:bCs/>
          <w:noProof/>
          <w:szCs w:val="24"/>
        </w:rPr>
        <w:t>European Journal of Operational Research</w:t>
      </w:r>
      <w:r w:rsidRPr="001375A1">
        <w:rPr>
          <w:rFonts w:cs="Arial"/>
          <w:noProof/>
          <w:szCs w:val="24"/>
        </w:rPr>
        <w:t xml:space="preserve">, v. 128, n. 2, p. 282–289, 2001. </w:t>
      </w:r>
    </w:p>
    <w:p w14:paraId="2BBD31D3" w14:textId="77777777" w:rsidR="001375A1" w:rsidRPr="001375A1" w:rsidRDefault="001375A1" w:rsidP="001375A1">
      <w:pPr>
        <w:widowControl w:val="0"/>
        <w:rPr>
          <w:rFonts w:cs="Arial"/>
          <w:noProof/>
          <w:szCs w:val="24"/>
        </w:rPr>
      </w:pPr>
      <w:r w:rsidRPr="001375A1">
        <w:rPr>
          <w:rFonts w:cs="Arial"/>
          <w:noProof/>
          <w:szCs w:val="24"/>
        </w:rPr>
        <w:t xml:space="preserve">WERNERFELT, B. The Resource-Based view of the firm. </w:t>
      </w:r>
      <w:r w:rsidRPr="001375A1">
        <w:rPr>
          <w:rFonts w:cs="Arial"/>
          <w:b/>
          <w:bCs/>
          <w:noProof/>
          <w:szCs w:val="24"/>
        </w:rPr>
        <w:t>Strategic Management Journal</w:t>
      </w:r>
      <w:r w:rsidRPr="001375A1">
        <w:rPr>
          <w:rFonts w:cs="Arial"/>
          <w:noProof/>
          <w:szCs w:val="24"/>
        </w:rPr>
        <w:t xml:space="preserve">, v. 5, n. April 1983, p. 171–180, 1984. </w:t>
      </w:r>
    </w:p>
    <w:p w14:paraId="142D3BE7" w14:textId="77777777" w:rsidR="001375A1" w:rsidRPr="001375A1" w:rsidRDefault="001375A1" w:rsidP="001375A1">
      <w:pPr>
        <w:widowControl w:val="0"/>
        <w:rPr>
          <w:rFonts w:cs="Arial"/>
          <w:noProof/>
          <w:szCs w:val="24"/>
        </w:rPr>
      </w:pPr>
      <w:r w:rsidRPr="001375A1">
        <w:rPr>
          <w:rFonts w:cs="Arial"/>
          <w:noProof/>
          <w:szCs w:val="24"/>
        </w:rPr>
        <w:t xml:space="preserve">WILTBANK, R. et al. What to do next? The case for non-predictive strategy. </w:t>
      </w:r>
      <w:r w:rsidRPr="001375A1">
        <w:rPr>
          <w:rFonts w:cs="Arial"/>
          <w:b/>
          <w:bCs/>
          <w:noProof/>
          <w:szCs w:val="24"/>
        </w:rPr>
        <w:t>Strategic Management Journal</w:t>
      </w:r>
      <w:r w:rsidRPr="001375A1">
        <w:rPr>
          <w:rFonts w:cs="Arial"/>
          <w:noProof/>
          <w:szCs w:val="24"/>
        </w:rPr>
        <w:t xml:space="preserve">, v. 27, n. 10, p. 981–998, out. 2006. </w:t>
      </w:r>
    </w:p>
    <w:p w14:paraId="265FD500" w14:textId="77777777" w:rsidR="001375A1" w:rsidRPr="001375A1" w:rsidRDefault="001375A1" w:rsidP="001375A1">
      <w:pPr>
        <w:widowControl w:val="0"/>
        <w:rPr>
          <w:rFonts w:cs="Arial"/>
          <w:noProof/>
          <w:szCs w:val="24"/>
        </w:rPr>
      </w:pPr>
      <w:r w:rsidRPr="001375A1">
        <w:rPr>
          <w:rFonts w:cs="Arial"/>
          <w:noProof/>
          <w:szCs w:val="24"/>
        </w:rPr>
        <w:t xml:space="preserve">ZINKEVIČIŪTĖ, V. Evaluation of business strategic decisions under changing environment conditions. </w:t>
      </w:r>
      <w:r w:rsidRPr="001375A1">
        <w:rPr>
          <w:rFonts w:cs="Arial"/>
          <w:b/>
          <w:bCs/>
          <w:noProof/>
          <w:szCs w:val="24"/>
        </w:rPr>
        <w:t>Journal of Business Economics and Management</w:t>
      </w:r>
      <w:r w:rsidRPr="001375A1">
        <w:rPr>
          <w:rFonts w:cs="Arial"/>
          <w:noProof/>
          <w:szCs w:val="24"/>
        </w:rPr>
        <w:t xml:space="preserve">, v. 12, n. 2, p. 332–352, 2011. </w:t>
      </w:r>
    </w:p>
    <w:p w14:paraId="457B30CC" w14:textId="77777777" w:rsidR="001375A1" w:rsidRPr="001375A1" w:rsidRDefault="001375A1" w:rsidP="001375A1">
      <w:pPr>
        <w:widowControl w:val="0"/>
        <w:rPr>
          <w:rFonts w:cs="Arial"/>
          <w:noProof/>
        </w:rPr>
      </w:pPr>
      <w:r w:rsidRPr="001375A1">
        <w:rPr>
          <w:rFonts w:cs="Arial"/>
          <w:noProof/>
          <w:szCs w:val="24"/>
        </w:rPr>
        <w:t xml:space="preserve">ZUPIC, I.; CATER, T. Bibliometric Methods in Management and Organization. </w:t>
      </w:r>
      <w:r w:rsidRPr="001375A1">
        <w:rPr>
          <w:rFonts w:cs="Arial"/>
          <w:b/>
          <w:bCs/>
          <w:noProof/>
          <w:szCs w:val="24"/>
        </w:rPr>
        <w:t>Organizational Research Methods</w:t>
      </w:r>
      <w:r w:rsidRPr="001375A1">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267" w:name="_Toc422058289"/>
      <w:bookmarkStart w:id="268" w:name="_Toc435446419"/>
      <w:bookmarkStart w:id="269" w:name="_Toc479347087"/>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267"/>
      <w:bookmarkEnd w:id="268"/>
      <w:r w:rsidR="00BB306F">
        <w:t xml:space="preserve"> da Revisão Sistemática da Literatura</w:t>
      </w:r>
      <w:bookmarkEnd w:id="269"/>
    </w:p>
    <w:p w14:paraId="7880AA22" w14:textId="77777777" w:rsidR="00EF3166" w:rsidRDefault="00EF3166" w:rsidP="00B66EFC">
      <w:pPr>
        <w:pStyle w:val="Legenda"/>
      </w:pPr>
      <w:bookmarkStart w:id="270" w:name="_Toc435446365"/>
      <w:bookmarkStart w:id="271" w:name="_Toc479346815"/>
      <w:r>
        <w:t xml:space="preserve">Quadro </w:t>
      </w:r>
      <w:r w:rsidR="003019C2">
        <w:fldChar w:fldCharType="begin"/>
      </w:r>
      <w:r w:rsidR="003019C2">
        <w:instrText xml:space="preserve"> SEQ Quadro \* ARABIC </w:instrText>
      </w:r>
      <w:r w:rsidR="003019C2">
        <w:fldChar w:fldCharType="separate"/>
      </w:r>
      <w:r w:rsidR="00C25FF3">
        <w:rPr>
          <w:noProof/>
        </w:rPr>
        <w:t>7</w:t>
      </w:r>
      <w:r w:rsidR="003019C2">
        <w:rPr>
          <w:noProof/>
        </w:rPr>
        <w:fldChar w:fldCharType="end"/>
      </w:r>
      <w:r>
        <w:t xml:space="preserve"> </w:t>
      </w:r>
      <w:r w:rsidR="00025F71">
        <w:t>–</w:t>
      </w:r>
      <w:r>
        <w:t xml:space="preserve"> </w:t>
      </w:r>
      <w:bookmarkEnd w:id="270"/>
      <w:r w:rsidR="005B18F7">
        <w:t>Protocolo da Revisão Sistemática da Literatura</w:t>
      </w:r>
      <w:bookmarkEnd w:id="271"/>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77777777" w:rsidR="00EF3166" w:rsidRPr="00834CBA" w:rsidRDefault="00B775FC" w:rsidP="001F56FA">
            <w:pPr>
              <w:ind w:firstLine="0"/>
              <w:jc w:val="left"/>
              <w:rPr>
                <w:sz w:val="22"/>
                <w:szCs w:val="22"/>
              </w:rPr>
            </w:pPr>
            <w:r>
              <w:rPr>
                <w:sz w:val="22"/>
                <w:szCs w:val="22"/>
              </w:rPr>
              <w:t>A Pesquisa irá delimitar seu foco sobre a abordagem RDM.</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7777777" w:rsidR="00B775FC" w:rsidRPr="00834CBA" w:rsidRDefault="00EF3166" w:rsidP="001F56FA">
            <w:pPr>
              <w:ind w:firstLine="0"/>
              <w:jc w:val="left"/>
              <w:rPr>
                <w:sz w:val="22"/>
                <w:szCs w:val="22"/>
              </w:rPr>
            </w:pPr>
            <w:r w:rsidRPr="00834CBA">
              <w:rPr>
                <w:sz w:val="22"/>
                <w:szCs w:val="22"/>
              </w:rPr>
              <w:t xml:space="preserve">O objetivo desta revisão inicial é conhecer </w:t>
            </w:r>
            <w:r w:rsidR="00B775FC">
              <w:rPr>
                <w:sz w:val="22"/>
                <w:szCs w:val="22"/>
              </w:rPr>
              <w:t>trabalhos seminais em RDM e suas principais aplicações, visando obter conhecimento sobre a possibilidade de sua aplicação em outros contextos.</w:t>
            </w:r>
            <w:r w:rsidR="003424E7">
              <w:rPr>
                <w:sz w:val="22"/>
                <w:szCs w:val="22"/>
              </w:rPr>
              <w:t xml:space="preserve"> Além disto é </w:t>
            </w:r>
            <w:r w:rsidR="00B93FD9">
              <w:rPr>
                <w:sz w:val="22"/>
                <w:szCs w:val="22"/>
              </w:rPr>
              <w:t>um objetivo da revisão identificar trabalhos que sugiram ferramentas para a avaliação de decisões estratégica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commentRangeStart w:id="272"/>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commentRangeEnd w:id="272"/>
            <w:r w:rsidR="003A2B03">
              <w:rPr>
                <w:rStyle w:val="Refdecomentrio"/>
              </w:rPr>
              <w:commentReference w:id="272"/>
            </w:r>
          </w:p>
        </w:tc>
        <w:tc>
          <w:tcPr>
            <w:tcW w:w="7087" w:type="dxa"/>
            <w:vAlign w:val="center"/>
          </w:tcPr>
          <w:p w14:paraId="45D255B6" w14:textId="77777777" w:rsidR="00EF3166" w:rsidRPr="00834CBA"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 Em especial, o</w:t>
            </w:r>
            <w:r w:rsidRPr="00834CBA">
              <w:rPr>
                <w:sz w:val="22"/>
                <w:szCs w:val="22"/>
              </w:rPr>
              <w:t xml:space="preserve"> </w:t>
            </w:r>
            <w:r w:rsidR="00C12C5E">
              <w:rPr>
                <w:sz w:val="22"/>
                <w:szCs w:val="22"/>
              </w:rPr>
              <w:t xml:space="preserve">site do RAND RDM Lab possui mais de 80 publicações relevantes </w:t>
            </w:r>
            <w:r w:rsidR="00C12C5E">
              <w:rPr>
                <w:sz w:val="22"/>
                <w:szCs w:val="22"/>
              </w:rPr>
              <w:lastRenderedPageBreak/>
              <w:t>relacionadas ao RDM, constituindo-se a principal fonte de busca do trabalho. A Base de Teses e Dissertações foi utilizada para avaliar a existência de trabalhos brasileiros.</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77777777" w:rsidR="00961E66" w:rsidRDefault="00961E66" w:rsidP="001F56FA">
            <w:pPr>
              <w:ind w:firstLine="0"/>
              <w:jc w:val="left"/>
              <w:rPr>
                <w:sz w:val="22"/>
                <w:szCs w:val="22"/>
              </w:rPr>
            </w:pPr>
            <w:r>
              <w:rPr>
                <w:sz w:val="22"/>
                <w:szCs w:val="22"/>
              </w:rPr>
              <w:t>Questão 5:</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77777777" w:rsidR="00EF3166" w:rsidRPr="00834CBA" w:rsidRDefault="00C12C5E" w:rsidP="001F56FA">
            <w:pPr>
              <w:ind w:firstLine="0"/>
              <w:jc w:val="left"/>
              <w:rPr>
                <w:sz w:val="22"/>
                <w:szCs w:val="22"/>
              </w:rPr>
            </w:pPr>
            <w:r>
              <w:rPr>
                <w:sz w:val="22"/>
                <w:szCs w:val="22"/>
              </w:rPr>
              <w:t>Foram excluídos da base de trabalhos aqueles que mencionam o RDM porém em contextos alheios à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273" w:name="_Toc479347088"/>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273"/>
    </w:p>
    <w:p w14:paraId="51BB67CD" w14:textId="77777777" w:rsidR="003B3ACB" w:rsidRDefault="003B3ACB" w:rsidP="00EC6D2B">
      <w:pPr>
        <w:pStyle w:val="Legenda"/>
      </w:pPr>
      <w:bookmarkStart w:id="274" w:name="_Toc479346816"/>
      <w:r>
        <w:t xml:space="preserve">Quadro </w:t>
      </w:r>
      <w:r w:rsidR="003019C2">
        <w:fldChar w:fldCharType="begin"/>
      </w:r>
      <w:r w:rsidR="003019C2">
        <w:instrText xml:space="preserve"> SEQ Quadro \* ARABIC </w:instrText>
      </w:r>
      <w:r w:rsidR="003019C2">
        <w:fldChar w:fldCharType="separate"/>
      </w:r>
      <w:r w:rsidR="00C25FF3">
        <w:rPr>
          <w:noProof/>
        </w:rPr>
        <w:t>8</w:t>
      </w:r>
      <w:r w:rsidR="003019C2">
        <w:rPr>
          <w:noProof/>
        </w:rPr>
        <w:fldChar w:fldCharType="end"/>
      </w:r>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274"/>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The 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multi-dimensional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The current state of scenario development :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a dinâmica de sistemas como ferramenta para criar e testar teorias que expliquem diferentes padrões longitudinais de performance de empresas no campo da estratégia. Identificam quatro linhas de pesuisa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 fresh look at strategy under uncertainty :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eciding How To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case-based decision analysis".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275" w:name="_Toc479347089"/>
      <w:r w:rsidRPr="00B31CAE">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275"/>
    </w:p>
    <w:p w14:paraId="66A8EB63" w14:textId="77777777" w:rsidR="00CF5E28" w:rsidRDefault="00CF5E28" w:rsidP="00CF5E28">
      <w:pPr>
        <w:pStyle w:val="Legenda"/>
      </w:pPr>
      <w:bookmarkStart w:id="276" w:name="_Toc479346817"/>
      <w:r>
        <w:t xml:space="preserve">Quadro </w:t>
      </w:r>
      <w:r w:rsidR="003019C2">
        <w:fldChar w:fldCharType="begin"/>
      </w:r>
      <w:r w:rsidR="003019C2">
        <w:instrText xml:space="preserve"> SEQ Quadro \* ARABIC </w:instrText>
      </w:r>
      <w:r w:rsidR="003019C2">
        <w:fldChar w:fldCharType="separate"/>
      </w:r>
      <w:r w:rsidR="00C25FF3">
        <w:rPr>
          <w:noProof/>
        </w:rPr>
        <w:t>9</w:t>
      </w:r>
      <w:r w:rsidR="003019C2">
        <w:rPr>
          <w:noProof/>
        </w:rPr>
        <w:fldChar w:fldCharType="end"/>
      </w:r>
      <w:r>
        <w:t xml:space="preserve"> – Shortlist de Trabalhos em RDM e EMA</w:t>
      </w:r>
      <w:bookmarkEnd w:id="276"/>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D16E80" w:rsidRDefault="00CF5E28" w:rsidP="00731E0C">
            <w:pPr>
              <w:autoSpaceDE/>
              <w:autoSpaceDN/>
              <w:adjustRightInd/>
              <w:spacing w:line="240" w:lineRule="auto"/>
              <w:ind w:firstLine="0"/>
              <w:rPr>
                <w:rFonts w:cs="Arial"/>
                <w:color w:val="000000"/>
                <w:sz w:val="22"/>
                <w:szCs w:val="22"/>
              </w:rPr>
            </w:pPr>
            <w:r w:rsidRPr="00D16E80">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D16E80" w:rsidRDefault="00CF5E28" w:rsidP="00731E0C">
            <w:pPr>
              <w:autoSpaceDE/>
              <w:autoSpaceDN/>
              <w:adjustRightInd/>
              <w:spacing w:line="240" w:lineRule="auto"/>
              <w:ind w:firstLine="0"/>
              <w:rPr>
                <w:rFonts w:cs="Arial"/>
                <w:color w:val="000000"/>
                <w:sz w:val="22"/>
                <w:szCs w:val="22"/>
              </w:rPr>
            </w:pPr>
            <w:r w:rsidRPr="00D16E80">
              <w:rPr>
                <w:rFonts w:cs="Arial"/>
                <w:color w:val="000000"/>
                <w:sz w:val="22"/>
                <w:szCs w:val="22"/>
              </w:rPr>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F93445" w:rsidRDefault="00CF5E28" w:rsidP="00731E0C">
            <w:pPr>
              <w:autoSpaceDE/>
              <w:autoSpaceDN/>
              <w:adjustRightInd/>
              <w:spacing w:line="240" w:lineRule="auto"/>
              <w:ind w:firstLine="0"/>
              <w:rPr>
                <w:rFonts w:cs="Arial"/>
                <w:color w:val="000000"/>
                <w:sz w:val="22"/>
                <w:szCs w:val="22"/>
              </w:rPr>
            </w:pPr>
            <w:r w:rsidRPr="00F93445">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F93445" w:rsidRDefault="00CF5E28" w:rsidP="00731E0C">
            <w:pPr>
              <w:autoSpaceDE/>
              <w:autoSpaceDN/>
              <w:adjustRightInd/>
              <w:spacing w:line="240" w:lineRule="auto"/>
              <w:ind w:firstLine="0"/>
              <w:rPr>
                <w:rFonts w:cs="Arial"/>
                <w:color w:val="000000"/>
                <w:sz w:val="22"/>
                <w:szCs w:val="22"/>
              </w:rPr>
            </w:pPr>
            <w:r w:rsidRPr="00F93445">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277" w:name="_Toc479347090"/>
      <w:r w:rsidRPr="00B31CAE">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277"/>
    </w:p>
    <w:p w14:paraId="109553BD" w14:textId="77777777" w:rsidR="003B3ACB" w:rsidRDefault="003B3ACB" w:rsidP="003B3ACB">
      <w:pPr>
        <w:pStyle w:val="Legenda"/>
      </w:pPr>
      <w:bookmarkStart w:id="278" w:name="_Toc479346818"/>
      <w:r>
        <w:t xml:space="preserve">Quadro </w:t>
      </w:r>
      <w:r w:rsidR="003019C2">
        <w:fldChar w:fldCharType="begin"/>
      </w:r>
      <w:r w:rsidR="003019C2">
        <w:instrText xml:space="preserve"> SEQ Quadro \* ARABIC </w:instrText>
      </w:r>
      <w:r w:rsidR="003019C2">
        <w:fldChar w:fldCharType="separate"/>
      </w:r>
      <w:r w:rsidR="00C25FF3">
        <w:rPr>
          <w:noProof/>
        </w:rPr>
        <w:t>10</w:t>
      </w:r>
      <w:r w:rsidR="003019C2">
        <w:rPr>
          <w:noProof/>
        </w:rPr>
        <w:fldChar w:fldCharType="end"/>
      </w:r>
      <w:r>
        <w:t xml:space="preserve"> – Lista de Aplicações do RDM</w:t>
      </w:r>
      <w:bookmarkEnd w:id="278"/>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014CEB"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014CEB"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014CEB"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014CEB"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014CEB"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014CEB"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014CEB"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014CEB"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014CEB" w14:paraId="5177309F" w14:textId="77777777" w:rsidTr="002C1103">
        <w:trPr>
          <w:trHeight w:val="300"/>
        </w:trPr>
        <w:tc>
          <w:tcPr>
            <w:tcW w:w="3122" w:type="dxa"/>
            <w:noWrap/>
            <w:hideMark/>
          </w:tcPr>
          <w:p w14:paraId="1A5D5A6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3B3AC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3B3AC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43E391F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nsuring Robust Flood Risk Management in Ho Chi Minh City</w:t>
            </w:r>
          </w:p>
        </w:tc>
        <w:tc>
          <w:tcPr>
            <w:tcW w:w="1152" w:type="dxa"/>
            <w:noWrap/>
            <w:hideMark/>
          </w:tcPr>
          <w:p w14:paraId="0C631DB4"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63</w:t>
            </w:r>
          </w:p>
        </w:tc>
      </w:tr>
      <w:tr w:rsidR="003B3ACB" w:rsidRPr="00014CEB"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w:instrText>
            </w:r>
            <w:r>
              <w:rPr>
                <w:rFonts w:cs="Arial"/>
                <w:color w:val="000000"/>
                <w:sz w:val="22"/>
                <w:szCs w:val="22"/>
                <w:lang w:val="en-US"/>
              </w:rPr>
              <w:instrText>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014CEB"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014CEB"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014CEB" w14:paraId="3744D0A7" w14:textId="77777777" w:rsidTr="002C1103">
        <w:trPr>
          <w:trHeight w:val="300"/>
        </w:trPr>
        <w:tc>
          <w:tcPr>
            <w:tcW w:w="3122" w:type="dxa"/>
            <w:noWrap/>
            <w:hideMark/>
          </w:tcPr>
          <w:p w14:paraId="4DB10703"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A2A28">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551764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273</w:t>
            </w:r>
          </w:p>
        </w:tc>
      </w:tr>
      <w:tr w:rsidR="003B3ACB" w:rsidRPr="00014CEB"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014CEB"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014CEB" w14:paraId="312CD1B8" w14:textId="77777777" w:rsidTr="002C1103">
        <w:trPr>
          <w:trHeight w:val="300"/>
        </w:trPr>
        <w:tc>
          <w:tcPr>
            <w:tcW w:w="3122" w:type="dxa"/>
            <w:noWrap/>
            <w:hideMark/>
          </w:tcPr>
          <w:p w14:paraId="45855FB0"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A2A28">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3B4A527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D16E80" w:rsidRDefault="003B3ACB" w:rsidP="002C1103">
            <w:pPr>
              <w:autoSpaceDE/>
              <w:autoSpaceDN/>
              <w:adjustRightInd/>
              <w:spacing w:line="240" w:lineRule="auto"/>
              <w:ind w:firstLine="0"/>
              <w:jc w:val="left"/>
              <w:rPr>
                <w:rFonts w:cs="Arial"/>
                <w:color w:val="000000"/>
                <w:sz w:val="22"/>
                <w:szCs w:val="22"/>
              </w:rPr>
            </w:pPr>
            <w:r w:rsidRPr="00D16E80">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41899D31" w14:textId="77777777" w:rsidR="003B3ACB" w:rsidRDefault="003B3ACB" w:rsidP="003B3ACB">
      <w:pPr>
        <w:autoSpaceDE/>
        <w:autoSpaceDN/>
        <w:adjustRightInd/>
        <w:spacing w:after="160" w:line="259" w:lineRule="auto"/>
        <w:ind w:firstLine="0"/>
        <w:jc w:val="left"/>
        <w:rPr>
          <w:b/>
        </w:rPr>
      </w:pPr>
      <w:r>
        <w:br w:type="page"/>
      </w:r>
    </w:p>
    <w:p w14:paraId="576035FE" w14:textId="77777777" w:rsidR="00BB306F" w:rsidRPr="00B31CAE" w:rsidRDefault="00BB306F" w:rsidP="00BB306F">
      <w:pPr>
        <w:pStyle w:val="Ttulo1"/>
        <w:numPr>
          <w:ilvl w:val="0"/>
          <w:numId w:val="0"/>
        </w:numPr>
        <w:ind w:left="737"/>
        <w:jc w:val="center"/>
      </w:pPr>
      <w:bookmarkStart w:id="279" w:name="_Toc479347091"/>
      <w:r w:rsidRPr="00B31CAE">
        <w:t>A</w:t>
      </w:r>
      <w:r w:rsidRPr="00B31CAE">
        <w:rPr>
          <w:rStyle w:val="TtuloApendAnexoChar"/>
          <w:rFonts w:cs="Arial"/>
          <w:kern w:val="32"/>
          <w:szCs w:val="32"/>
        </w:rPr>
        <w:t>PÊNDIC</w:t>
      </w:r>
      <w:r>
        <w:t xml:space="preserve">E </w:t>
      </w:r>
      <w:r w:rsidR="00CF5E28">
        <w:t>E</w:t>
      </w:r>
      <w:r w:rsidRPr="00B31CAE">
        <w:t xml:space="preserve"> </w:t>
      </w:r>
      <w:r>
        <w:t>–</w:t>
      </w:r>
      <w:r w:rsidRPr="00B31CAE">
        <w:t xml:space="preserve"> </w:t>
      </w:r>
      <w:r>
        <w:t>Protocolo da Pesquisa</w:t>
      </w:r>
      <w:bookmarkEnd w:id="279"/>
    </w:p>
    <w:p w14:paraId="21043F45" w14:textId="77777777" w:rsidR="00BB306F" w:rsidRDefault="00BB306F" w:rsidP="00BB306F">
      <w:pPr>
        <w:pStyle w:val="Legenda"/>
      </w:pPr>
      <w:bookmarkStart w:id="280" w:name="_Toc479346819"/>
      <w:r>
        <w:t xml:space="preserve">Quadro </w:t>
      </w:r>
      <w:r w:rsidR="003019C2">
        <w:fldChar w:fldCharType="begin"/>
      </w:r>
      <w:r w:rsidR="003019C2">
        <w:instrText xml:space="preserve"> SEQ Quadro \* ARABIC </w:instrText>
      </w:r>
      <w:r w:rsidR="003019C2">
        <w:fldChar w:fldCharType="separate"/>
      </w:r>
      <w:r w:rsidR="00C25FF3">
        <w:rPr>
          <w:noProof/>
        </w:rPr>
        <w:t>11</w:t>
      </w:r>
      <w:r w:rsidR="003019C2">
        <w:rPr>
          <w:noProof/>
        </w:rPr>
        <w:fldChar w:fldCharType="end"/>
      </w:r>
      <w:r>
        <w:t xml:space="preserve"> – Protocolo da Pesquisa</w:t>
      </w:r>
      <w:bookmarkEnd w:id="280"/>
    </w:p>
    <w:tbl>
      <w:tblPr>
        <w:tblStyle w:val="Tabelacomgrade"/>
        <w:tblW w:w="14170" w:type="dxa"/>
        <w:tblLook w:val="04A0" w:firstRow="1" w:lastRow="0" w:firstColumn="1" w:lastColumn="0" w:noHBand="0" w:noVBand="1"/>
      </w:tblPr>
      <w:tblGrid>
        <w:gridCol w:w="3114"/>
        <w:gridCol w:w="5953"/>
        <w:gridCol w:w="5103"/>
      </w:tblGrid>
      <w:tr w:rsidR="00BB306F" w14:paraId="63367AB5" w14:textId="77777777" w:rsidTr="00432BD8">
        <w:trPr>
          <w:trHeight w:val="424"/>
          <w:tblHeader/>
        </w:trPr>
        <w:tc>
          <w:tcPr>
            <w:tcW w:w="3114" w:type="dxa"/>
            <w:shd w:val="clear" w:color="auto" w:fill="D9D9D9" w:themeFill="background1" w:themeFillShade="D9"/>
            <w:vAlign w:val="center"/>
          </w:tcPr>
          <w:p w14:paraId="3AFC066B" w14:textId="77777777" w:rsidR="00BB306F" w:rsidRPr="00EF3166" w:rsidRDefault="00BB306F" w:rsidP="006D53FE">
            <w:pPr>
              <w:pStyle w:val="ALNEAS"/>
              <w:numPr>
                <w:ilvl w:val="0"/>
                <w:numId w:val="0"/>
              </w:numPr>
              <w:ind w:left="-112"/>
              <w:rPr>
                <w:b/>
                <w:sz w:val="22"/>
              </w:rPr>
            </w:pPr>
            <w:r>
              <w:rPr>
                <w:b/>
                <w:sz w:val="22"/>
              </w:rPr>
              <w:t>Etapa do Método</w:t>
            </w:r>
          </w:p>
        </w:tc>
        <w:tc>
          <w:tcPr>
            <w:tcW w:w="5953" w:type="dxa"/>
            <w:shd w:val="clear" w:color="auto" w:fill="D9D9D9" w:themeFill="background1" w:themeFillShade="D9"/>
            <w:vAlign w:val="center"/>
          </w:tcPr>
          <w:p w14:paraId="718F143B" w14:textId="77777777" w:rsidR="00BB306F" w:rsidRPr="00834CBA" w:rsidRDefault="00BB306F" w:rsidP="006D53FE">
            <w:pPr>
              <w:ind w:firstLine="0"/>
              <w:jc w:val="left"/>
              <w:rPr>
                <w:b/>
                <w:sz w:val="22"/>
                <w:szCs w:val="22"/>
              </w:rPr>
            </w:pPr>
            <w:r>
              <w:rPr>
                <w:b/>
                <w:sz w:val="22"/>
                <w:szCs w:val="22"/>
              </w:rPr>
              <w:t>Decisão a Tomar</w:t>
            </w:r>
          </w:p>
        </w:tc>
        <w:tc>
          <w:tcPr>
            <w:tcW w:w="5103" w:type="dxa"/>
            <w:shd w:val="clear" w:color="auto" w:fill="D9D9D9" w:themeFill="background1" w:themeFillShade="D9"/>
            <w:vAlign w:val="center"/>
          </w:tcPr>
          <w:p w14:paraId="190801B7" w14:textId="77777777" w:rsidR="00BB306F" w:rsidRPr="00834CBA" w:rsidRDefault="00BB306F" w:rsidP="006D53FE">
            <w:pPr>
              <w:ind w:firstLine="0"/>
              <w:jc w:val="left"/>
              <w:rPr>
                <w:b/>
                <w:sz w:val="22"/>
                <w:szCs w:val="22"/>
              </w:rPr>
            </w:pPr>
            <w:r>
              <w:rPr>
                <w:b/>
                <w:sz w:val="22"/>
                <w:szCs w:val="22"/>
              </w:rPr>
              <w:t xml:space="preserve">Resposta e </w:t>
            </w:r>
            <w:r w:rsidRPr="00834CBA">
              <w:rPr>
                <w:b/>
                <w:sz w:val="22"/>
                <w:szCs w:val="22"/>
              </w:rPr>
              <w:t>Justificativa</w:t>
            </w:r>
          </w:p>
        </w:tc>
      </w:tr>
      <w:tr w:rsidR="00BB306F" w:rsidRPr="006A28C2" w14:paraId="565DA8A5" w14:textId="77777777" w:rsidTr="00432BD8">
        <w:tc>
          <w:tcPr>
            <w:tcW w:w="3114" w:type="dxa"/>
          </w:tcPr>
          <w:p w14:paraId="3C0E588E" w14:textId="77777777" w:rsidR="00BB306F" w:rsidRDefault="00BB306F" w:rsidP="00BB306F">
            <w:pPr>
              <w:ind w:firstLine="0"/>
            </w:pPr>
            <w:r>
              <w:t xml:space="preserve">1. Estruturação da Decisão </w:t>
            </w:r>
          </w:p>
        </w:tc>
        <w:tc>
          <w:tcPr>
            <w:tcW w:w="5953" w:type="dxa"/>
          </w:tcPr>
          <w:p w14:paraId="0D682185" w14:textId="77777777" w:rsidR="00BB306F" w:rsidRDefault="00BB306F" w:rsidP="00BB306F">
            <w:pPr>
              <w:ind w:firstLine="0"/>
            </w:pPr>
            <w:r>
              <w:t>X - Quais Incertezas Considerar?</w:t>
            </w:r>
          </w:p>
        </w:tc>
        <w:tc>
          <w:tcPr>
            <w:tcW w:w="5103" w:type="dxa"/>
            <w:vAlign w:val="center"/>
          </w:tcPr>
          <w:p w14:paraId="6EDAAE4D" w14:textId="77777777" w:rsidR="00BB306F" w:rsidRPr="00834CBA" w:rsidRDefault="00BB306F" w:rsidP="00BB306F">
            <w:pPr>
              <w:ind w:firstLine="0"/>
              <w:jc w:val="left"/>
              <w:rPr>
                <w:sz w:val="22"/>
                <w:szCs w:val="22"/>
              </w:rPr>
            </w:pPr>
          </w:p>
        </w:tc>
      </w:tr>
      <w:tr w:rsidR="00BB306F" w14:paraId="115474C7" w14:textId="77777777" w:rsidTr="00432BD8">
        <w:tc>
          <w:tcPr>
            <w:tcW w:w="3114" w:type="dxa"/>
          </w:tcPr>
          <w:p w14:paraId="621BB8B3" w14:textId="77777777" w:rsidR="00BB306F" w:rsidRDefault="00BB306F" w:rsidP="00BB306F">
            <w:pPr>
              <w:ind w:firstLine="0"/>
            </w:pPr>
            <w:r>
              <w:t>1. Estruturação da Decisão</w:t>
            </w:r>
          </w:p>
        </w:tc>
        <w:tc>
          <w:tcPr>
            <w:tcW w:w="5953" w:type="dxa"/>
          </w:tcPr>
          <w:p w14:paraId="5C89A768" w14:textId="77777777" w:rsidR="00BB306F" w:rsidRDefault="00BB306F" w:rsidP="00BB306F">
            <w:pPr>
              <w:ind w:firstLine="0"/>
            </w:pPr>
            <w:r>
              <w:t>L - Quais Estratégias Considerar? Quantos “graus de liberadade”?</w:t>
            </w:r>
          </w:p>
        </w:tc>
        <w:tc>
          <w:tcPr>
            <w:tcW w:w="5103" w:type="dxa"/>
            <w:vAlign w:val="center"/>
          </w:tcPr>
          <w:p w14:paraId="27E82EB4" w14:textId="77777777" w:rsidR="00BB306F" w:rsidRPr="00834CBA" w:rsidRDefault="00BB306F" w:rsidP="00BB306F">
            <w:pPr>
              <w:ind w:firstLine="0"/>
              <w:jc w:val="left"/>
              <w:rPr>
                <w:sz w:val="22"/>
                <w:szCs w:val="22"/>
              </w:rPr>
            </w:pPr>
          </w:p>
        </w:tc>
      </w:tr>
      <w:tr w:rsidR="00BB306F" w14:paraId="04E96922" w14:textId="77777777" w:rsidTr="00432BD8">
        <w:tc>
          <w:tcPr>
            <w:tcW w:w="3114" w:type="dxa"/>
          </w:tcPr>
          <w:p w14:paraId="7010B169" w14:textId="77777777" w:rsidR="00BB306F" w:rsidRDefault="00BB306F" w:rsidP="00BB306F">
            <w:pPr>
              <w:ind w:firstLine="0"/>
            </w:pPr>
            <w:r>
              <w:t>1. Estruturação da Decisão</w:t>
            </w:r>
          </w:p>
        </w:tc>
        <w:tc>
          <w:tcPr>
            <w:tcW w:w="5953" w:type="dxa"/>
          </w:tcPr>
          <w:p w14:paraId="4B72EF0C" w14:textId="77777777" w:rsidR="00BB306F" w:rsidRDefault="00BB306F" w:rsidP="00BB306F">
            <w:pPr>
              <w:ind w:firstLine="0"/>
            </w:pPr>
            <w:r>
              <w:t>R - Quais Relações (Modelo) Considerar?</w:t>
            </w:r>
          </w:p>
        </w:tc>
        <w:tc>
          <w:tcPr>
            <w:tcW w:w="5103" w:type="dxa"/>
            <w:vAlign w:val="center"/>
          </w:tcPr>
          <w:p w14:paraId="13497A66" w14:textId="77777777" w:rsidR="00BB306F" w:rsidRPr="00834CBA" w:rsidRDefault="00BB306F" w:rsidP="00BB306F">
            <w:pPr>
              <w:ind w:firstLine="0"/>
              <w:jc w:val="left"/>
              <w:rPr>
                <w:sz w:val="22"/>
                <w:szCs w:val="22"/>
              </w:rPr>
            </w:pPr>
          </w:p>
        </w:tc>
      </w:tr>
      <w:tr w:rsidR="00BB306F" w14:paraId="0770CBBA" w14:textId="77777777" w:rsidTr="00432BD8">
        <w:tc>
          <w:tcPr>
            <w:tcW w:w="3114" w:type="dxa"/>
          </w:tcPr>
          <w:p w14:paraId="0972FB2C" w14:textId="77777777" w:rsidR="00BB306F" w:rsidRDefault="00BB306F" w:rsidP="00BB306F">
            <w:pPr>
              <w:ind w:firstLine="0"/>
            </w:pPr>
            <w:r>
              <w:t>1. Estruturação da Decisão</w:t>
            </w:r>
          </w:p>
        </w:tc>
        <w:tc>
          <w:tcPr>
            <w:tcW w:w="5953" w:type="dxa"/>
          </w:tcPr>
          <w:p w14:paraId="1B1A74D8" w14:textId="77777777" w:rsidR="00BB306F" w:rsidRDefault="00BB306F" w:rsidP="00BB306F">
            <w:pPr>
              <w:ind w:firstLine="0"/>
            </w:pPr>
            <w:r>
              <w:t>M - Que Medidas de Performance Considerar?</w:t>
            </w:r>
          </w:p>
        </w:tc>
        <w:tc>
          <w:tcPr>
            <w:tcW w:w="5103" w:type="dxa"/>
            <w:vAlign w:val="center"/>
          </w:tcPr>
          <w:p w14:paraId="61013C3D" w14:textId="77777777" w:rsidR="00BB306F" w:rsidRPr="00834CBA" w:rsidRDefault="00BB306F" w:rsidP="00BB306F">
            <w:pPr>
              <w:ind w:firstLine="0"/>
              <w:jc w:val="left"/>
              <w:rPr>
                <w:sz w:val="22"/>
                <w:szCs w:val="22"/>
              </w:rPr>
            </w:pPr>
          </w:p>
        </w:tc>
      </w:tr>
      <w:tr w:rsidR="00BB306F" w14:paraId="6D22922F" w14:textId="77777777" w:rsidTr="00432BD8">
        <w:tc>
          <w:tcPr>
            <w:tcW w:w="3114" w:type="dxa"/>
          </w:tcPr>
          <w:p w14:paraId="0D4450B3" w14:textId="77777777" w:rsidR="00BB306F" w:rsidRDefault="00BB306F" w:rsidP="00BB306F">
            <w:pPr>
              <w:ind w:firstLine="0"/>
            </w:pPr>
            <w:r>
              <w:t>2. Geração de Casos</w:t>
            </w:r>
          </w:p>
        </w:tc>
        <w:tc>
          <w:tcPr>
            <w:tcW w:w="5953" w:type="dxa"/>
          </w:tcPr>
          <w:p w14:paraId="10D8AA5D" w14:textId="77777777" w:rsidR="00BB306F" w:rsidRDefault="00BB306F" w:rsidP="00BB306F">
            <w:pPr>
              <w:ind w:firstLine="0"/>
            </w:pPr>
            <w:r>
              <w:t>Que Estratégia de Amostragem Considerar?</w:t>
            </w:r>
          </w:p>
        </w:tc>
        <w:tc>
          <w:tcPr>
            <w:tcW w:w="5103" w:type="dxa"/>
            <w:vAlign w:val="center"/>
          </w:tcPr>
          <w:p w14:paraId="630C6243" w14:textId="77777777" w:rsidR="00BB306F" w:rsidRPr="00834CBA" w:rsidRDefault="00BB306F" w:rsidP="00BB306F">
            <w:pPr>
              <w:ind w:firstLine="0"/>
              <w:jc w:val="left"/>
              <w:rPr>
                <w:sz w:val="22"/>
                <w:szCs w:val="22"/>
              </w:rPr>
            </w:pPr>
          </w:p>
        </w:tc>
      </w:tr>
      <w:tr w:rsidR="00BB306F" w14:paraId="1F08DDAB" w14:textId="77777777" w:rsidTr="00432BD8">
        <w:tc>
          <w:tcPr>
            <w:tcW w:w="3114" w:type="dxa"/>
          </w:tcPr>
          <w:p w14:paraId="624EF9DA" w14:textId="77777777" w:rsidR="00BB306F" w:rsidRDefault="00BB306F" w:rsidP="00BB306F">
            <w:pPr>
              <w:ind w:firstLine="0"/>
            </w:pPr>
            <w:r>
              <w:t>2. Geração de Casos</w:t>
            </w:r>
          </w:p>
        </w:tc>
        <w:tc>
          <w:tcPr>
            <w:tcW w:w="5953" w:type="dxa"/>
          </w:tcPr>
          <w:p w14:paraId="0AD405E0" w14:textId="77777777" w:rsidR="00BB306F" w:rsidRDefault="00BB306F" w:rsidP="00BB306F">
            <w:pPr>
              <w:ind w:firstLine="0"/>
            </w:pPr>
            <w:r>
              <w:t>Que Ranges de Incerteza Considerar?</w:t>
            </w:r>
          </w:p>
        </w:tc>
        <w:tc>
          <w:tcPr>
            <w:tcW w:w="5103" w:type="dxa"/>
            <w:vAlign w:val="center"/>
          </w:tcPr>
          <w:p w14:paraId="02F22883" w14:textId="77777777" w:rsidR="00BB306F" w:rsidRPr="00834CBA" w:rsidRDefault="00BB306F" w:rsidP="00BB306F">
            <w:pPr>
              <w:ind w:firstLine="0"/>
              <w:jc w:val="left"/>
              <w:rPr>
                <w:sz w:val="22"/>
                <w:szCs w:val="22"/>
              </w:rPr>
            </w:pPr>
          </w:p>
        </w:tc>
      </w:tr>
      <w:tr w:rsidR="00BB306F" w14:paraId="3D9A580A" w14:textId="77777777" w:rsidTr="00432BD8">
        <w:tc>
          <w:tcPr>
            <w:tcW w:w="3114" w:type="dxa"/>
          </w:tcPr>
          <w:p w14:paraId="322CA5D1" w14:textId="77777777" w:rsidR="00BB306F" w:rsidRDefault="00BB306F" w:rsidP="00BB306F">
            <w:pPr>
              <w:ind w:firstLine="0"/>
            </w:pPr>
            <w:r>
              <w:t>2. Geração de Casos</w:t>
            </w:r>
          </w:p>
        </w:tc>
        <w:tc>
          <w:tcPr>
            <w:tcW w:w="5953" w:type="dxa"/>
          </w:tcPr>
          <w:p w14:paraId="75E21259" w14:textId="77777777" w:rsidR="00BB306F" w:rsidRDefault="00BB306F" w:rsidP="00BB306F">
            <w:pPr>
              <w:ind w:firstLine="0"/>
            </w:pPr>
            <w:r>
              <w:t>Quantos Casos Analisar?</w:t>
            </w:r>
          </w:p>
        </w:tc>
        <w:tc>
          <w:tcPr>
            <w:tcW w:w="5103" w:type="dxa"/>
            <w:vAlign w:val="center"/>
          </w:tcPr>
          <w:p w14:paraId="7CE6CED9" w14:textId="77777777" w:rsidR="00BB306F" w:rsidRPr="00834CBA" w:rsidRDefault="00BB306F" w:rsidP="00BB306F">
            <w:pPr>
              <w:ind w:firstLine="0"/>
              <w:jc w:val="left"/>
              <w:rPr>
                <w:sz w:val="22"/>
                <w:szCs w:val="22"/>
              </w:rPr>
            </w:pPr>
          </w:p>
        </w:tc>
      </w:tr>
      <w:tr w:rsidR="00301993" w14:paraId="3DC3E97D" w14:textId="77777777" w:rsidTr="00432BD8">
        <w:tc>
          <w:tcPr>
            <w:tcW w:w="3114" w:type="dxa"/>
          </w:tcPr>
          <w:p w14:paraId="65303F30" w14:textId="77777777" w:rsidR="00301993" w:rsidRDefault="00301993" w:rsidP="00BB306F">
            <w:pPr>
              <w:ind w:firstLine="0"/>
            </w:pPr>
            <w:r>
              <w:t>2. Geração de Casos</w:t>
            </w:r>
          </w:p>
        </w:tc>
        <w:tc>
          <w:tcPr>
            <w:tcW w:w="5953" w:type="dxa"/>
          </w:tcPr>
          <w:p w14:paraId="06F50030" w14:textId="77777777" w:rsidR="00301993" w:rsidRDefault="00301993" w:rsidP="00BB306F">
            <w:pPr>
              <w:ind w:firstLine="0"/>
            </w:pPr>
            <w:r>
              <w:t>Como Avaliar a Qualidade do Gerador de Casos?</w:t>
            </w:r>
          </w:p>
        </w:tc>
        <w:tc>
          <w:tcPr>
            <w:tcW w:w="5103" w:type="dxa"/>
            <w:vAlign w:val="center"/>
          </w:tcPr>
          <w:p w14:paraId="0014EC8F" w14:textId="77777777" w:rsidR="00301993" w:rsidRPr="00834CBA" w:rsidRDefault="00301993" w:rsidP="00BB306F">
            <w:pPr>
              <w:ind w:firstLine="0"/>
              <w:jc w:val="left"/>
              <w:rPr>
                <w:sz w:val="22"/>
                <w:szCs w:val="22"/>
              </w:rPr>
            </w:pPr>
          </w:p>
        </w:tc>
      </w:tr>
      <w:tr w:rsidR="00BB306F" w14:paraId="08A9AA33" w14:textId="77777777" w:rsidTr="00432BD8">
        <w:tc>
          <w:tcPr>
            <w:tcW w:w="3114" w:type="dxa"/>
          </w:tcPr>
          <w:p w14:paraId="1FE13B74" w14:textId="77777777" w:rsidR="00BB306F" w:rsidRDefault="00BB306F" w:rsidP="00BB306F">
            <w:pPr>
              <w:ind w:firstLine="0"/>
            </w:pPr>
            <w:r>
              <w:t>2. Geração de Casos</w:t>
            </w:r>
          </w:p>
        </w:tc>
        <w:tc>
          <w:tcPr>
            <w:tcW w:w="5953" w:type="dxa"/>
          </w:tcPr>
          <w:p w14:paraId="1EB2867E" w14:textId="77777777" w:rsidR="00BB306F" w:rsidRDefault="00BB306F" w:rsidP="00BB306F">
            <w:pPr>
              <w:ind w:firstLine="0"/>
            </w:pPr>
            <w:r>
              <w:t>Como Avaliar a Plausibilidade dos Resultados?</w:t>
            </w:r>
          </w:p>
        </w:tc>
        <w:tc>
          <w:tcPr>
            <w:tcW w:w="5103" w:type="dxa"/>
            <w:vAlign w:val="center"/>
          </w:tcPr>
          <w:p w14:paraId="41DE4FD6" w14:textId="77777777" w:rsidR="00BB306F" w:rsidRPr="00834CBA" w:rsidRDefault="00BB306F" w:rsidP="00BB306F">
            <w:pPr>
              <w:ind w:firstLine="0"/>
              <w:jc w:val="left"/>
              <w:rPr>
                <w:sz w:val="22"/>
                <w:szCs w:val="22"/>
              </w:rPr>
            </w:pPr>
          </w:p>
        </w:tc>
      </w:tr>
      <w:tr w:rsidR="00BB306F" w14:paraId="0A1F1F8A" w14:textId="77777777" w:rsidTr="00432BD8">
        <w:tc>
          <w:tcPr>
            <w:tcW w:w="3114" w:type="dxa"/>
          </w:tcPr>
          <w:p w14:paraId="6FF317C1" w14:textId="77777777" w:rsidR="00BB306F" w:rsidRDefault="00BB306F" w:rsidP="00BB306F">
            <w:pPr>
              <w:ind w:firstLine="0"/>
            </w:pPr>
            <w:r>
              <w:t>3. Descoberta de Cenários</w:t>
            </w:r>
          </w:p>
        </w:tc>
        <w:tc>
          <w:tcPr>
            <w:tcW w:w="5953" w:type="dxa"/>
          </w:tcPr>
          <w:p w14:paraId="5BE32DEA" w14:textId="77777777" w:rsidR="00BB306F" w:rsidRDefault="00BB306F" w:rsidP="00BB306F">
            <w:pPr>
              <w:ind w:firstLine="0"/>
            </w:pPr>
            <w:r>
              <w:t>Que estratégia de ordenação de estratégias candidatas considerar?</w:t>
            </w:r>
          </w:p>
        </w:tc>
        <w:tc>
          <w:tcPr>
            <w:tcW w:w="5103" w:type="dxa"/>
            <w:vAlign w:val="center"/>
          </w:tcPr>
          <w:p w14:paraId="35654BF1" w14:textId="77777777" w:rsidR="00BB306F" w:rsidRPr="00834CBA" w:rsidRDefault="00BB306F" w:rsidP="00BB306F">
            <w:pPr>
              <w:ind w:firstLine="0"/>
              <w:jc w:val="left"/>
              <w:rPr>
                <w:sz w:val="22"/>
                <w:szCs w:val="22"/>
              </w:rPr>
            </w:pPr>
          </w:p>
        </w:tc>
      </w:tr>
      <w:tr w:rsidR="00BB306F" w14:paraId="6B915ADE" w14:textId="77777777" w:rsidTr="00432BD8">
        <w:tc>
          <w:tcPr>
            <w:tcW w:w="3114" w:type="dxa"/>
          </w:tcPr>
          <w:p w14:paraId="6709B371" w14:textId="77777777" w:rsidR="00BB306F" w:rsidRDefault="00BB306F" w:rsidP="00BB306F">
            <w:pPr>
              <w:ind w:firstLine="0"/>
            </w:pPr>
            <w:r>
              <w:t>3. Descoberta de Cenários</w:t>
            </w:r>
          </w:p>
        </w:tc>
        <w:tc>
          <w:tcPr>
            <w:tcW w:w="5953" w:type="dxa"/>
          </w:tcPr>
          <w:p w14:paraId="7A35ECBC" w14:textId="77777777" w:rsidR="00BB306F" w:rsidRDefault="00BB306F" w:rsidP="00BB306F">
            <w:pPr>
              <w:ind w:firstLine="0"/>
            </w:pPr>
            <w:r>
              <w:t>Que estratégias candidatas avaliar?</w:t>
            </w:r>
          </w:p>
        </w:tc>
        <w:tc>
          <w:tcPr>
            <w:tcW w:w="5103" w:type="dxa"/>
            <w:vAlign w:val="center"/>
          </w:tcPr>
          <w:p w14:paraId="01C7DDB7" w14:textId="77777777" w:rsidR="00BB306F" w:rsidRPr="00834CBA" w:rsidRDefault="00BB306F" w:rsidP="00BB306F">
            <w:pPr>
              <w:ind w:firstLine="0"/>
              <w:jc w:val="left"/>
              <w:rPr>
                <w:sz w:val="22"/>
                <w:szCs w:val="22"/>
              </w:rPr>
            </w:pPr>
          </w:p>
        </w:tc>
      </w:tr>
      <w:tr w:rsidR="00BB306F" w14:paraId="52FECEAB" w14:textId="77777777" w:rsidTr="00432BD8">
        <w:tc>
          <w:tcPr>
            <w:tcW w:w="3114" w:type="dxa"/>
          </w:tcPr>
          <w:p w14:paraId="4257E8FE" w14:textId="77777777" w:rsidR="00BB306F" w:rsidRDefault="00BB306F" w:rsidP="00BB306F">
            <w:pPr>
              <w:ind w:firstLine="0"/>
            </w:pPr>
            <w:r>
              <w:t>3. Descoberta de Cenários</w:t>
            </w:r>
          </w:p>
        </w:tc>
        <w:tc>
          <w:tcPr>
            <w:tcW w:w="5953" w:type="dxa"/>
          </w:tcPr>
          <w:p w14:paraId="419229DF" w14:textId="77777777" w:rsidR="00BB306F" w:rsidRDefault="00BB306F" w:rsidP="00BB306F">
            <w:pPr>
              <w:ind w:firstLine="0"/>
            </w:pPr>
            <w:r>
              <w:t>Que ferramentas anal</w:t>
            </w:r>
            <w:r w:rsidR="0057563A">
              <w:t>íticas usar para descobrir o</w:t>
            </w:r>
            <w:r>
              <w:t>s cenários?</w:t>
            </w:r>
            <w:r w:rsidR="00E00B21">
              <w:t xml:space="preserve"> (Algoritmo PRIM, CART)</w:t>
            </w:r>
          </w:p>
        </w:tc>
        <w:tc>
          <w:tcPr>
            <w:tcW w:w="5103" w:type="dxa"/>
            <w:vAlign w:val="center"/>
          </w:tcPr>
          <w:p w14:paraId="1F5D226F" w14:textId="77777777" w:rsidR="00BB306F" w:rsidRPr="00834CBA" w:rsidRDefault="00BB306F" w:rsidP="00BB306F">
            <w:pPr>
              <w:ind w:firstLine="0"/>
              <w:jc w:val="left"/>
              <w:rPr>
                <w:sz w:val="22"/>
                <w:szCs w:val="22"/>
              </w:rPr>
            </w:pPr>
          </w:p>
        </w:tc>
      </w:tr>
      <w:tr w:rsidR="00BB306F" w:rsidRPr="00E90CBD" w14:paraId="1DF7EC17" w14:textId="77777777" w:rsidTr="00432BD8">
        <w:tc>
          <w:tcPr>
            <w:tcW w:w="3114" w:type="dxa"/>
          </w:tcPr>
          <w:p w14:paraId="144B67DD" w14:textId="77777777" w:rsidR="00BB306F" w:rsidRDefault="00BB306F" w:rsidP="00BB306F">
            <w:pPr>
              <w:ind w:firstLine="0"/>
            </w:pPr>
            <w:r>
              <w:t>3. Descoberta de Cenários</w:t>
            </w:r>
          </w:p>
        </w:tc>
        <w:tc>
          <w:tcPr>
            <w:tcW w:w="5953" w:type="dxa"/>
          </w:tcPr>
          <w:p w14:paraId="2BDC58C9" w14:textId="77777777" w:rsidR="00BB306F" w:rsidRDefault="00BB306F" w:rsidP="00BB306F">
            <w:pPr>
              <w:ind w:firstLine="0"/>
            </w:pPr>
            <w:r>
              <w:t>Que critérios de escolha dos cenários serão usados? (densidade, cobertura, etc.)</w:t>
            </w:r>
          </w:p>
        </w:tc>
        <w:tc>
          <w:tcPr>
            <w:tcW w:w="5103" w:type="dxa"/>
            <w:vAlign w:val="center"/>
          </w:tcPr>
          <w:p w14:paraId="3F46E625" w14:textId="77777777" w:rsidR="00BB306F" w:rsidRPr="00834CBA" w:rsidRDefault="00BB306F" w:rsidP="00BB306F">
            <w:pPr>
              <w:ind w:firstLine="0"/>
              <w:jc w:val="left"/>
              <w:rPr>
                <w:sz w:val="22"/>
                <w:szCs w:val="22"/>
              </w:rPr>
            </w:pPr>
          </w:p>
        </w:tc>
      </w:tr>
      <w:tr w:rsidR="00BB306F" w:rsidRPr="00E90CBD" w14:paraId="2B53210F" w14:textId="77777777" w:rsidTr="00432BD8">
        <w:tc>
          <w:tcPr>
            <w:tcW w:w="3114" w:type="dxa"/>
          </w:tcPr>
          <w:p w14:paraId="4B28EF3E" w14:textId="77777777" w:rsidR="00BB306F" w:rsidRDefault="00BB306F" w:rsidP="00BB306F">
            <w:pPr>
              <w:ind w:firstLine="0"/>
            </w:pPr>
            <w:r>
              <w:t>3. Descoberta de Cenários</w:t>
            </w:r>
          </w:p>
        </w:tc>
        <w:tc>
          <w:tcPr>
            <w:tcW w:w="5953" w:type="dxa"/>
          </w:tcPr>
          <w:p w14:paraId="7C6F02E6" w14:textId="77777777" w:rsidR="00BB306F" w:rsidRDefault="00BB306F" w:rsidP="00BB306F">
            <w:pPr>
              <w:ind w:firstLine="0"/>
            </w:pPr>
            <w:r>
              <w:t>Que critérios de avaliação dos cenários serão usados? (densidade, cobertura, etc.)</w:t>
            </w:r>
          </w:p>
        </w:tc>
        <w:tc>
          <w:tcPr>
            <w:tcW w:w="5103" w:type="dxa"/>
            <w:vAlign w:val="center"/>
          </w:tcPr>
          <w:p w14:paraId="49CF288A" w14:textId="77777777" w:rsidR="00BB306F" w:rsidRPr="00834CBA" w:rsidRDefault="00BB306F" w:rsidP="00BB306F">
            <w:pPr>
              <w:ind w:firstLine="0"/>
              <w:jc w:val="left"/>
              <w:rPr>
                <w:sz w:val="22"/>
                <w:szCs w:val="22"/>
              </w:rPr>
            </w:pPr>
          </w:p>
        </w:tc>
      </w:tr>
      <w:tr w:rsidR="00BB306F" w:rsidRPr="00E90CBD" w14:paraId="2571581E" w14:textId="77777777" w:rsidTr="00432BD8">
        <w:tc>
          <w:tcPr>
            <w:tcW w:w="3114" w:type="dxa"/>
          </w:tcPr>
          <w:p w14:paraId="2F27F7A5" w14:textId="77777777" w:rsidR="00BB306F" w:rsidRDefault="00BB306F" w:rsidP="00BB306F">
            <w:pPr>
              <w:ind w:firstLine="0"/>
            </w:pPr>
            <w:r>
              <w:t>3. Descoberta de Cenários</w:t>
            </w:r>
          </w:p>
        </w:tc>
        <w:tc>
          <w:tcPr>
            <w:tcW w:w="5953" w:type="dxa"/>
          </w:tcPr>
          <w:p w14:paraId="2B543B73" w14:textId="77777777" w:rsidR="00BB306F" w:rsidRDefault="00BB306F" w:rsidP="00BB306F">
            <w:pPr>
              <w:ind w:firstLine="0"/>
            </w:pPr>
            <w:r>
              <w:t>Quantos cenários serão considerados?</w:t>
            </w:r>
          </w:p>
        </w:tc>
        <w:tc>
          <w:tcPr>
            <w:tcW w:w="5103" w:type="dxa"/>
            <w:vAlign w:val="center"/>
          </w:tcPr>
          <w:p w14:paraId="597981B1" w14:textId="77777777" w:rsidR="00BB306F" w:rsidRPr="00834CBA" w:rsidRDefault="00BB306F" w:rsidP="00BB306F">
            <w:pPr>
              <w:ind w:firstLine="0"/>
              <w:jc w:val="left"/>
              <w:rPr>
                <w:sz w:val="22"/>
                <w:szCs w:val="22"/>
              </w:rPr>
            </w:pPr>
          </w:p>
        </w:tc>
      </w:tr>
      <w:tr w:rsidR="00BB306F" w:rsidRPr="00E90CBD" w14:paraId="2A0F91EE" w14:textId="77777777" w:rsidTr="00432BD8">
        <w:tc>
          <w:tcPr>
            <w:tcW w:w="3114" w:type="dxa"/>
          </w:tcPr>
          <w:p w14:paraId="084E3132" w14:textId="77777777" w:rsidR="00BB306F" w:rsidRDefault="00BB306F" w:rsidP="00BB306F">
            <w:pPr>
              <w:ind w:firstLine="0"/>
            </w:pPr>
            <w:r>
              <w:t>4. Avaliação de Tradeoffs</w:t>
            </w:r>
          </w:p>
        </w:tc>
        <w:tc>
          <w:tcPr>
            <w:tcW w:w="5953" w:type="dxa"/>
          </w:tcPr>
          <w:p w14:paraId="3AC20AC7" w14:textId="77777777" w:rsidR="00BB306F" w:rsidRDefault="00BB306F" w:rsidP="00BB306F">
            <w:pPr>
              <w:ind w:firstLine="0"/>
            </w:pPr>
            <w:r>
              <w:t>Como encontrar estratégias na “fronteira de eficiência”? Que critério considerar para elencar estratégias que competem entre si?</w:t>
            </w:r>
          </w:p>
        </w:tc>
        <w:tc>
          <w:tcPr>
            <w:tcW w:w="5103" w:type="dxa"/>
            <w:vAlign w:val="center"/>
          </w:tcPr>
          <w:p w14:paraId="4124564D" w14:textId="77777777" w:rsidR="00BB306F" w:rsidRPr="00834CBA" w:rsidRDefault="00BB306F" w:rsidP="00BB306F">
            <w:pPr>
              <w:ind w:firstLine="0"/>
              <w:jc w:val="left"/>
              <w:rPr>
                <w:sz w:val="22"/>
                <w:szCs w:val="22"/>
              </w:rPr>
            </w:pPr>
          </w:p>
        </w:tc>
      </w:tr>
      <w:tr w:rsidR="00BB306F" w:rsidRPr="00E90CBD" w14:paraId="65FFBF48" w14:textId="77777777" w:rsidTr="00432BD8">
        <w:tc>
          <w:tcPr>
            <w:tcW w:w="3114" w:type="dxa"/>
          </w:tcPr>
          <w:p w14:paraId="325E15A7" w14:textId="77777777" w:rsidR="00BB306F" w:rsidRDefault="00BB306F" w:rsidP="00BB306F">
            <w:pPr>
              <w:ind w:firstLine="0"/>
            </w:pPr>
            <w:r>
              <w:t>4. Avaliação de Tradeoffs</w:t>
            </w:r>
          </w:p>
        </w:tc>
        <w:tc>
          <w:tcPr>
            <w:tcW w:w="5953" w:type="dxa"/>
          </w:tcPr>
          <w:p w14:paraId="5E71785D" w14:textId="77777777" w:rsidR="00BB306F" w:rsidRDefault="00BB306F" w:rsidP="00BB306F">
            <w:pPr>
              <w:ind w:firstLine="0"/>
            </w:pPr>
            <w:r>
              <w:t>Que cenários considerar para a Avaliação dos Tradeoffs?</w:t>
            </w:r>
          </w:p>
        </w:tc>
        <w:tc>
          <w:tcPr>
            <w:tcW w:w="5103" w:type="dxa"/>
            <w:vAlign w:val="center"/>
          </w:tcPr>
          <w:p w14:paraId="422379AD" w14:textId="77777777" w:rsidR="00BB306F" w:rsidRPr="00834CBA" w:rsidRDefault="00BB306F" w:rsidP="00BB306F">
            <w:pPr>
              <w:ind w:firstLine="0"/>
              <w:jc w:val="left"/>
              <w:rPr>
                <w:sz w:val="22"/>
                <w:szCs w:val="22"/>
              </w:rPr>
            </w:pPr>
          </w:p>
        </w:tc>
      </w:tr>
    </w:tbl>
    <w:p w14:paraId="1F5A1A67" w14:textId="77777777" w:rsidR="00BB306F" w:rsidRDefault="003B3ACB" w:rsidP="00BB306F">
      <w:pPr>
        <w:jc w:val="center"/>
      </w:pPr>
      <w:r>
        <w:t xml:space="preserve">Fonte: Elaborado pelo autor a partir de </w:t>
      </w:r>
      <w:r>
        <w:fldChar w:fldCharType="begin" w:fldLock="1"/>
      </w:r>
      <w:r w:rsidR="00EC6D2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2", "issued" : { "date-parts" : [ [ "2006" ] ] }, "number-of-pages" : "1-217", "title" : "New Methods for Identifying Robust Long-Term Water Resources Management Strategies for California", "type" : "thesis" }, "uris" : [ "http://www.mendeley.com/documents/?uuid=5b37398b-23b0-4af8-8cfa-bf26dd1a1732" ] }, { "id" : "ITEM-3",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3",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3B3ACB">
        <w:rPr>
          <w:noProof/>
        </w:rPr>
        <w:t>(GROVES, 2006; LEMPERT et al., 2006; LEMPERT; POPPER; BANKES, 2003)</w:t>
      </w:r>
      <w:r>
        <w:fldChar w:fldCharType="end"/>
      </w:r>
      <w:r>
        <w:t>.</w:t>
      </w:r>
    </w:p>
    <w:p w14:paraId="5EB3B4D0" w14:textId="77777777" w:rsidR="00770CFD" w:rsidRDefault="00770CFD">
      <w:pPr>
        <w:autoSpaceDE/>
        <w:autoSpaceDN/>
        <w:adjustRightInd/>
        <w:spacing w:after="160" w:line="259" w:lineRule="auto"/>
        <w:ind w:firstLine="0"/>
        <w:jc w:val="left"/>
        <w:rPr>
          <w:b/>
        </w:rPr>
      </w:pPr>
      <w:r>
        <w:rPr>
          <w:b/>
        </w:rPr>
        <w:br w:type="page"/>
      </w:r>
    </w:p>
    <w:p w14:paraId="2F2C6FC6" w14:textId="77777777" w:rsidR="00770CFD" w:rsidRDefault="0004189D" w:rsidP="0004189D">
      <w:pPr>
        <w:pStyle w:val="Ttulo1"/>
        <w:numPr>
          <w:ilvl w:val="0"/>
          <w:numId w:val="0"/>
        </w:numPr>
        <w:ind w:left="737"/>
        <w:jc w:val="center"/>
      </w:pPr>
      <w:bookmarkStart w:id="281" w:name="_Toc479347092"/>
      <w:r w:rsidRPr="00B31CAE">
        <w:t>A</w:t>
      </w:r>
      <w:r w:rsidRPr="00B31CAE">
        <w:rPr>
          <w:rStyle w:val="TtuloApendAnexoChar"/>
          <w:rFonts w:cs="Arial"/>
          <w:kern w:val="32"/>
          <w:szCs w:val="32"/>
        </w:rPr>
        <w:t>PÊNDIC</w:t>
      </w:r>
      <w:r>
        <w:t xml:space="preserve">E </w:t>
      </w:r>
      <w:r w:rsidR="00CF5E28">
        <w:t>F</w:t>
      </w:r>
      <w:r w:rsidRPr="00B31CAE">
        <w:t xml:space="preserve"> </w:t>
      </w:r>
      <w:r>
        <w:t>–</w:t>
      </w:r>
      <w:r w:rsidRPr="00B31CAE">
        <w:t xml:space="preserve"> </w:t>
      </w:r>
      <w:r>
        <w:t>Equações relacionadas ao RDM e Fontes</w:t>
      </w:r>
      <w:bookmarkEnd w:id="281"/>
    </w:p>
    <w:p w14:paraId="56C8BB19" w14:textId="77777777" w:rsidR="0004189D" w:rsidRDefault="0004189D" w:rsidP="0004189D">
      <w:pPr>
        <w:pStyle w:val="Legenda"/>
      </w:pPr>
      <w:bookmarkStart w:id="282" w:name="_Toc479346820"/>
      <w:r>
        <w:t xml:space="preserve">Quadro </w:t>
      </w:r>
      <w:r w:rsidR="003019C2">
        <w:fldChar w:fldCharType="begin"/>
      </w:r>
      <w:r w:rsidR="003019C2">
        <w:instrText xml:space="preserve"> SEQ Quadro \* ARABIC </w:instrText>
      </w:r>
      <w:r w:rsidR="003019C2">
        <w:fldChar w:fldCharType="separate"/>
      </w:r>
      <w:r w:rsidR="00C25FF3">
        <w:rPr>
          <w:noProof/>
        </w:rPr>
        <w:t>12</w:t>
      </w:r>
      <w:r w:rsidR="003019C2">
        <w:rPr>
          <w:noProof/>
        </w:rPr>
        <w:fldChar w:fldCharType="end"/>
      </w:r>
      <w:r>
        <w:t xml:space="preserve"> – Equações para Aplicação do RDM e Fontes</w:t>
      </w:r>
      <w:bookmarkEnd w:id="282"/>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93445" w14:paraId="0DDC9BD7" w14:textId="77777777" w:rsidTr="00603326">
        <w:tc>
          <w:tcPr>
            <w:tcW w:w="4390" w:type="dxa"/>
            <w:vAlign w:val="center"/>
          </w:tcPr>
          <w:p w14:paraId="04C352DB" w14:textId="77777777" w:rsidR="00770CFD" w:rsidRDefault="003019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D16E80" w:rsidRDefault="00770CFD" w:rsidP="00603326">
            <w:pPr>
              <w:spacing w:line="240" w:lineRule="auto"/>
              <w:ind w:firstLine="0"/>
              <w:jc w:val="left"/>
              <w:rPr>
                <w:sz w:val="22"/>
                <w:rPrChange w:id="283" w:author="Daniel Lacerda" w:date="2017-04-29T12:46:00Z">
                  <w:rPr>
                    <w:sz w:val="22"/>
                    <w:lang w:val="en-US"/>
                  </w:rPr>
                </w:rPrChange>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D16E80">
              <w:rPr>
                <w:sz w:val="22"/>
                <w:rPrChange w:id="284" w:author="Daniel Lacerda" w:date="2017-04-29T12:46:00Z">
                  <w:rPr>
                    <w:sz w:val="22"/>
                    <w:lang w:val="en-US"/>
                  </w:rPr>
                </w:rPrChange>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D16E80">
              <w:rPr>
                <w:noProof/>
                <w:sz w:val="22"/>
                <w:rPrChange w:id="285" w:author="Daniel Lacerda" w:date="2017-04-29T12:46:00Z">
                  <w:rPr>
                    <w:noProof/>
                    <w:sz w:val="22"/>
                    <w:lang w:val="en-US"/>
                  </w:rPr>
                </w:rPrChange>
              </w:rPr>
              <w:t>(HALL et al., 2012, p. 9)</w:t>
            </w:r>
            <w:r>
              <w:rPr>
                <w:sz w:val="22"/>
              </w:rPr>
              <w:fldChar w:fldCharType="end"/>
            </w:r>
          </w:p>
        </w:tc>
      </w:tr>
      <w:tr w:rsidR="00770CFD" w:rsidRPr="00462444" w14:paraId="48D1E40D" w14:textId="77777777" w:rsidTr="00603326">
        <w:tc>
          <w:tcPr>
            <w:tcW w:w="4390" w:type="dxa"/>
            <w:vAlign w:val="center"/>
          </w:tcPr>
          <w:p w14:paraId="635338EE" w14:textId="77777777" w:rsidR="00770CFD" w:rsidRPr="00D16E80" w:rsidRDefault="00770CFD" w:rsidP="00603326">
            <w:pPr>
              <w:ind w:firstLine="0"/>
              <w:jc w:val="left"/>
              <w:rPr>
                <w:rPrChange w:id="286" w:author="Daniel Lacerda" w:date="2017-04-29T12:46:00Z">
                  <w:rPr>
                    <w:lang w:val="en-US"/>
                  </w:rPr>
                </w:rPrChange>
              </w:rPr>
            </w:pPr>
            <m:oMathPara>
              <m:oMath>
                <m:r>
                  <w:rPr>
                    <w:rFonts w:ascii="Cambria Math" w:hAnsi="Cambria Math"/>
                    <w:rPrChange w:id="287" w:author="Daniel Lacerda" w:date="2017-04-29T12:46:00Z">
                      <w:rPr>
                        <w:rFonts w:ascii="Cambria Math" w:hAnsi="Cambria Math"/>
                        <w:lang w:val="en-US"/>
                      </w:rPr>
                    </w:rPrChange>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Change w:id="288" w:author="Daniel Lacerda" w:date="2017-04-29T12:46:00Z">
                      <w:rPr>
                        <w:rFonts w:ascii="Cambria Math" w:hAnsi="Cambria Math"/>
                        <w:lang w:val="en-US"/>
                      </w:rPr>
                    </w:rPrChange>
                  </w:rPr>
                  <m:t xml:space="preserve">, </m:t>
                </m:r>
                <m:bar>
                  <m:barPr>
                    <m:pos m:val="top"/>
                    <m:ctrlPr>
                      <w:rPr>
                        <w:rFonts w:ascii="Cambria Math" w:hAnsi="Cambria Math"/>
                        <w:i/>
                      </w:rPr>
                    </m:ctrlPr>
                  </m:barPr>
                  <m:e>
                    <m:r>
                      <w:rPr>
                        <w:rFonts w:ascii="Cambria Math" w:hAnsi="Cambria Math"/>
                      </w:rPr>
                      <m:t>X</m:t>
                    </m:r>
                  </m:e>
                </m:bar>
                <m:r>
                  <w:rPr>
                    <w:rFonts w:ascii="Cambria Math" w:hAnsi="Cambria Math"/>
                    <w:rPrChange w:id="289" w:author="Daniel Lacerda" w:date="2017-04-29T12:46:00Z">
                      <w:rPr>
                        <w:rFonts w:ascii="Cambria Math" w:hAnsi="Cambria Math"/>
                        <w:lang w:val="en-US"/>
                      </w:rPr>
                    </w:rPrChange>
                  </w:rPr>
                  <m:t>}</m:t>
                </m:r>
              </m:oMath>
            </m:oMathPara>
          </w:p>
        </w:tc>
        <w:tc>
          <w:tcPr>
            <w:tcW w:w="6804" w:type="dxa"/>
            <w:vAlign w:val="center"/>
          </w:tcPr>
          <w:p w14:paraId="0ABBFAA6" w14:textId="77777777" w:rsidR="00770CFD" w:rsidRDefault="00770CFD" w:rsidP="00603326">
            <w:pPr>
              <w:spacing w:line="240" w:lineRule="auto"/>
              <w:ind w:firstLine="0"/>
              <w:jc w:val="left"/>
            </w:pPr>
            <w:r w:rsidRPr="00D16E80">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p>
        </w:tc>
        <w:tc>
          <w:tcPr>
            <w:tcW w:w="2693" w:type="dxa"/>
          </w:tcPr>
          <w:p w14:paraId="688B7344" w14:textId="77777777" w:rsidR="00770CFD" w:rsidRPr="00F93445" w:rsidRDefault="00770CFD" w:rsidP="00603326">
            <w:pPr>
              <w:spacing w:line="240" w:lineRule="auto"/>
              <w:ind w:firstLine="0"/>
              <w:jc w:val="left"/>
              <w:rPr>
                <w:sz w:val="22"/>
                <w:rPrChange w:id="290" w:author="Daniel Lacerda" w:date="2017-04-29T12:16:00Z">
                  <w:rPr>
                    <w:sz w:val="22"/>
                    <w:lang w:val="en-US"/>
                  </w:rPr>
                </w:rPrChange>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93445">
              <w:rPr>
                <w:sz w:val="22"/>
                <w:rPrChange w:id="291" w:author="Daniel Lacerda" w:date="2017-04-29T12:16:00Z">
                  <w:rPr>
                    <w:sz w:val="22"/>
                    <w:lang w:val="en-US"/>
                  </w:rPr>
                </w:rPrChange>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93445">
              <w:rPr>
                <w:noProof/>
                <w:sz w:val="22"/>
                <w:rPrChange w:id="292" w:author="Daniel Lacerda" w:date="2017-04-29T12:16:00Z">
                  <w:rPr>
                    <w:noProof/>
                    <w:sz w:val="22"/>
                    <w:lang w:val="en-US"/>
                  </w:rPr>
                </w:rPrChange>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F93445" w:rsidRDefault="00770CFD" w:rsidP="00603326">
            <w:pPr>
              <w:ind w:firstLine="0"/>
              <w:jc w:val="left"/>
              <w:rPr>
                <w:rPrChange w:id="293" w:author="Daniel Lacerda" w:date="2017-04-29T12:16:00Z">
                  <w:rPr>
                    <w:lang w:val="en-US"/>
                  </w:rPr>
                </w:rPrChange>
              </w:rPr>
            </w:pPr>
            <m:oMathPara>
              <m:oMath>
                <m:r>
                  <w:rPr>
                    <w:rFonts w:ascii="Cambria Math" w:hAnsi="Cambria Math"/>
                  </w:rPr>
                  <m:t>x</m:t>
                </m:r>
                <m:r>
                  <w:rPr>
                    <w:rFonts w:ascii="Cambria Math" w:hAnsi="Cambria Math"/>
                    <w:rPrChange w:id="294" w:author="Daniel Lacerda" w:date="2017-04-29T12:16:00Z">
                      <w:rPr>
                        <w:rFonts w:ascii="Cambria Math" w:hAnsi="Cambria Math"/>
                        <w:lang w:val="en-US"/>
                      </w:rPr>
                    </w:rPrChange>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462444">
              <w:t xml:space="preserve">Futuro </w:t>
            </w:r>
            <m:oMath>
              <m:r>
                <w:rPr>
                  <w:rFonts w:ascii="Cambria Math" w:hAnsi="Cambria Math"/>
                </w:rPr>
                <m:t>x</m:t>
              </m:r>
            </m:oMath>
            <w:r w:rsidRPr="00462444">
              <w:t xml:space="preserve"> pertence ao conjunto 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3019C2"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3019C2"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3019C2"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3019C2"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3019C2"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3019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3019C2"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0240D9D0" w14:textId="77777777" w:rsidTr="00603326">
        <w:tc>
          <w:tcPr>
            <w:tcW w:w="4390" w:type="dxa"/>
            <w:vAlign w:val="center"/>
          </w:tcPr>
          <w:p w14:paraId="4F1897A5" w14:textId="77777777" w:rsidR="00770CFD" w:rsidRPr="00EB7A87" w:rsidRDefault="00770CFD" w:rsidP="00603326">
            <w:pPr>
              <w:ind w:firstLine="0"/>
              <w:jc w:val="left"/>
            </w:pPr>
            <m:oMathPara>
              <m:oMath>
                <m:r>
                  <w:rPr>
                    <w:rFonts w:ascii="Cambria Math" w:hAnsi="Cambria Math"/>
                  </w:rPr>
                  <m:t xml:space="preserve">ϕ= </m:t>
                </m:r>
                <m:f>
                  <m:fPr>
                    <m:ctrlPr>
                      <w:rPr>
                        <w:rFonts w:ascii="Cambria Math" w:hAnsi="Cambria Math"/>
                        <w:i/>
                      </w:rPr>
                    </m:ctrlPr>
                  </m:fPr>
                  <m:num>
                    <m:r>
                      <w:rPr>
                        <w:rFonts w:ascii="Cambria Math" w:hAnsi="Cambria Math"/>
                      </w:rPr>
                      <m:t>p</m:t>
                    </m:r>
                  </m:num>
                  <m:den>
                    <m:r>
                      <w:rPr>
                        <w:rFonts w:ascii="Cambria Math" w:hAnsi="Cambria Math"/>
                      </w:rPr>
                      <m:t>1-p</m:t>
                    </m:r>
                  </m:den>
                </m:f>
              </m:oMath>
            </m:oMathPara>
          </w:p>
        </w:tc>
        <w:tc>
          <w:tcPr>
            <w:tcW w:w="6804" w:type="dxa"/>
            <w:vAlign w:val="center"/>
          </w:tcPr>
          <w:p w14:paraId="7D7E6ABB" w14:textId="77777777" w:rsidR="00770CFD" w:rsidRDefault="00770CFD" w:rsidP="00603326">
            <w:pPr>
              <w:spacing w:line="240" w:lineRule="auto"/>
              <w:ind w:firstLine="0"/>
              <w:jc w:val="left"/>
            </w:pPr>
            <w:r>
              <w:t xml:space="preserve">Chances </w:t>
            </w:r>
            <m:oMath>
              <m:r>
                <w:rPr>
                  <w:rFonts w:ascii="Cambria Math" w:hAnsi="Cambria Math"/>
                </w:rPr>
                <m:t>ϕ</m:t>
              </m:r>
            </m:oMath>
            <w:r>
              <w:t xml:space="preserve">  (ex: 1:10) da ocorrência de um cenário assumindo probabilidade </w:t>
            </w:r>
            <m:oMath>
              <m:r>
                <w:rPr>
                  <w:rFonts w:ascii="Cambria Math" w:hAnsi="Cambria Math"/>
                </w:rPr>
                <m:t>p</m:t>
              </m:r>
            </m:oMath>
            <w:r>
              <w:t>.</w:t>
            </w:r>
          </w:p>
        </w:tc>
        <w:tc>
          <w:tcPr>
            <w:tcW w:w="2693" w:type="dxa"/>
          </w:tcPr>
          <w:p w14:paraId="75D1874F" w14:textId="77777777" w:rsidR="00770CFD" w:rsidRDefault="00770CFD" w:rsidP="00603326">
            <w:pPr>
              <w:spacing w:line="240" w:lineRule="auto"/>
              <w:ind w:firstLine="0"/>
              <w:jc w:val="left"/>
              <w:rPr>
                <w:sz w:val="22"/>
              </w:rPr>
            </w:pPr>
          </w:p>
        </w:tc>
      </w:tr>
      <w:tr w:rsidR="00770CFD" w14:paraId="25743DF4" w14:textId="77777777" w:rsidTr="00603326">
        <w:tc>
          <w:tcPr>
            <w:tcW w:w="4390" w:type="dxa"/>
            <w:vAlign w:val="center"/>
          </w:tcPr>
          <w:p w14:paraId="0CF0BAA3" w14:textId="77777777" w:rsidR="00770CFD" w:rsidRDefault="003019C2"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3019C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77777777" w:rsidR="00770CFD" w:rsidRDefault="00770CFD" w:rsidP="00603326">
            <w:pPr>
              <w:spacing w:line="240" w:lineRule="auto"/>
              <w:ind w:firstLine="0"/>
              <w:jc w:val="left"/>
            </w:pPr>
            <w:r>
              <w:t xml:space="preserve">Uma maneira é escolher a estratégia </w:t>
            </w:r>
            <m:oMath>
              <m:r>
                <w:rPr>
                  <w:rFonts w:ascii="Cambria Math" w:hAnsi="Cambria Math"/>
                </w:rPr>
                <m:t>s</m:t>
              </m:r>
            </m:oMath>
            <w:r>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Pr>
                <w:i/>
              </w:rPr>
              <w:t xml:space="preserve">threshold </w:t>
            </w:r>
            <w:r>
              <w:t xml:space="preserve">de performance </w:t>
            </w:r>
            <m:oMath>
              <m:r>
                <w:rPr>
                  <w:rFonts w:ascii="Cambria Math" w:hAnsi="Cambria Math"/>
                </w:rPr>
                <m:t>α</m:t>
              </m:r>
            </m:oMath>
            <w:r>
              <w:t xml:space="preserve"> no maior número possível de futuros</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3019C2"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77777777" w:rsidR="00770CFD" w:rsidRDefault="00770CFD" w:rsidP="00603326">
            <w:pPr>
              <w:spacing w:line="240" w:lineRule="auto"/>
              <w:ind w:firstLine="0"/>
              <w:jc w:val="left"/>
            </w:pPr>
            <w:r>
              <w:t xml:space="preserve">Uma maneira é escolher estratégia </w:t>
            </w:r>
            <m:oMath>
              <m:r>
                <w:rPr>
                  <w:rFonts w:ascii="Cambria Math" w:hAnsi="Cambria Math"/>
                </w:rPr>
                <m:t>s</m:t>
              </m:r>
            </m:oMath>
            <w:r>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ou utilizar algum outro quartil</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77777777" w:rsidR="00350A80" w:rsidRDefault="00350A80" w:rsidP="00350A80">
      <w:pPr>
        <w:pStyle w:val="Ttulo1"/>
        <w:numPr>
          <w:ilvl w:val="0"/>
          <w:numId w:val="0"/>
        </w:numPr>
        <w:ind w:left="737"/>
        <w:jc w:val="center"/>
      </w:pPr>
      <w:bookmarkStart w:id="295" w:name="_Toc479347093"/>
      <w:r w:rsidRPr="00B31CAE">
        <w:t>A</w:t>
      </w:r>
      <w:r w:rsidRPr="00B31CAE">
        <w:rPr>
          <w:rStyle w:val="TtuloApendAnexoChar"/>
          <w:rFonts w:cs="Arial"/>
          <w:kern w:val="32"/>
          <w:szCs w:val="32"/>
        </w:rPr>
        <w:t>PÊNDIC</w:t>
      </w:r>
      <w:r>
        <w:t>E G</w:t>
      </w:r>
      <w:r w:rsidRPr="00B31CAE">
        <w:t xml:space="preserve"> </w:t>
      </w:r>
      <w:r>
        <w:t>–</w:t>
      </w:r>
      <w:r w:rsidRPr="00B31CAE">
        <w:t xml:space="preserve"> </w:t>
      </w:r>
      <w:r>
        <w:t>Quadro Completo de Métodos</w:t>
      </w:r>
      <w:bookmarkEnd w:id="295"/>
    </w:p>
    <w:p w14:paraId="72C10CAC" w14:textId="77777777" w:rsidR="00350A80" w:rsidRDefault="00350A80" w:rsidP="00BF1013">
      <w:pPr>
        <w:pStyle w:val="Legenda"/>
      </w:pPr>
      <w:bookmarkStart w:id="296" w:name="_Toc479346821"/>
      <w:r>
        <w:t xml:space="preserve">Quadro </w:t>
      </w:r>
      <w:r w:rsidR="003019C2">
        <w:fldChar w:fldCharType="begin"/>
      </w:r>
      <w:r w:rsidR="003019C2">
        <w:instrText xml:space="preserve"> SEQ Quadro \* ARABIC </w:instrText>
      </w:r>
      <w:r w:rsidR="003019C2">
        <w:fldChar w:fldCharType="separate"/>
      </w:r>
      <w:r w:rsidR="00C25FF3">
        <w:rPr>
          <w:noProof/>
        </w:rPr>
        <w:t>13</w:t>
      </w:r>
      <w:r w:rsidR="003019C2">
        <w:rPr>
          <w:noProof/>
        </w:rPr>
        <w:fldChar w:fldCharType="end"/>
      </w:r>
      <w:r>
        <w:t xml:space="preserve"> – </w:t>
      </w:r>
      <w:r w:rsidR="00E9709B">
        <w:t>Quadro completo de Métodos Relacionados ao RDM</w:t>
      </w:r>
      <w:bookmarkEnd w:id="296"/>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77777777" w:rsidR="007D594F" w:rsidRPr="007D594F" w:rsidRDefault="00350A80" w:rsidP="001D2EBF">
      <w:pPr>
        <w:ind w:firstLine="0"/>
        <w:jc w:val="center"/>
      </w:pPr>
      <w:r>
        <w:rPr>
          <w:lang w:val="en-US"/>
        </w:rPr>
        <w:t xml:space="preserve">Fonte: </w:t>
      </w:r>
      <w:r w:rsidR="001D2EBF">
        <w:rPr>
          <w:lang w:val="en-US"/>
        </w:rPr>
        <w:t>Elaborado pelo Auto</w:t>
      </w:r>
    </w:p>
    <w:sectPr w:rsidR="007D594F" w:rsidRPr="007D594F" w:rsidSect="001D2EBF">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1" w:author="Daniel Lacerda" w:date="2017-04-29T13:23:00Z" w:initials="DL">
    <w:p w14:paraId="3B52DBCE" w14:textId="27E9CAB2" w:rsidR="00DA0EA8" w:rsidRDefault="00DA0EA8">
      <w:pPr>
        <w:pStyle w:val="Textodecomentrio"/>
      </w:pPr>
      <w:r>
        <w:rPr>
          <w:rStyle w:val="Refdecomentrio"/>
        </w:rPr>
        <w:annotationRef/>
      </w:r>
      <w:r>
        <w:t>Complementar com algumas referências adicionais e mais recentes. Como está suscita que estamos trazendo para 2017 uma discussão do século passado.</w:t>
      </w:r>
    </w:p>
  </w:comment>
  <w:comment w:id="53" w:author="Daniel Lacerda" w:date="2017-04-29T12:48:00Z" w:initials="DL">
    <w:p w14:paraId="6444DC2D" w14:textId="50F14735" w:rsidR="00D16E80" w:rsidRDefault="00D16E80">
      <w:pPr>
        <w:pStyle w:val="Textodecomentrio"/>
      </w:pPr>
      <w:r>
        <w:rPr>
          <w:rStyle w:val="Refdecomentrio"/>
        </w:rPr>
        <w:annotationRef/>
      </w:r>
      <w:r w:rsidR="00807021">
        <w:t>Fonte?</w:t>
      </w:r>
    </w:p>
  </w:comment>
  <w:comment w:id="58" w:author="Daniel Lacerda" w:date="2017-04-29T13:22:00Z" w:initials="DL">
    <w:p w14:paraId="5B1F26A8" w14:textId="199815B6" w:rsidR="00807021" w:rsidRDefault="00807021">
      <w:pPr>
        <w:pStyle w:val="Textodecomentrio"/>
      </w:pPr>
      <w:r>
        <w:rPr>
          <w:rStyle w:val="Refdecomentrio"/>
        </w:rPr>
        <w:annotationRef/>
      </w:r>
      <w:r>
        <w:t>Pedro,</w:t>
      </w:r>
    </w:p>
    <w:p w14:paraId="6DAABE46" w14:textId="39750C8C" w:rsidR="00807021" w:rsidRDefault="00807021">
      <w:pPr>
        <w:pStyle w:val="Textodecomentrio"/>
      </w:pPr>
      <w:r>
        <w:t>Podes colocar no referencial teórico. Na introdução temos que ser mais concisos.</w:t>
      </w:r>
    </w:p>
  </w:comment>
  <w:comment w:id="90" w:author="Pedro Lima" w:date="2017-04-28T14:28:00Z" w:initials="PL">
    <w:p w14:paraId="0AEDEA10" w14:textId="77777777" w:rsidR="00D16E80" w:rsidRDefault="00D16E80">
      <w:pPr>
        <w:pStyle w:val="Textodecomentrio"/>
      </w:pPr>
      <w:r>
        <w:rPr>
          <w:rStyle w:val="Refdecomentrio"/>
        </w:rPr>
        <w:annotationRef/>
      </w:r>
      <w:r>
        <w:t>Poderia colocar uma concessão aqui, possivelmente:</w:t>
      </w:r>
    </w:p>
    <w:p w14:paraId="567497D0" w14:textId="77777777" w:rsidR="00D16E80" w:rsidRDefault="00D16E80">
      <w:pPr>
        <w:pStyle w:val="Textodecomentrio"/>
      </w:pPr>
    </w:p>
    <w:p w14:paraId="2E05C17C" w14:textId="77777777" w:rsidR="00D16E80" w:rsidRDefault="00D16E80" w:rsidP="000F706A">
      <w:r>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2519BA26" w14:textId="4612B347" w:rsidR="00D16E80" w:rsidRDefault="00D16E80">
      <w:pPr>
        <w:pStyle w:val="Textodecomentrio"/>
      </w:pPr>
    </w:p>
  </w:comment>
  <w:comment w:id="91" w:author="Daniel Lacerda" w:date="2017-04-29T13:31:00Z" w:initials="DL">
    <w:p w14:paraId="33E10A14" w14:textId="0E62399B" w:rsidR="00DA0EA8" w:rsidRDefault="00DA0EA8">
      <w:pPr>
        <w:pStyle w:val="Textodecomentrio"/>
      </w:pPr>
      <w:r>
        <w:rPr>
          <w:rStyle w:val="Refdecomentrio"/>
        </w:rPr>
        <w:annotationRef/>
      </w:r>
      <w:r>
        <w:t>Ok. Podes colocar.</w:t>
      </w:r>
    </w:p>
  </w:comment>
  <w:comment w:id="96" w:author="Daniel Lacerda" w:date="2017-04-29T13:32:00Z" w:initials="DL">
    <w:p w14:paraId="4FD56FC8" w14:textId="77777777" w:rsidR="00DA0EA8" w:rsidRDefault="00DA0EA8">
      <w:pPr>
        <w:pStyle w:val="Textodecomentrio"/>
      </w:pPr>
      <w:r>
        <w:rPr>
          <w:rStyle w:val="Refdecomentrio"/>
        </w:rPr>
        <w:annotationRef/>
      </w:r>
      <w:r>
        <w:t>Fonte diferente do texto.</w:t>
      </w:r>
      <w:r w:rsidR="00750BF4">
        <w:t xml:space="preserve"> Particularmente, deixaria o ambiente interno e externo permeando (por trás) até o projeto. A palavra projeto me parece, para esse contexto, uma tradução ruim para a palavra Design. Colocaria a incerteza, permeando a seleção, com uma breve interseção com as duas anteriores.</w:t>
      </w:r>
    </w:p>
    <w:p w14:paraId="7C5AFCF1" w14:textId="77777777" w:rsidR="00750BF4" w:rsidRDefault="00750BF4">
      <w:pPr>
        <w:pStyle w:val="Textodecomentrio"/>
      </w:pPr>
    </w:p>
    <w:p w14:paraId="4D165452" w14:textId="6713F569" w:rsidR="00750BF4" w:rsidRDefault="00750BF4">
      <w:pPr>
        <w:pStyle w:val="Textodecomentrio"/>
      </w:pPr>
      <w:r>
        <w:t>Mas temos uma boa base de Desenho de Pesquisa.</w:t>
      </w:r>
    </w:p>
  </w:comment>
  <w:comment w:id="103" w:author="Daniel Lacerda" w:date="2017-04-29T13:39:00Z" w:initials="DL">
    <w:p w14:paraId="78E85D02" w14:textId="77777777" w:rsidR="00750BF4" w:rsidRDefault="00750BF4">
      <w:pPr>
        <w:pStyle w:val="Textodecomentrio"/>
      </w:pPr>
      <w:r>
        <w:rPr>
          <w:rStyle w:val="Refdecomentrio"/>
        </w:rPr>
        <w:annotationRef/>
      </w:r>
      <w:r>
        <w:t>Pedro,</w:t>
      </w:r>
    </w:p>
    <w:p w14:paraId="090AE160" w14:textId="77777777" w:rsidR="00750BF4" w:rsidRDefault="00750BF4">
      <w:pPr>
        <w:pStyle w:val="Textodecomentrio"/>
      </w:pPr>
      <w:r>
        <w:t xml:space="preserve">Particularmente, considero esse o melhor desenho de pesquisa. Bastaria, realocar nossa questão para um ponto antes da Estratégia Pretendida. Contudo, o trabalho é seu. Essa é minha sugestão. Veja que os aspectos que estás colocando, ficam menos ricos e significativos no desenho que escolhestes. </w:t>
      </w:r>
    </w:p>
    <w:p w14:paraId="77C4926E" w14:textId="77777777" w:rsidR="00750BF4" w:rsidRDefault="00750BF4">
      <w:pPr>
        <w:pStyle w:val="Textodecomentrio"/>
      </w:pPr>
    </w:p>
    <w:p w14:paraId="55B484CD" w14:textId="7717A050" w:rsidR="00750BF4" w:rsidRDefault="00750BF4">
      <w:pPr>
        <w:pStyle w:val="Textodecomentrio"/>
      </w:pPr>
      <w:r>
        <w:t>Enfim, o que escrevestes é suficiente, mas acredito que está reduzindo as contribuições do teu trabalho. No entanto, não considero esse aspecto mandatório, apenas uma questão de ponto de vista técnico distinto.</w:t>
      </w:r>
      <w:r w:rsidR="005A486B">
        <w:t xml:space="preserve"> A decisão é sua.</w:t>
      </w:r>
    </w:p>
  </w:comment>
  <w:comment w:id="115" w:author="Daniel Lacerda" w:date="2017-04-29T13:45:00Z" w:initials="DL">
    <w:p w14:paraId="62B46CF6" w14:textId="77777777" w:rsidR="005A486B" w:rsidRDefault="005A486B">
      <w:pPr>
        <w:pStyle w:val="Textodecomentrio"/>
      </w:pPr>
      <w:r>
        <w:rPr>
          <w:rStyle w:val="Refdecomentrio"/>
        </w:rPr>
        <w:annotationRef/>
      </w:r>
      <w:r>
        <w:t>Pedro,</w:t>
      </w:r>
    </w:p>
    <w:p w14:paraId="536F81CA" w14:textId="77777777" w:rsidR="005A486B" w:rsidRDefault="005A486B">
      <w:pPr>
        <w:pStyle w:val="Textodecomentrio"/>
      </w:pPr>
      <w:r>
        <w:t xml:space="preserve">Se deixar assim para a qualificação está bem, se for possível tenta pensar em três contribuições colaterais (adicionais) do teu trabalho. </w:t>
      </w:r>
    </w:p>
    <w:p w14:paraId="61BC370E" w14:textId="77777777" w:rsidR="005A486B" w:rsidRDefault="005A486B">
      <w:pPr>
        <w:pStyle w:val="Textodecomentrio"/>
      </w:pPr>
    </w:p>
    <w:p w14:paraId="6BEE093B" w14:textId="77777777" w:rsidR="005A486B" w:rsidRDefault="005A486B">
      <w:pPr>
        <w:pStyle w:val="Textodecomentrio"/>
      </w:pPr>
      <w:r>
        <w:t>Pense que tudo o que tiver que fazer para completar o teu trabalho não é objetivo específico, são passos necessários para a conclusão do trabalho (método de trabalho).</w:t>
      </w:r>
    </w:p>
    <w:p w14:paraId="57C5619B" w14:textId="77777777" w:rsidR="005A486B" w:rsidRDefault="005A486B">
      <w:pPr>
        <w:pStyle w:val="Textodecomentrio"/>
      </w:pPr>
    </w:p>
    <w:p w14:paraId="39E0B9E1" w14:textId="1EAC6C59" w:rsidR="005A486B" w:rsidRDefault="005A486B">
      <w:pPr>
        <w:pStyle w:val="Textodecomentrio"/>
      </w:pPr>
    </w:p>
  </w:comment>
  <w:comment w:id="117" w:author="Daniel Lacerda" w:date="2017-04-29T13:47:00Z" w:initials="DL">
    <w:p w14:paraId="6C469124" w14:textId="77777777" w:rsidR="005A486B" w:rsidRDefault="005A486B">
      <w:pPr>
        <w:pStyle w:val="Textodecomentrio"/>
      </w:pPr>
      <w:r>
        <w:rPr>
          <w:rStyle w:val="Refdecomentrio"/>
        </w:rPr>
        <w:annotationRef/>
      </w:r>
      <w:r>
        <w:t>Pedro,</w:t>
      </w:r>
    </w:p>
    <w:p w14:paraId="1AC48038" w14:textId="53C7FCC5" w:rsidR="005A486B" w:rsidRDefault="005A486B">
      <w:pPr>
        <w:pStyle w:val="Textodecomentrio"/>
      </w:pPr>
      <w:r>
        <w:t>Aqui tu te entregou. Se tu começa a justificativa assim, não estas preocupado em contribuir para o campo de estratégia, mas sim para a RDM. Esse pode ser um objetivo específico teu. A tua introdução deveria ser totalmente outra para isso justificar o teu trabalho. Dessa forma, te sugiro manter isso, mas após debater as razões para o teu trabalho a partir da estratégia.</w:t>
      </w:r>
    </w:p>
  </w:comment>
  <w:comment w:id="118" w:author="Daniel Lacerda" w:date="2017-04-29T13:49:00Z" w:initials="DL">
    <w:p w14:paraId="01373E81" w14:textId="52B825D9" w:rsidR="005A486B" w:rsidRDefault="005A486B">
      <w:pPr>
        <w:pStyle w:val="Textodecomentrio"/>
      </w:pPr>
      <w:r>
        <w:rPr>
          <w:rStyle w:val="Refdecomentrio"/>
        </w:rPr>
        <w:annotationRef/>
      </w:r>
      <w:r>
        <w:t>Todas essas não interessam para justificar a tua pesquisa. Podem ser úteis para você entender sobre RDM. A única que interessa é a última.</w:t>
      </w:r>
    </w:p>
  </w:comment>
  <w:comment w:id="121" w:author="Daniel Lacerda" w:date="2017-04-29T13:54:00Z" w:initials="DL">
    <w:p w14:paraId="40B3F8E0" w14:textId="6CF941F6" w:rsidR="003A2B03" w:rsidRDefault="003A2B03" w:rsidP="003A2B03">
      <w:pPr>
        <w:pStyle w:val="Textodecomentrio"/>
        <w:ind w:firstLine="0"/>
      </w:pPr>
      <w:r>
        <w:rPr>
          <w:rStyle w:val="Refdecomentrio"/>
        </w:rPr>
        <w:annotationRef/>
      </w:r>
      <w:r>
        <w:t xml:space="preserve">Errado. No máximo, uma contribuição adicional. </w:t>
      </w:r>
    </w:p>
  </w:comment>
  <w:comment w:id="125" w:author="Daniel Lacerda" w:date="2017-04-29T13:56:00Z" w:initials="DL">
    <w:p w14:paraId="3475D9CC" w14:textId="5B98AEF6" w:rsidR="003A2B03" w:rsidRDefault="003A2B03">
      <w:pPr>
        <w:pStyle w:val="Textodecomentrio"/>
      </w:pPr>
      <w:r>
        <w:rPr>
          <w:rStyle w:val="Refdecomentrio"/>
        </w:rPr>
        <w:annotationRef/>
      </w:r>
      <w:r>
        <w:t>Não entendi essa coluna.</w:t>
      </w:r>
    </w:p>
  </w:comment>
  <w:comment w:id="126" w:author="Daniel Lacerda" w:date="2017-04-29T13:56:00Z" w:initials="DL">
    <w:p w14:paraId="525376F7" w14:textId="24115E44" w:rsidR="003A2B03" w:rsidRDefault="003A2B03">
      <w:pPr>
        <w:pStyle w:val="Textodecomentrio"/>
      </w:pPr>
      <w:r>
        <w:rPr>
          <w:rStyle w:val="Refdecomentrio"/>
        </w:rPr>
        <w:annotationRef/>
      </w:r>
      <w:r>
        <w:t>E o Ebsco e suas bases? Pq o Scopus?</w:t>
      </w:r>
    </w:p>
  </w:comment>
  <w:comment w:id="127" w:author="Daniel Lacerda" w:date="2017-04-29T13:55:00Z" w:initials="DL">
    <w:p w14:paraId="706C63C5" w14:textId="02579711" w:rsidR="003A2B03" w:rsidRDefault="003A2B03">
      <w:pPr>
        <w:pStyle w:val="Textodecomentrio"/>
      </w:pPr>
      <w:r>
        <w:rPr>
          <w:rStyle w:val="Refdecomentrio"/>
        </w:rPr>
        <w:annotationRef/>
      </w:r>
      <w:r>
        <w:t>Colocar “-“</w:t>
      </w:r>
    </w:p>
  </w:comment>
  <w:comment w:id="128" w:author="Daniel Lacerda" w:date="2017-04-29T13:59:00Z" w:initials="DL">
    <w:p w14:paraId="1CB644AE" w14:textId="55BA2F1F" w:rsidR="003A2B03" w:rsidRDefault="003A2B03">
      <w:pPr>
        <w:pStyle w:val="Textodecomentrio"/>
      </w:pPr>
      <w:r>
        <w:rPr>
          <w:rStyle w:val="Refdecomentrio"/>
        </w:rPr>
        <w:annotationRef/>
      </w:r>
      <w:r>
        <w:t xml:space="preserve">Nada disso é justificativa. Isso é referencial teórico. Pode tirar tudo isso da tua justificativa. Sobre o que é o teu trabalho? É sobre RDM? </w:t>
      </w:r>
    </w:p>
    <w:p w14:paraId="62AE9E3D" w14:textId="0ADF0B19" w:rsidR="003A2B03" w:rsidRDefault="003A2B03">
      <w:pPr>
        <w:pStyle w:val="Textodecomentrio"/>
      </w:pPr>
    </w:p>
    <w:p w14:paraId="29B980B2" w14:textId="190F15BB" w:rsidR="003A2B03" w:rsidRDefault="003A2B03">
      <w:pPr>
        <w:pStyle w:val="Textodecomentrio"/>
      </w:pPr>
      <w:r>
        <w:t xml:space="preserve">Pedro, </w:t>
      </w:r>
    </w:p>
    <w:p w14:paraId="72C15FE0" w14:textId="6B56F1EB" w:rsidR="003A2B03" w:rsidRDefault="003A2B03">
      <w:pPr>
        <w:pStyle w:val="Textodecomentrio"/>
      </w:pPr>
    </w:p>
    <w:p w14:paraId="13B4B52D" w14:textId="6961FDA0" w:rsidR="003A2B03" w:rsidRDefault="003A2B03" w:rsidP="003A2B03">
      <w:pPr>
        <w:pStyle w:val="Textodecomentrio"/>
      </w:pPr>
      <w:r>
        <w:t>Estou começando e me incomodar em repetir a mesma coisa pra você. Estou há, no mínimo, dois meses repetindo que teu trabalho não é sobre RDM. Teu trabalho usa RDM. RDM é meio! Tenta, por gentileza entender isso pra otimizar o tempo de todos.</w:t>
      </w:r>
    </w:p>
  </w:comment>
  <w:comment w:id="139" w:author="Daniel Lacerda" w:date="2017-04-29T14:03:00Z" w:initials="DL">
    <w:p w14:paraId="506334BD" w14:textId="76D39F28" w:rsidR="003A2B03" w:rsidRDefault="003A2B03">
      <w:pPr>
        <w:pStyle w:val="Textodecomentrio"/>
      </w:pPr>
      <w:r>
        <w:rPr>
          <w:rStyle w:val="Refdecomentrio"/>
        </w:rPr>
        <w:annotationRef/>
      </w:r>
      <w:r>
        <w:t>Pedro,</w:t>
      </w:r>
    </w:p>
    <w:p w14:paraId="2F8DA902" w14:textId="31934930" w:rsidR="003A2B03" w:rsidRDefault="003A2B03">
      <w:pPr>
        <w:pStyle w:val="Textodecomentrio"/>
      </w:pPr>
      <w:r>
        <w:t xml:space="preserve">Aqui há um ensaio de justificativa. Contudo, você está mais problematizando do que justificando. Você poderia, inclusive, colocar isso na justificativa. Eu não estou vendo nada em relação a tua pesquisa. Estou vendo a defesa da aplicabilidade de uma técnica nesse contexto. Mas onde está a tua pesquisa? Onde estão as tuas contribuições ao fazer esse movimento. </w:t>
      </w:r>
    </w:p>
  </w:comment>
  <w:comment w:id="156" w:author="Daniel Lacerda" w:date="2017-04-29T14:04:00Z" w:initials="DL">
    <w:p w14:paraId="64ACDCB4" w14:textId="438BA2DB" w:rsidR="001C70DE" w:rsidRDefault="001C70DE">
      <w:pPr>
        <w:pStyle w:val="Textodecomentrio"/>
      </w:pPr>
      <w:r>
        <w:rPr>
          <w:rStyle w:val="Refdecomentrio"/>
        </w:rPr>
        <w:annotationRef/>
      </w:r>
      <w:r>
        <w:t>Esse quadro é excelente. Mas pode ser utilizado no referencial ou para a formação das classes de problemas. Não precisamos dele na justificativa. Na justificativa precisamos justificar. Parece óbvio, mas é só isso que não está sendo feito.</w:t>
      </w:r>
    </w:p>
  </w:comment>
  <w:comment w:id="157" w:author="Daniel Lacerda" w:date="2017-04-29T14:05:00Z" w:initials="DL">
    <w:p w14:paraId="485249C7" w14:textId="1496D57F" w:rsidR="001C70DE" w:rsidRDefault="001C70DE">
      <w:pPr>
        <w:pStyle w:val="Textodecomentrio"/>
      </w:pPr>
      <w:r>
        <w:rPr>
          <w:rStyle w:val="Refdecomentrio"/>
        </w:rPr>
        <w:annotationRef/>
      </w:r>
      <w:r>
        <w:t>Onde está a justificativa. Referencial.</w:t>
      </w:r>
    </w:p>
  </w:comment>
  <w:comment w:id="164" w:author="Daniel Lacerda" w:date="2017-04-29T14:05:00Z" w:initials="DL">
    <w:p w14:paraId="2B3831A5" w14:textId="7703F0FC" w:rsidR="001C70DE" w:rsidRDefault="001C70DE">
      <w:pPr>
        <w:pStyle w:val="Textodecomentrio"/>
      </w:pPr>
      <w:r>
        <w:rPr>
          <w:rStyle w:val="Refdecomentrio"/>
        </w:rPr>
        <w:annotationRef/>
      </w:r>
      <w:r>
        <w:t>Tá brincando comigo? Pode tirar isso do texto e da cabeça! “em dia”. Isso é pra eu parar de ler o texto agora. CHULO ao extremo!</w:t>
      </w:r>
    </w:p>
  </w:comment>
  <w:comment w:id="165" w:author="Daniel Lacerda" w:date="2017-04-29T14:07:00Z" w:initials="DL">
    <w:p w14:paraId="73FB79EA" w14:textId="046CD41C" w:rsidR="001C70DE" w:rsidRDefault="001C70DE">
      <w:pPr>
        <w:pStyle w:val="Textodecomentrio"/>
      </w:pPr>
      <w:r>
        <w:rPr>
          <w:rStyle w:val="Refdecomentrio"/>
        </w:rPr>
        <w:annotationRef/>
      </w:r>
      <w:r>
        <w:t xml:space="preserve">Dane-se o RDM! Tem que justificar o teu trabalho. </w:t>
      </w:r>
    </w:p>
  </w:comment>
  <w:comment w:id="166" w:author="Daniel Lacerda" w:date="2017-04-29T14:07:00Z" w:initials="DL">
    <w:p w14:paraId="3F0E71D8" w14:textId="2EF8942A" w:rsidR="001C70DE" w:rsidRDefault="001C70DE">
      <w:pPr>
        <w:pStyle w:val="Textodecomentrio"/>
      </w:pPr>
      <w:r>
        <w:rPr>
          <w:rStyle w:val="Refdecomentrio"/>
        </w:rPr>
        <w:annotationRef/>
      </w:r>
      <w:r>
        <w:t>Aqui tem um embrião de justificativa.</w:t>
      </w:r>
    </w:p>
  </w:comment>
  <w:comment w:id="167" w:author="Daniel Lacerda" w:date="2017-04-29T14:07:00Z" w:initials="DL">
    <w:p w14:paraId="4A5DA9D8" w14:textId="4BE2656A" w:rsidR="001C70DE" w:rsidRDefault="001C70DE">
      <w:pPr>
        <w:pStyle w:val="Textodecomentrio"/>
      </w:pPr>
      <w:r>
        <w:rPr>
          <w:rStyle w:val="Refdecomentrio"/>
        </w:rPr>
        <w:annotationRef/>
      </w:r>
      <w:r>
        <w:t>Temos que ter mais disso, conectando com a seção do problema.</w:t>
      </w:r>
    </w:p>
  </w:comment>
  <w:comment w:id="168" w:author="Daniel Lacerda" w:date="2017-04-29T14:08:00Z" w:initials="DL">
    <w:p w14:paraId="2D4E5B68" w14:textId="1C81F505" w:rsidR="001C70DE" w:rsidRDefault="001C70DE">
      <w:pPr>
        <w:pStyle w:val="Textodecomentrio"/>
      </w:pPr>
      <w:r>
        <w:rPr>
          <w:rStyle w:val="Refdecomentrio"/>
        </w:rPr>
        <w:annotationRef/>
      </w:r>
      <w:r>
        <w:t>Você não tem que incluir parte da literatura. Você tem que justificar. Você pode justificar que existem vários métodos, técnicas e ferramentas para suporta as decisões estratégicas, contudo a ferramenta que estás propondo, no âmbito da tua pesquisa, pode contribuir em relação ao estado-da-arte.</w:t>
      </w:r>
    </w:p>
    <w:p w14:paraId="40A18F1E" w14:textId="501F3D9F" w:rsidR="001C70DE" w:rsidRDefault="001C70DE">
      <w:pPr>
        <w:pStyle w:val="Textodecomentrio"/>
      </w:pPr>
    </w:p>
    <w:p w14:paraId="598BCA03" w14:textId="6ED123A5" w:rsidR="001C70DE" w:rsidRDefault="001C70DE">
      <w:pPr>
        <w:pStyle w:val="Textodecomentrio"/>
      </w:pPr>
      <w:r>
        <w:t>Essa justificativa está um grande referencial teórico.</w:t>
      </w:r>
    </w:p>
  </w:comment>
  <w:comment w:id="171" w:author="Daniel Lacerda" w:date="2017-04-29T14:09:00Z" w:initials="DL">
    <w:p w14:paraId="66BDC15D" w14:textId="5EDF6A5B" w:rsidR="001C70DE" w:rsidRDefault="001C70DE">
      <w:pPr>
        <w:pStyle w:val="Textodecomentrio"/>
      </w:pPr>
      <w:r>
        <w:rPr>
          <w:rStyle w:val="Refdecomentrio"/>
        </w:rPr>
        <w:annotationRef/>
      </w:r>
      <w:r>
        <w:t>Traduzir e colocar no referencial teórico. Isso não é justificativa.</w:t>
      </w:r>
    </w:p>
  </w:comment>
  <w:comment w:id="172" w:author="Daniel Lacerda" w:date="2017-04-29T14:10:00Z" w:initials="DL">
    <w:p w14:paraId="2EA52AAE" w14:textId="7F2816FB" w:rsidR="001C70DE" w:rsidRDefault="001C70DE">
      <w:pPr>
        <w:pStyle w:val="Textodecomentrio"/>
      </w:pPr>
      <w:r>
        <w:rPr>
          <w:rStyle w:val="Refdecomentrio"/>
        </w:rPr>
        <w:annotationRef/>
      </w:r>
      <w:r>
        <w:t>Que restrições? Impreciso.</w:t>
      </w:r>
    </w:p>
  </w:comment>
  <w:comment w:id="173" w:author="Daniel Lacerda" w:date="2017-04-29T14:10:00Z" w:initials="DL">
    <w:p w14:paraId="57D9F88D" w14:textId="6AE25531" w:rsidR="001C70DE" w:rsidRDefault="001C70DE">
      <w:pPr>
        <w:pStyle w:val="Textodecomentrio"/>
      </w:pPr>
      <w:r>
        <w:rPr>
          <w:rStyle w:val="Refdecomentrio"/>
        </w:rPr>
        <w:annotationRef/>
      </w:r>
      <w:r>
        <w:t>E aí? Cadê os argumentos e fundamentos? Onde está a justificativa?</w:t>
      </w:r>
    </w:p>
  </w:comment>
  <w:comment w:id="174" w:author="Daniel Lacerda" w:date="2017-04-29T14:11:00Z" w:initials="DL">
    <w:p w14:paraId="228577F9" w14:textId="3649465C" w:rsidR="001C70DE" w:rsidRDefault="001C70DE">
      <w:pPr>
        <w:pStyle w:val="Textodecomentrio"/>
      </w:pPr>
      <w:r>
        <w:rPr>
          <w:rStyle w:val="Refdecomentrio"/>
        </w:rPr>
        <w:annotationRef/>
      </w:r>
      <w:r>
        <w:t>Podes falar em termos mais amplos.</w:t>
      </w:r>
    </w:p>
  </w:comment>
  <w:comment w:id="175" w:author="Daniel Lacerda" w:date="2017-04-29T14:11:00Z" w:initials="DL">
    <w:p w14:paraId="343F958E" w14:textId="49FD2B6A" w:rsidR="001C70DE" w:rsidRDefault="001C70DE">
      <w:pPr>
        <w:pStyle w:val="Textodecomentrio"/>
      </w:pPr>
      <w:r>
        <w:rPr>
          <w:rStyle w:val="Refdecomentrio"/>
        </w:rPr>
        <w:annotationRef/>
      </w:r>
      <w:r>
        <w:t>Estás dizendo o que irás fazer e não justificando o trabalho.</w:t>
      </w:r>
    </w:p>
  </w:comment>
  <w:comment w:id="176" w:author="Daniel Lacerda" w:date="2017-04-29T14:12:00Z" w:initials="DL">
    <w:p w14:paraId="592EA6B9" w14:textId="5244CA18" w:rsidR="001C70DE" w:rsidRDefault="001C70DE">
      <w:pPr>
        <w:pStyle w:val="Textodecomentrio"/>
      </w:pPr>
      <w:r>
        <w:rPr>
          <w:rStyle w:val="Refdecomentrio"/>
        </w:rPr>
        <w:annotationRef/>
      </w:r>
      <w:r>
        <w:t>Por que?</w:t>
      </w:r>
    </w:p>
  </w:comment>
  <w:comment w:id="177" w:author="Daniel Lacerda" w:date="2017-04-29T14:12:00Z" w:initials="DL">
    <w:p w14:paraId="75FC2638" w14:textId="13626A4C" w:rsidR="001C70DE" w:rsidRDefault="001C70DE">
      <w:pPr>
        <w:pStyle w:val="Textodecomentrio"/>
      </w:pPr>
      <w:r>
        <w:rPr>
          <w:rStyle w:val="Refdecomentrio"/>
        </w:rPr>
        <w:annotationRef/>
      </w:r>
      <w:r>
        <w:t>Como isso ajuda os gestores?</w:t>
      </w:r>
    </w:p>
  </w:comment>
  <w:comment w:id="179" w:author="Daniel Lacerda" w:date="2017-04-29T14:12:00Z" w:initials="DL">
    <w:p w14:paraId="781974A4" w14:textId="19C61110" w:rsidR="001C70DE" w:rsidRDefault="001C70DE">
      <w:pPr>
        <w:pStyle w:val="Textodecomentrio"/>
      </w:pPr>
      <w:r>
        <w:rPr>
          <w:rStyle w:val="Refdecomentrio"/>
        </w:rPr>
        <w:annotationRef/>
      </w:r>
      <w:r>
        <w:t>Detalhar. Colocar as implicações de adotar a tua pesquisa, benefícios esperados.</w:t>
      </w:r>
    </w:p>
  </w:comment>
  <w:comment w:id="272" w:author="Daniel Lacerda" w:date="2017-04-29T13:57:00Z" w:initials="DL">
    <w:p w14:paraId="1F4DF11E" w14:textId="5DDFED34" w:rsidR="003A2B03" w:rsidRDefault="003A2B03">
      <w:pPr>
        <w:pStyle w:val="Textodecomentrio"/>
      </w:pPr>
      <w:r>
        <w:rPr>
          <w:rStyle w:val="Refdecomentrio"/>
        </w:rPr>
        <w:annotationRef/>
      </w:r>
      <w:r>
        <w:t>E o Ebsco e o Web of Sci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52DBCE" w15:done="0"/>
  <w15:commentEx w15:paraId="6444DC2D" w15:done="0"/>
  <w15:commentEx w15:paraId="6DAABE46" w15:done="0"/>
  <w15:commentEx w15:paraId="2519BA26" w15:done="0"/>
  <w15:commentEx w15:paraId="33E10A14" w15:paraIdParent="2519BA26" w15:done="0"/>
  <w15:commentEx w15:paraId="4D165452" w15:done="0"/>
  <w15:commentEx w15:paraId="55B484CD" w15:done="0"/>
  <w15:commentEx w15:paraId="39E0B9E1" w15:done="0"/>
  <w15:commentEx w15:paraId="1AC48038" w15:done="0"/>
  <w15:commentEx w15:paraId="01373E81" w15:done="0"/>
  <w15:commentEx w15:paraId="40B3F8E0" w15:done="0"/>
  <w15:commentEx w15:paraId="3475D9CC" w15:done="0"/>
  <w15:commentEx w15:paraId="525376F7" w15:done="0"/>
  <w15:commentEx w15:paraId="706C63C5" w15:done="0"/>
  <w15:commentEx w15:paraId="13B4B52D" w15:done="0"/>
  <w15:commentEx w15:paraId="2F8DA902" w15:done="0"/>
  <w15:commentEx w15:paraId="64ACDCB4" w15:done="0"/>
  <w15:commentEx w15:paraId="485249C7" w15:done="0"/>
  <w15:commentEx w15:paraId="2B3831A5" w15:done="0"/>
  <w15:commentEx w15:paraId="73FB79EA" w15:done="0"/>
  <w15:commentEx w15:paraId="3F0E71D8" w15:done="0"/>
  <w15:commentEx w15:paraId="4A5DA9D8" w15:done="0"/>
  <w15:commentEx w15:paraId="598BCA03" w15:done="0"/>
  <w15:commentEx w15:paraId="66BDC15D" w15:done="0"/>
  <w15:commentEx w15:paraId="2EA52AAE" w15:done="0"/>
  <w15:commentEx w15:paraId="57D9F88D" w15:done="0"/>
  <w15:commentEx w15:paraId="228577F9" w15:done="0"/>
  <w15:commentEx w15:paraId="343F958E" w15:done="0"/>
  <w15:commentEx w15:paraId="592EA6B9" w15:done="0"/>
  <w15:commentEx w15:paraId="75FC2638" w15:done="0"/>
  <w15:commentEx w15:paraId="781974A4" w15:done="0"/>
  <w15:commentEx w15:paraId="1F4DF11E"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B9C7E6" w14:textId="77777777" w:rsidR="003019C2" w:rsidRDefault="003019C2">
      <w:pPr>
        <w:spacing w:line="240" w:lineRule="auto"/>
      </w:pPr>
      <w:r>
        <w:separator/>
      </w:r>
    </w:p>
  </w:endnote>
  <w:endnote w:type="continuationSeparator" w:id="0">
    <w:p w14:paraId="5CCC8166" w14:textId="77777777" w:rsidR="003019C2" w:rsidRDefault="003019C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99F0B" w14:textId="77777777" w:rsidR="00D16E80" w:rsidRPr="00EF5707" w:rsidRDefault="00D16E80"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596A7" w14:textId="77777777" w:rsidR="003019C2" w:rsidRDefault="003019C2">
      <w:pPr>
        <w:spacing w:line="240" w:lineRule="auto"/>
      </w:pPr>
      <w:r>
        <w:separator/>
      </w:r>
    </w:p>
  </w:footnote>
  <w:footnote w:type="continuationSeparator" w:id="0">
    <w:p w14:paraId="28F9B346" w14:textId="77777777" w:rsidR="003019C2" w:rsidRDefault="003019C2">
      <w:pPr>
        <w:spacing w:line="240" w:lineRule="auto"/>
      </w:pPr>
      <w:r>
        <w:continuationSeparator/>
      </w:r>
    </w:p>
  </w:footnote>
  <w:footnote w:id="1">
    <w:p w14:paraId="624E33DA" w14:textId="77777777" w:rsidR="00D16E80" w:rsidRDefault="00D16E80" w:rsidP="00A12F3B">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56BD8" w14:textId="77777777" w:rsidR="00D16E80" w:rsidRDefault="00D16E80"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D16E80" w:rsidRPr="002F7EB0" w:rsidRDefault="00D16E80"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C197B" w14:textId="77777777" w:rsidR="00D16E80" w:rsidRPr="002621FB" w:rsidRDefault="00D16E80"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ABDC7" w14:textId="77777777" w:rsidR="00D16E80" w:rsidRPr="001D3DB6" w:rsidRDefault="00D16E80">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F4694" w14:textId="6BA4D0E5" w:rsidR="00D16E80" w:rsidRPr="001D3DB6" w:rsidRDefault="00D16E80"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1375A1">
      <w:rPr>
        <w:noProof/>
        <w:sz w:val="22"/>
        <w:szCs w:val="22"/>
      </w:rPr>
      <w:t>69</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9"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9"/>
  </w:num>
  <w:num w:numId="2">
    <w:abstractNumId w:val="7"/>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6"/>
  </w:num>
  <w:num w:numId="6">
    <w:abstractNumId w:val="4"/>
  </w:num>
  <w:num w:numId="7">
    <w:abstractNumId w:val="0"/>
  </w:num>
  <w:num w:numId="8">
    <w:abstractNumId w:val="7"/>
    <w:lvlOverride w:ilvl="0">
      <w:startOverride w:val="1"/>
    </w:lvlOverride>
  </w:num>
  <w:num w:numId="9">
    <w:abstractNumId w:val="2"/>
  </w:num>
  <w:num w:numId="10">
    <w:abstractNumId w:val="7"/>
    <w:lvlOverride w:ilvl="0">
      <w:startOverride w:val="1"/>
    </w:lvlOverride>
  </w:num>
  <w:num w:numId="11">
    <w:abstractNumId w:val="3"/>
  </w:num>
  <w:num w:numId="12">
    <w:abstractNumId w:val="1"/>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acerda">
    <w15:presenceInfo w15:providerId="Windows Live" w15:userId="ff9d5c8f3b1fdbd5"/>
  </w15:person>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M6oFAIW8XRctAAAA"/>
  </w:docVars>
  <w:rsids>
    <w:rsidRoot w:val="00A24367"/>
    <w:rsid w:val="000007CE"/>
    <w:rsid w:val="00001B08"/>
    <w:rsid w:val="0000410C"/>
    <w:rsid w:val="00004727"/>
    <w:rsid w:val="00006573"/>
    <w:rsid w:val="00006CFB"/>
    <w:rsid w:val="00011DC2"/>
    <w:rsid w:val="000131A1"/>
    <w:rsid w:val="00014164"/>
    <w:rsid w:val="00014CEB"/>
    <w:rsid w:val="000163A0"/>
    <w:rsid w:val="00020AED"/>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524F"/>
    <w:rsid w:val="00036DE5"/>
    <w:rsid w:val="0004084E"/>
    <w:rsid w:val="00040D76"/>
    <w:rsid w:val="0004189D"/>
    <w:rsid w:val="00041A1F"/>
    <w:rsid w:val="00041B70"/>
    <w:rsid w:val="0004214B"/>
    <w:rsid w:val="000421B3"/>
    <w:rsid w:val="000423D4"/>
    <w:rsid w:val="00042EA7"/>
    <w:rsid w:val="00047359"/>
    <w:rsid w:val="000479B0"/>
    <w:rsid w:val="0005253D"/>
    <w:rsid w:val="00054C85"/>
    <w:rsid w:val="000552A8"/>
    <w:rsid w:val="00055991"/>
    <w:rsid w:val="00060271"/>
    <w:rsid w:val="0006062C"/>
    <w:rsid w:val="00060E57"/>
    <w:rsid w:val="00063098"/>
    <w:rsid w:val="000642A6"/>
    <w:rsid w:val="0006463A"/>
    <w:rsid w:val="000648E0"/>
    <w:rsid w:val="00065A61"/>
    <w:rsid w:val="000670BC"/>
    <w:rsid w:val="000715D1"/>
    <w:rsid w:val="00073961"/>
    <w:rsid w:val="0007535A"/>
    <w:rsid w:val="00075EC7"/>
    <w:rsid w:val="00076525"/>
    <w:rsid w:val="0008145D"/>
    <w:rsid w:val="0008158C"/>
    <w:rsid w:val="000831A0"/>
    <w:rsid w:val="0008434F"/>
    <w:rsid w:val="000854D5"/>
    <w:rsid w:val="0008580E"/>
    <w:rsid w:val="000859EE"/>
    <w:rsid w:val="000873FD"/>
    <w:rsid w:val="00087A6F"/>
    <w:rsid w:val="00087EB2"/>
    <w:rsid w:val="000900EE"/>
    <w:rsid w:val="00090C35"/>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3B80"/>
    <w:rsid w:val="000B533E"/>
    <w:rsid w:val="000B55EA"/>
    <w:rsid w:val="000B6AA1"/>
    <w:rsid w:val="000B7244"/>
    <w:rsid w:val="000C0846"/>
    <w:rsid w:val="000C1C52"/>
    <w:rsid w:val="000C2938"/>
    <w:rsid w:val="000C2A01"/>
    <w:rsid w:val="000C59A2"/>
    <w:rsid w:val="000C69C1"/>
    <w:rsid w:val="000D1341"/>
    <w:rsid w:val="000D14B8"/>
    <w:rsid w:val="000D2599"/>
    <w:rsid w:val="000D4C9C"/>
    <w:rsid w:val="000D6163"/>
    <w:rsid w:val="000E07A5"/>
    <w:rsid w:val="000E0FD9"/>
    <w:rsid w:val="000E15B4"/>
    <w:rsid w:val="000E404D"/>
    <w:rsid w:val="000E4642"/>
    <w:rsid w:val="000E464D"/>
    <w:rsid w:val="000E4803"/>
    <w:rsid w:val="000E5896"/>
    <w:rsid w:val="000E777C"/>
    <w:rsid w:val="000F0185"/>
    <w:rsid w:val="000F0D75"/>
    <w:rsid w:val="000F1477"/>
    <w:rsid w:val="000F22C9"/>
    <w:rsid w:val="000F23CF"/>
    <w:rsid w:val="000F2673"/>
    <w:rsid w:val="000F293C"/>
    <w:rsid w:val="000F2B08"/>
    <w:rsid w:val="000F2B16"/>
    <w:rsid w:val="000F47EB"/>
    <w:rsid w:val="000F49A7"/>
    <w:rsid w:val="000F5773"/>
    <w:rsid w:val="000F706A"/>
    <w:rsid w:val="00102893"/>
    <w:rsid w:val="00103DA2"/>
    <w:rsid w:val="00104DE6"/>
    <w:rsid w:val="00104DE8"/>
    <w:rsid w:val="00105E84"/>
    <w:rsid w:val="00107092"/>
    <w:rsid w:val="00107341"/>
    <w:rsid w:val="00107498"/>
    <w:rsid w:val="001130E6"/>
    <w:rsid w:val="00113718"/>
    <w:rsid w:val="00114E3C"/>
    <w:rsid w:val="001163AD"/>
    <w:rsid w:val="00116BB3"/>
    <w:rsid w:val="00116FC4"/>
    <w:rsid w:val="00117053"/>
    <w:rsid w:val="00117CF1"/>
    <w:rsid w:val="0012046F"/>
    <w:rsid w:val="00120769"/>
    <w:rsid w:val="001207E8"/>
    <w:rsid w:val="00121A89"/>
    <w:rsid w:val="001221DB"/>
    <w:rsid w:val="0012467A"/>
    <w:rsid w:val="00124B37"/>
    <w:rsid w:val="00124C83"/>
    <w:rsid w:val="00130B76"/>
    <w:rsid w:val="001317E6"/>
    <w:rsid w:val="00133399"/>
    <w:rsid w:val="00133777"/>
    <w:rsid w:val="00133C7A"/>
    <w:rsid w:val="00135D81"/>
    <w:rsid w:val="00135E32"/>
    <w:rsid w:val="0013681D"/>
    <w:rsid w:val="001375A1"/>
    <w:rsid w:val="001378F6"/>
    <w:rsid w:val="0014023B"/>
    <w:rsid w:val="00142309"/>
    <w:rsid w:val="001432C7"/>
    <w:rsid w:val="001435D1"/>
    <w:rsid w:val="00144353"/>
    <w:rsid w:val="00146030"/>
    <w:rsid w:val="001467B8"/>
    <w:rsid w:val="00147E03"/>
    <w:rsid w:val="001510B1"/>
    <w:rsid w:val="00152CD5"/>
    <w:rsid w:val="00153189"/>
    <w:rsid w:val="00154EC7"/>
    <w:rsid w:val="001550EB"/>
    <w:rsid w:val="00155C2C"/>
    <w:rsid w:val="00155F80"/>
    <w:rsid w:val="00156697"/>
    <w:rsid w:val="00164347"/>
    <w:rsid w:val="0016488E"/>
    <w:rsid w:val="001648B7"/>
    <w:rsid w:val="001652A6"/>
    <w:rsid w:val="00165609"/>
    <w:rsid w:val="00165A54"/>
    <w:rsid w:val="00172F85"/>
    <w:rsid w:val="001738D6"/>
    <w:rsid w:val="00175175"/>
    <w:rsid w:val="0017535D"/>
    <w:rsid w:val="00175DCB"/>
    <w:rsid w:val="00176353"/>
    <w:rsid w:val="00176AE9"/>
    <w:rsid w:val="00176DAB"/>
    <w:rsid w:val="00177C28"/>
    <w:rsid w:val="001810DE"/>
    <w:rsid w:val="0018155D"/>
    <w:rsid w:val="00181CD1"/>
    <w:rsid w:val="00182A12"/>
    <w:rsid w:val="00182A20"/>
    <w:rsid w:val="00186A0A"/>
    <w:rsid w:val="00187D60"/>
    <w:rsid w:val="001903CD"/>
    <w:rsid w:val="00191752"/>
    <w:rsid w:val="00195C39"/>
    <w:rsid w:val="001A560F"/>
    <w:rsid w:val="001A7DB7"/>
    <w:rsid w:val="001B03AC"/>
    <w:rsid w:val="001B09AB"/>
    <w:rsid w:val="001B20D8"/>
    <w:rsid w:val="001B24B1"/>
    <w:rsid w:val="001B4ED6"/>
    <w:rsid w:val="001B683D"/>
    <w:rsid w:val="001B7375"/>
    <w:rsid w:val="001C0320"/>
    <w:rsid w:val="001C1383"/>
    <w:rsid w:val="001C1A6D"/>
    <w:rsid w:val="001C2E74"/>
    <w:rsid w:val="001C3BE2"/>
    <w:rsid w:val="001C5FDA"/>
    <w:rsid w:val="001C660D"/>
    <w:rsid w:val="001C70DE"/>
    <w:rsid w:val="001C719B"/>
    <w:rsid w:val="001D2EBF"/>
    <w:rsid w:val="001D316F"/>
    <w:rsid w:val="001D4693"/>
    <w:rsid w:val="001D4ADE"/>
    <w:rsid w:val="001D5699"/>
    <w:rsid w:val="001D585F"/>
    <w:rsid w:val="001D7236"/>
    <w:rsid w:val="001E07CB"/>
    <w:rsid w:val="001E1023"/>
    <w:rsid w:val="001E13BB"/>
    <w:rsid w:val="001E3842"/>
    <w:rsid w:val="001E38FA"/>
    <w:rsid w:val="001E41D1"/>
    <w:rsid w:val="001E43F8"/>
    <w:rsid w:val="001E7025"/>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26EA"/>
    <w:rsid w:val="002128E5"/>
    <w:rsid w:val="0021360A"/>
    <w:rsid w:val="00214686"/>
    <w:rsid w:val="0021546C"/>
    <w:rsid w:val="00215F1D"/>
    <w:rsid w:val="00216E7A"/>
    <w:rsid w:val="00223F55"/>
    <w:rsid w:val="00224F9B"/>
    <w:rsid w:val="00226300"/>
    <w:rsid w:val="00227B36"/>
    <w:rsid w:val="002316DC"/>
    <w:rsid w:val="002345F3"/>
    <w:rsid w:val="00234766"/>
    <w:rsid w:val="00234DB5"/>
    <w:rsid w:val="00237066"/>
    <w:rsid w:val="002375AF"/>
    <w:rsid w:val="0023790F"/>
    <w:rsid w:val="00240035"/>
    <w:rsid w:val="00241694"/>
    <w:rsid w:val="00241BD5"/>
    <w:rsid w:val="0024281B"/>
    <w:rsid w:val="00243527"/>
    <w:rsid w:val="002466A1"/>
    <w:rsid w:val="00250585"/>
    <w:rsid w:val="00251DBE"/>
    <w:rsid w:val="0025262B"/>
    <w:rsid w:val="00252630"/>
    <w:rsid w:val="002546BB"/>
    <w:rsid w:val="00254F63"/>
    <w:rsid w:val="00255284"/>
    <w:rsid w:val="0025570F"/>
    <w:rsid w:val="002560E0"/>
    <w:rsid w:val="00256303"/>
    <w:rsid w:val="00256578"/>
    <w:rsid w:val="00256D39"/>
    <w:rsid w:val="00256D9B"/>
    <w:rsid w:val="0026022B"/>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C18"/>
    <w:rsid w:val="00275CB4"/>
    <w:rsid w:val="002769B5"/>
    <w:rsid w:val="002769FF"/>
    <w:rsid w:val="002827E3"/>
    <w:rsid w:val="0028408C"/>
    <w:rsid w:val="00284724"/>
    <w:rsid w:val="00285767"/>
    <w:rsid w:val="0028603A"/>
    <w:rsid w:val="00287997"/>
    <w:rsid w:val="00290AF1"/>
    <w:rsid w:val="002914BB"/>
    <w:rsid w:val="002953C9"/>
    <w:rsid w:val="00295FAB"/>
    <w:rsid w:val="00297351"/>
    <w:rsid w:val="002973F3"/>
    <w:rsid w:val="002979B8"/>
    <w:rsid w:val="002A228E"/>
    <w:rsid w:val="002A24F4"/>
    <w:rsid w:val="002A38C4"/>
    <w:rsid w:val="002A58D4"/>
    <w:rsid w:val="002A59B4"/>
    <w:rsid w:val="002A5C09"/>
    <w:rsid w:val="002A632B"/>
    <w:rsid w:val="002A708A"/>
    <w:rsid w:val="002B2C5D"/>
    <w:rsid w:val="002B546E"/>
    <w:rsid w:val="002B6C0E"/>
    <w:rsid w:val="002B6DAD"/>
    <w:rsid w:val="002C0FF1"/>
    <w:rsid w:val="002C1103"/>
    <w:rsid w:val="002C2830"/>
    <w:rsid w:val="002C28DA"/>
    <w:rsid w:val="002C4141"/>
    <w:rsid w:val="002C50B5"/>
    <w:rsid w:val="002C5772"/>
    <w:rsid w:val="002C5FF1"/>
    <w:rsid w:val="002C6982"/>
    <w:rsid w:val="002C6C50"/>
    <w:rsid w:val="002D194F"/>
    <w:rsid w:val="002D2A1D"/>
    <w:rsid w:val="002D448F"/>
    <w:rsid w:val="002D4D82"/>
    <w:rsid w:val="002D59BA"/>
    <w:rsid w:val="002D5CD3"/>
    <w:rsid w:val="002D6478"/>
    <w:rsid w:val="002D7CD3"/>
    <w:rsid w:val="002E4C73"/>
    <w:rsid w:val="002E5C4E"/>
    <w:rsid w:val="002E66C4"/>
    <w:rsid w:val="002E6B99"/>
    <w:rsid w:val="002E6BF5"/>
    <w:rsid w:val="002E6D62"/>
    <w:rsid w:val="002E71B5"/>
    <w:rsid w:val="002E7DD5"/>
    <w:rsid w:val="002F07C6"/>
    <w:rsid w:val="002F1450"/>
    <w:rsid w:val="002F15FD"/>
    <w:rsid w:val="002F2EA9"/>
    <w:rsid w:val="002F4399"/>
    <w:rsid w:val="002F44BD"/>
    <w:rsid w:val="002F4AE5"/>
    <w:rsid w:val="002F4DD5"/>
    <w:rsid w:val="002F663A"/>
    <w:rsid w:val="002F67F5"/>
    <w:rsid w:val="00301167"/>
    <w:rsid w:val="00301993"/>
    <w:rsid w:val="003019C2"/>
    <w:rsid w:val="003048B8"/>
    <w:rsid w:val="00304F55"/>
    <w:rsid w:val="0030541D"/>
    <w:rsid w:val="003059A5"/>
    <w:rsid w:val="00305A71"/>
    <w:rsid w:val="00313A41"/>
    <w:rsid w:val="00313A4A"/>
    <w:rsid w:val="00314AF8"/>
    <w:rsid w:val="00317280"/>
    <w:rsid w:val="0031781A"/>
    <w:rsid w:val="003227AE"/>
    <w:rsid w:val="003227C0"/>
    <w:rsid w:val="0032351B"/>
    <w:rsid w:val="00323C32"/>
    <w:rsid w:val="003248A3"/>
    <w:rsid w:val="00325D4E"/>
    <w:rsid w:val="00326154"/>
    <w:rsid w:val="00326F89"/>
    <w:rsid w:val="003308BB"/>
    <w:rsid w:val="003311AE"/>
    <w:rsid w:val="00331415"/>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3C01"/>
    <w:rsid w:val="00356ADA"/>
    <w:rsid w:val="00356DA1"/>
    <w:rsid w:val="00356DD8"/>
    <w:rsid w:val="00361103"/>
    <w:rsid w:val="0036311F"/>
    <w:rsid w:val="003656A2"/>
    <w:rsid w:val="00365FE5"/>
    <w:rsid w:val="00366067"/>
    <w:rsid w:val="003668F5"/>
    <w:rsid w:val="003700C8"/>
    <w:rsid w:val="0037122D"/>
    <w:rsid w:val="003712D3"/>
    <w:rsid w:val="003728F6"/>
    <w:rsid w:val="003736D1"/>
    <w:rsid w:val="00373A6B"/>
    <w:rsid w:val="00374353"/>
    <w:rsid w:val="00375FF0"/>
    <w:rsid w:val="00376454"/>
    <w:rsid w:val="00376CEB"/>
    <w:rsid w:val="0037717B"/>
    <w:rsid w:val="0038008F"/>
    <w:rsid w:val="003802C8"/>
    <w:rsid w:val="003814A2"/>
    <w:rsid w:val="00382FB6"/>
    <w:rsid w:val="0038341B"/>
    <w:rsid w:val="0038378F"/>
    <w:rsid w:val="00383E83"/>
    <w:rsid w:val="00384AF5"/>
    <w:rsid w:val="00384EAF"/>
    <w:rsid w:val="00386E6B"/>
    <w:rsid w:val="00386FF0"/>
    <w:rsid w:val="00387A94"/>
    <w:rsid w:val="0039075D"/>
    <w:rsid w:val="003910F5"/>
    <w:rsid w:val="00392717"/>
    <w:rsid w:val="003936B0"/>
    <w:rsid w:val="003943EF"/>
    <w:rsid w:val="00395754"/>
    <w:rsid w:val="00396909"/>
    <w:rsid w:val="00396F8D"/>
    <w:rsid w:val="003A165F"/>
    <w:rsid w:val="003A2B03"/>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F05"/>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45AE"/>
    <w:rsid w:val="003D4947"/>
    <w:rsid w:val="003D5B33"/>
    <w:rsid w:val="003D693E"/>
    <w:rsid w:val="003E0174"/>
    <w:rsid w:val="003E208A"/>
    <w:rsid w:val="003E22B3"/>
    <w:rsid w:val="003E4CF5"/>
    <w:rsid w:val="003E6067"/>
    <w:rsid w:val="003E6A08"/>
    <w:rsid w:val="003E7F67"/>
    <w:rsid w:val="003F0C5B"/>
    <w:rsid w:val="003F0D3E"/>
    <w:rsid w:val="003F2BB2"/>
    <w:rsid w:val="003F2E8E"/>
    <w:rsid w:val="003F42D5"/>
    <w:rsid w:val="003F5BF4"/>
    <w:rsid w:val="003F612E"/>
    <w:rsid w:val="003F7129"/>
    <w:rsid w:val="003F73C9"/>
    <w:rsid w:val="003F761D"/>
    <w:rsid w:val="003F7A8F"/>
    <w:rsid w:val="00400B02"/>
    <w:rsid w:val="00401862"/>
    <w:rsid w:val="00401C4B"/>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A51"/>
    <w:rsid w:val="00416AB9"/>
    <w:rsid w:val="00417381"/>
    <w:rsid w:val="004212B1"/>
    <w:rsid w:val="00422E0A"/>
    <w:rsid w:val="0042358D"/>
    <w:rsid w:val="00423745"/>
    <w:rsid w:val="00423C4C"/>
    <w:rsid w:val="00423EA1"/>
    <w:rsid w:val="00424860"/>
    <w:rsid w:val="00426E78"/>
    <w:rsid w:val="0043063D"/>
    <w:rsid w:val="00431147"/>
    <w:rsid w:val="00432BD8"/>
    <w:rsid w:val="00433FE1"/>
    <w:rsid w:val="004345C8"/>
    <w:rsid w:val="00434BE0"/>
    <w:rsid w:val="00434CA1"/>
    <w:rsid w:val="00435142"/>
    <w:rsid w:val="0043521C"/>
    <w:rsid w:val="0043665C"/>
    <w:rsid w:val="00436879"/>
    <w:rsid w:val="004377EC"/>
    <w:rsid w:val="00443051"/>
    <w:rsid w:val="00443334"/>
    <w:rsid w:val="00443348"/>
    <w:rsid w:val="0044338F"/>
    <w:rsid w:val="004451F6"/>
    <w:rsid w:val="00447E13"/>
    <w:rsid w:val="00450BAB"/>
    <w:rsid w:val="00450EEE"/>
    <w:rsid w:val="004523D3"/>
    <w:rsid w:val="004523F8"/>
    <w:rsid w:val="00452DF8"/>
    <w:rsid w:val="00455ABA"/>
    <w:rsid w:val="00455AE5"/>
    <w:rsid w:val="00461B8D"/>
    <w:rsid w:val="00462444"/>
    <w:rsid w:val="0046553F"/>
    <w:rsid w:val="00465C3A"/>
    <w:rsid w:val="00466828"/>
    <w:rsid w:val="0046695B"/>
    <w:rsid w:val="004675D8"/>
    <w:rsid w:val="00467EA2"/>
    <w:rsid w:val="00467FA5"/>
    <w:rsid w:val="0047003C"/>
    <w:rsid w:val="004704F8"/>
    <w:rsid w:val="00472875"/>
    <w:rsid w:val="00472CD3"/>
    <w:rsid w:val="00474015"/>
    <w:rsid w:val="0048068B"/>
    <w:rsid w:val="004807EC"/>
    <w:rsid w:val="004808E3"/>
    <w:rsid w:val="00480B3D"/>
    <w:rsid w:val="00481F07"/>
    <w:rsid w:val="004824AA"/>
    <w:rsid w:val="0048265B"/>
    <w:rsid w:val="00483349"/>
    <w:rsid w:val="00483734"/>
    <w:rsid w:val="004845FB"/>
    <w:rsid w:val="00484D1D"/>
    <w:rsid w:val="00485AE6"/>
    <w:rsid w:val="0048613B"/>
    <w:rsid w:val="00486A84"/>
    <w:rsid w:val="0048734A"/>
    <w:rsid w:val="00487431"/>
    <w:rsid w:val="00491586"/>
    <w:rsid w:val="00491D2B"/>
    <w:rsid w:val="004933A4"/>
    <w:rsid w:val="004949BB"/>
    <w:rsid w:val="00496030"/>
    <w:rsid w:val="004A2DF0"/>
    <w:rsid w:val="004A35F3"/>
    <w:rsid w:val="004A75B2"/>
    <w:rsid w:val="004A7876"/>
    <w:rsid w:val="004A7C81"/>
    <w:rsid w:val="004B0057"/>
    <w:rsid w:val="004B175F"/>
    <w:rsid w:val="004B312E"/>
    <w:rsid w:val="004B352A"/>
    <w:rsid w:val="004B50DC"/>
    <w:rsid w:val="004B5D39"/>
    <w:rsid w:val="004B674C"/>
    <w:rsid w:val="004B6EE2"/>
    <w:rsid w:val="004C05DD"/>
    <w:rsid w:val="004C1DC4"/>
    <w:rsid w:val="004C4104"/>
    <w:rsid w:val="004C53A3"/>
    <w:rsid w:val="004C6E0E"/>
    <w:rsid w:val="004C7776"/>
    <w:rsid w:val="004D0046"/>
    <w:rsid w:val="004D05B5"/>
    <w:rsid w:val="004D1619"/>
    <w:rsid w:val="004D4611"/>
    <w:rsid w:val="004D52B9"/>
    <w:rsid w:val="004D545A"/>
    <w:rsid w:val="004D5551"/>
    <w:rsid w:val="004D5688"/>
    <w:rsid w:val="004D5876"/>
    <w:rsid w:val="004D67F8"/>
    <w:rsid w:val="004D7369"/>
    <w:rsid w:val="004E0510"/>
    <w:rsid w:val="004E12E5"/>
    <w:rsid w:val="004E53FD"/>
    <w:rsid w:val="004E546A"/>
    <w:rsid w:val="004E5502"/>
    <w:rsid w:val="004E6C72"/>
    <w:rsid w:val="004E7AE5"/>
    <w:rsid w:val="004E7BF9"/>
    <w:rsid w:val="004F1A08"/>
    <w:rsid w:val="004F1FEA"/>
    <w:rsid w:val="004F2D35"/>
    <w:rsid w:val="004F2FF9"/>
    <w:rsid w:val="004F44DE"/>
    <w:rsid w:val="004F4B63"/>
    <w:rsid w:val="004F5578"/>
    <w:rsid w:val="004F6ED9"/>
    <w:rsid w:val="004F73F2"/>
    <w:rsid w:val="004F778A"/>
    <w:rsid w:val="00500FCC"/>
    <w:rsid w:val="0050339B"/>
    <w:rsid w:val="005042AA"/>
    <w:rsid w:val="005075BB"/>
    <w:rsid w:val="0051043E"/>
    <w:rsid w:val="0051054D"/>
    <w:rsid w:val="0051329F"/>
    <w:rsid w:val="00515BBA"/>
    <w:rsid w:val="0052061B"/>
    <w:rsid w:val="00520788"/>
    <w:rsid w:val="00520C09"/>
    <w:rsid w:val="0052127B"/>
    <w:rsid w:val="00521321"/>
    <w:rsid w:val="005224F2"/>
    <w:rsid w:val="00522E68"/>
    <w:rsid w:val="005230B5"/>
    <w:rsid w:val="005242F5"/>
    <w:rsid w:val="005245FD"/>
    <w:rsid w:val="00525204"/>
    <w:rsid w:val="00526190"/>
    <w:rsid w:val="0052732E"/>
    <w:rsid w:val="0052756F"/>
    <w:rsid w:val="0053318A"/>
    <w:rsid w:val="0053374C"/>
    <w:rsid w:val="0053387B"/>
    <w:rsid w:val="00533DA8"/>
    <w:rsid w:val="0053638F"/>
    <w:rsid w:val="00536DB2"/>
    <w:rsid w:val="0054041D"/>
    <w:rsid w:val="00544D76"/>
    <w:rsid w:val="00545B9E"/>
    <w:rsid w:val="00547A60"/>
    <w:rsid w:val="0055007C"/>
    <w:rsid w:val="005513CF"/>
    <w:rsid w:val="00553A9A"/>
    <w:rsid w:val="005545E9"/>
    <w:rsid w:val="00554BB4"/>
    <w:rsid w:val="0055587E"/>
    <w:rsid w:val="00557D76"/>
    <w:rsid w:val="00560927"/>
    <w:rsid w:val="00560991"/>
    <w:rsid w:val="0056263A"/>
    <w:rsid w:val="00562DE8"/>
    <w:rsid w:val="00562E54"/>
    <w:rsid w:val="005654A4"/>
    <w:rsid w:val="00565BCF"/>
    <w:rsid w:val="00565F06"/>
    <w:rsid w:val="005664BC"/>
    <w:rsid w:val="00570172"/>
    <w:rsid w:val="00571557"/>
    <w:rsid w:val="00571AC9"/>
    <w:rsid w:val="0057388D"/>
    <w:rsid w:val="00573AAD"/>
    <w:rsid w:val="00574E8C"/>
    <w:rsid w:val="0057563A"/>
    <w:rsid w:val="005778D5"/>
    <w:rsid w:val="00580278"/>
    <w:rsid w:val="00580D7E"/>
    <w:rsid w:val="00582BCC"/>
    <w:rsid w:val="0058399E"/>
    <w:rsid w:val="00584119"/>
    <w:rsid w:val="00584444"/>
    <w:rsid w:val="0058478E"/>
    <w:rsid w:val="0058541F"/>
    <w:rsid w:val="00585ABC"/>
    <w:rsid w:val="00586808"/>
    <w:rsid w:val="005874CE"/>
    <w:rsid w:val="00587C45"/>
    <w:rsid w:val="00587FFE"/>
    <w:rsid w:val="00590953"/>
    <w:rsid w:val="00591FE4"/>
    <w:rsid w:val="005922DD"/>
    <w:rsid w:val="005926AE"/>
    <w:rsid w:val="00592C7B"/>
    <w:rsid w:val="00593DB5"/>
    <w:rsid w:val="00595733"/>
    <w:rsid w:val="00596DA4"/>
    <w:rsid w:val="00597408"/>
    <w:rsid w:val="005A07B5"/>
    <w:rsid w:val="005A1C94"/>
    <w:rsid w:val="005A2B16"/>
    <w:rsid w:val="005A3ABD"/>
    <w:rsid w:val="005A486B"/>
    <w:rsid w:val="005A4F39"/>
    <w:rsid w:val="005A55D4"/>
    <w:rsid w:val="005A5A44"/>
    <w:rsid w:val="005A7C6C"/>
    <w:rsid w:val="005B1633"/>
    <w:rsid w:val="005B18F7"/>
    <w:rsid w:val="005B193E"/>
    <w:rsid w:val="005B1D31"/>
    <w:rsid w:val="005B2947"/>
    <w:rsid w:val="005B2972"/>
    <w:rsid w:val="005B50E8"/>
    <w:rsid w:val="005B652F"/>
    <w:rsid w:val="005B7703"/>
    <w:rsid w:val="005B775C"/>
    <w:rsid w:val="005C0831"/>
    <w:rsid w:val="005C1714"/>
    <w:rsid w:val="005C793F"/>
    <w:rsid w:val="005D11E9"/>
    <w:rsid w:val="005D4518"/>
    <w:rsid w:val="005D4772"/>
    <w:rsid w:val="005D5466"/>
    <w:rsid w:val="005D5DE0"/>
    <w:rsid w:val="005D7F77"/>
    <w:rsid w:val="005E4229"/>
    <w:rsid w:val="005E45EB"/>
    <w:rsid w:val="005E4D4B"/>
    <w:rsid w:val="005E575B"/>
    <w:rsid w:val="005E5BBD"/>
    <w:rsid w:val="005E610A"/>
    <w:rsid w:val="005E72CA"/>
    <w:rsid w:val="005E75FA"/>
    <w:rsid w:val="005F09F7"/>
    <w:rsid w:val="005F1791"/>
    <w:rsid w:val="005F2A88"/>
    <w:rsid w:val="005F3C09"/>
    <w:rsid w:val="005F72FE"/>
    <w:rsid w:val="0060023D"/>
    <w:rsid w:val="00600BD2"/>
    <w:rsid w:val="00603286"/>
    <w:rsid w:val="00603326"/>
    <w:rsid w:val="006060C8"/>
    <w:rsid w:val="00606360"/>
    <w:rsid w:val="0060639F"/>
    <w:rsid w:val="00610EEA"/>
    <w:rsid w:val="006116C3"/>
    <w:rsid w:val="00611A53"/>
    <w:rsid w:val="00612000"/>
    <w:rsid w:val="0061359C"/>
    <w:rsid w:val="00614E7B"/>
    <w:rsid w:val="006151A5"/>
    <w:rsid w:val="00615FE4"/>
    <w:rsid w:val="00616C17"/>
    <w:rsid w:val="00617D2B"/>
    <w:rsid w:val="00622708"/>
    <w:rsid w:val="00625F64"/>
    <w:rsid w:val="006264D3"/>
    <w:rsid w:val="0062663B"/>
    <w:rsid w:val="0063034F"/>
    <w:rsid w:val="006319BB"/>
    <w:rsid w:val="00631A78"/>
    <w:rsid w:val="0063237B"/>
    <w:rsid w:val="00632BE6"/>
    <w:rsid w:val="006337DC"/>
    <w:rsid w:val="00634969"/>
    <w:rsid w:val="00635C42"/>
    <w:rsid w:val="00636052"/>
    <w:rsid w:val="00636E90"/>
    <w:rsid w:val="00636F90"/>
    <w:rsid w:val="00637C89"/>
    <w:rsid w:val="00637F1B"/>
    <w:rsid w:val="006403DE"/>
    <w:rsid w:val="00645776"/>
    <w:rsid w:val="00647A3E"/>
    <w:rsid w:val="006509B7"/>
    <w:rsid w:val="00650CDD"/>
    <w:rsid w:val="00651FAA"/>
    <w:rsid w:val="0065212A"/>
    <w:rsid w:val="00652E7E"/>
    <w:rsid w:val="00653A37"/>
    <w:rsid w:val="006561C1"/>
    <w:rsid w:val="00657761"/>
    <w:rsid w:val="00661DF1"/>
    <w:rsid w:val="006623CE"/>
    <w:rsid w:val="006631FE"/>
    <w:rsid w:val="006649CE"/>
    <w:rsid w:val="00664E7C"/>
    <w:rsid w:val="00665635"/>
    <w:rsid w:val="00665825"/>
    <w:rsid w:val="00666AF2"/>
    <w:rsid w:val="00667622"/>
    <w:rsid w:val="00670B02"/>
    <w:rsid w:val="006714F1"/>
    <w:rsid w:val="006720F6"/>
    <w:rsid w:val="00673C8E"/>
    <w:rsid w:val="006747E0"/>
    <w:rsid w:val="0067767C"/>
    <w:rsid w:val="006807FE"/>
    <w:rsid w:val="00680F4C"/>
    <w:rsid w:val="00682E17"/>
    <w:rsid w:val="0068322E"/>
    <w:rsid w:val="00683DDD"/>
    <w:rsid w:val="0068619F"/>
    <w:rsid w:val="00686251"/>
    <w:rsid w:val="00686A62"/>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7793"/>
    <w:rsid w:val="006B2FD8"/>
    <w:rsid w:val="006B3537"/>
    <w:rsid w:val="006B35FD"/>
    <w:rsid w:val="006B3C07"/>
    <w:rsid w:val="006B6EEB"/>
    <w:rsid w:val="006C0542"/>
    <w:rsid w:val="006C2CEC"/>
    <w:rsid w:val="006C54A3"/>
    <w:rsid w:val="006C5E41"/>
    <w:rsid w:val="006C707B"/>
    <w:rsid w:val="006C707F"/>
    <w:rsid w:val="006C7459"/>
    <w:rsid w:val="006D237A"/>
    <w:rsid w:val="006D24F8"/>
    <w:rsid w:val="006D339D"/>
    <w:rsid w:val="006D3767"/>
    <w:rsid w:val="006D4CF5"/>
    <w:rsid w:val="006D53FE"/>
    <w:rsid w:val="006D6674"/>
    <w:rsid w:val="006D6B07"/>
    <w:rsid w:val="006E1018"/>
    <w:rsid w:val="006E1761"/>
    <w:rsid w:val="006E28AE"/>
    <w:rsid w:val="006E30E5"/>
    <w:rsid w:val="006E3A33"/>
    <w:rsid w:val="006E3D67"/>
    <w:rsid w:val="006E5474"/>
    <w:rsid w:val="006E5BE7"/>
    <w:rsid w:val="006E6B20"/>
    <w:rsid w:val="006F06ED"/>
    <w:rsid w:val="006F1A8E"/>
    <w:rsid w:val="006F4BC9"/>
    <w:rsid w:val="006F70F7"/>
    <w:rsid w:val="00700FDD"/>
    <w:rsid w:val="00705637"/>
    <w:rsid w:val="00705C32"/>
    <w:rsid w:val="007101EC"/>
    <w:rsid w:val="00710C04"/>
    <w:rsid w:val="007113A9"/>
    <w:rsid w:val="00711822"/>
    <w:rsid w:val="00712EB3"/>
    <w:rsid w:val="00713241"/>
    <w:rsid w:val="00713B86"/>
    <w:rsid w:val="00713BFC"/>
    <w:rsid w:val="00715468"/>
    <w:rsid w:val="00715D11"/>
    <w:rsid w:val="00716943"/>
    <w:rsid w:val="00716C70"/>
    <w:rsid w:val="007171CB"/>
    <w:rsid w:val="00721110"/>
    <w:rsid w:val="00721416"/>
    <w:rsid w:val="007216B9"/>
    <w:rsid w:val="00722582"/>
    <w:rsid w:val="0072270E"/>
    <w:rsid w:val="007263E8"/>
    <w:rsid w:val="0072659F"/>
    <w:rsid w:val="00726BAE"/>
    <w:rsid w:val="0073112C"/>
    <w:rsid w:val="00731751"/>
    <w:rsid w:val="00731E0C"/>
    <w:rsid w:val="00732DBB"/>
    <w:rsid w:val="007332B7"/>
    <w:rsid w:val="00733A61"/>
    <w:rsid w:val="00734720"/>
    <w:rsid w:val="00735749"/>
    <w:rsid w:val="00736E13"/>
    <w:rsid w:val="007371B5"/>
    <w:rsid w:val="007427D1"/>
    <w:rsid w:val="007451C3"/>
    <w:rsid w:val="007451F3"/>
    <w:rsid w:val="007460C9"/>
    <w:rsid w:val="00746234"/>
    <w:rsid w:val="00747E83"/>
    <w:rsid w:val="00750BF4"/>
    <w:rsid w:val="00751837"/>
    <w:rsid w:val="00751E70"/>
    <w:rsid w:val="00752EC7"/>
    <w:rsid w:val="0075341A"/>
    <w:rsid w:val="0075435E"/>
    <w:rsid w:val="00754EDB"/>
    <w:rsid w:val="00756E55"/>
    <w:rsid w:val="00757053"/>
    <w:rsid w:val="007576A3"/>
    <w:rsid w:val="00760F7F"/>
    <w:rsid w:val="00761D22"/>
    <w:rsid w:val="00763D4D"/>
    <w:rsid w:val="007640CA"/>
    <w:rsid w:val="00764477"/>
    <w:rsid w:val="00764B97"/>
    <w:rsid w:val="00764BD7"/>
    <w:rsid w:val="00765619"/>
    <w:rsid w:val="0076740A"/>
    <w:rsid w:val="00767C0E"/>
    <w:rsid w:val="00770CFD"/>
    <w:rsid w:val="00770E39"/>
    <w:rsid w:val="0077146D"/>
    <w:rsid w:val="007717EB"/>
    <w:rsid w:val="007723B0"/>
    <w:rsid w:val="0077277F"/>
    <w:rsid w:val="00772DFE"/>
    <w:rsid w:val="007755A5"/>
    <w:rsid w:val="0077678A"/>
    <w:rsid w:val="007768CC"/>
    <w:rsid w:val="00776C14"/>
    <w:rsid w:val="007802E8"/>
    <w:rsid w:val="00780B85"/>
    <w:rsid w:val="0078256A"/>
    <w:rsid w:val="00782708"/>
    <w:rsid w:val="00784373"/>
    <w:rsid w:val="007848C2"/>
    <w:rsid w:val="007872AE"/>
    <w:rsid w:val="007877CA"/>
    <w:rsid w:val="0079069C"/>
    <w:rsid w:val="007907EB"/>
    <w:rsid w:val="00791615"/>
    <w:rsid w:val="00791E08"/>
    <w:rsid w:val="0079302A"/>
    <w:rsid w:val="00794125"/>
    <w:rsid w:val="00794AC1"/>
    <w:rsid w:val="007A2E8C"/>
    <w:rsid w:val="007A41E3"/>
    <w:rsid w:val="007A47DE"/>
    <w:rsid w:val="007A702E"/>
    <w:rsid w:val="007B175C"/>
    <w:rsid w:val="007B1782"/>
    <w:rsid w:val="007B1FAD"/>
    <w:rsid w:val="007B40A4"/>
    <w:rsid w:val="007B469F"/>
    <w:rsid w:val="007B4A9D"/>
    <w:rsid w:val="007B564A"/>
    <w:rsid w:val="007B5BC2"/>
    <w:rsid w:val="007B68A9"/>
    <w:rsid w:val="007B7B3F"/>
    <w:rsid w:val="007C119F"/>
    <w:rsid w:val="007C2C33"/>
    <w:rsid w:val="007C38F0"/>
    <w:rsid w:val="007C6D5D"/>
    <w:rsid w:val="007C7F7D"/>
    <w:rsid w:val="007D1732"/>
    <w:rsid w:val="007D1ED1"/>
    <w:rsid w:val="007D2350"/>
    <w:rsid w:val="007D32A5"/>
    <w:rsid w:val="007D3E07"/>
    <w:rsid w:val="007D54DE"/>
    <w:rsid w:val="007D594F"/>
    <w:rsid w:val="007D6E90"/>
    <w:rsid w:val="007D777B"/>
    <w:rsid w:val="007D7920"/>
    <w:rsid w:val="007D7DFC"/>
    <w:rsid w:val="007E02CB"/>
    <w:rsid w:val="007E1127"/>
    <w:rsid w:val="007E12A0"/>
    <w:rsid w:val="007E372A"/>
    <w:rsid w:val="007E3A3F"/>
    <w:rsid w:val="007E4C72"/>
    <w:rsid w:val="007E505F"/>
    <w:rsid w:val="007E535A"/>
    <w:rsid w:val="007E65A5"/>
    <w:rsid w:val="007E7570"/>
    <w:rsid w:val="007F0EA0"/>
    <w:rsid w:val="007F13B5"/>
    <w:rsid w:val="007F260C"/>
    <w:rsid w:val="007F30B4"/>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A69"/>
    <w:rsid w:val="00807021"/>
    <w:rsid w:val="008116B5"/>
    <w:rsid w:val="00813226"/>
    <w:rsid w:val="0081393B"/>
    <w:rsid w:val="0081420D"/>
    <w:rsid w:val="00814E5F"/>
    <w:rsid w:val="00815295"/>
    <w:rsid w:val="00815E05"/>
    <w:rsid w:val="00816EA8"/>
    <w:rsid w:val="0081722D"/>
    <w:rsid w:val="008175BA"/>
    <w:rsid w:val="00821ECE"/>
    <w:rsid w:val="00821F09"/>
    <w:rsid w:val="00822852"/>
    <w:rsid w:val="008236DF"/>
    <w:rsid w:val="008237BB"/>
    <w:rsid w:val="00824244"/>
    <w:rsid w:val="00825C64"/>
    <w:rsid w:val="008274F3"/>
    <w:rsid w:val="00827770"/>
    <w:rsid w:val="00830F00"/>
    <w:rsid w:val="008321BC"/>
    <w:rsid w:val="008322BB"/>
    <w:rsid w:val="0083301D"/>
    <w:rsid w:val="008336B4"/>
    <w:rsid w:val="0083554C"/>
    <w:rsid w:val="00835F75"/>
    <w:rsid w:val="00841033"/>
    <w:rsid w:val="00842A39"/>
    <w:rsid w:val="008431F8"/>
    <w:rsid w:val="00844652"/>
    <w:rsid w:val="0084524B"/>
    <w:rsid w:val="008452C6"/>
    <w:rsid w:val="00845BD7"/>
    <w:rsid w:val="00846A37"/>
    <w:rsid w:val="00846DEC"/>
    <w:rsid w:val="008476CC"/>
    <w:rsid w:val="0084787C"/>
    <w:rsid w:val="008501AB"/>
    <w:rsid w:val="0085038D"/>
    <w:rsid w:val="008507BF"/>
    <w:rsid w:val="008515D8"/>
    <w:rsid w:val="00851F41"/>
    <w:rsid w:val="008537FE"/>
    <w:rsid w:val="00853C3C"/>
    <w:rsid w:val="00860140"/>
    <w:rsid w:val="00860BCA"/>
    <w:rsid w:val="008613BE"/>
    <w:rsid w:val="008625C4"/>
    <w:rsid w:val="00862D77"/>
    <w:rsid w:val="0086339F"/>
    <w:rsid w:val="00866D26"/>
    <w:rsid w:val="00867E66"/>
    <w:rsid w:val="00867FB7"/>
    <w:rsid w:val="00872612"/>
    <w:rsid w:val="0087395D"/>
    <w:rsid w:val="00876796"/>
    <w:rsid w:val="0087697B"/>
    <w:rsid w:val="00876E7A"/>
    <w:rsid w:val="00876F5A"/>
    <w:rsid w:val="008814DC"/>
    <w:rsid w:val="00881730"/>
    <w:rsid w:val="008833B2"/>
    <w:rsid w:val="008845E3"/>
    <w:rsid w:val="0088706E"/>
    <w:rsid w:val="00887508"/>
    <w:rsid w:val="00887AB3"/>
    <w:rsid w:val="00887CAB"/>
    <w:rsid w:val="00890BC6"/>
    <w:rsid w:val="00891AA3"/>
    <w:rsid w:val="0089273B"/>
    <w:rsid w:val="008936CC"/>
    <w:rsid w:val="008939BA"/>
    <w:rsid w:val="0089460B"/>
    <w:rsid w:val="00894B81"/>
    <w:rsid w:val="008950D6"/>
    <w:rsid w:val="008950E4"/>
    <w:rsid w:val="00895D7D"/>
    <w:rsid w:val="00895E13"/>
    <w:rsid w:val="00896BA6"/>
    <w:rsid w:val="008A0DD3"/>
    <w:rsid w:val="008A0F13"/>
    <w:rsid w:val="008A1F9F"/>
    <w:rsid w:val="008A3C64"/>
    <w:rsid w:val="008A4D34"/>
    <w:rsid w:val="008A62AF"/>
    <w:rsid w:val="008B02D5"/>
    <w:rsid w:val="008B0F4A"/>
    <w:rsid w:val="008B31D5"/>
    <w:rsid w:val="008B4330"/>
    <w:rsid w:val="008B488E"/>
    <w:rsid w:val="008B7F5D"/>
    <w:rsid w:val="008C29A7"/>
    <w:rsid w:val="008C33F7"/>
    <w:rsid w:val="008C4072"/>
    <w:rsid w:val="008C665D"/>
    <w:rsid w:val="008C7322"/>
    <w:rsid w:val="008D0B54"/>
    <w:rsid w:val="008D2F6A"/>
    <w:rsid w:val="008D521F"/>
    <w:rsid w:val="008D5233"/>
    <w:rsid w:val="008D5CD4"/>
    <w:rsid w:val="008E02A8"/>
    <w:rsid w:val="008E246E"/>
    <w:rsid w:val="008E29C7"/>
    <w:rsid w:val="008E3CC2"/>
    <w:rsid w:val="008E59A4"/>
    <w:rsid w:val="008E64D6"/>
    <w:rsid w:val="008E6F45"/>
    <w:rsid w:val="008E7BE9"/>
    <w:rsid w:val="008F03C1"/>
    <w:rsid w:val="008F0EB3"/>
    <w:rsid w:val="008F28D5"/>
    <w:rsid w:val="008F2FD4"/>
    <w:rsid w:val="008F32CD"/>
    <w:rsid w:val="008F65E4"/>
    <w:rsid w:val="008F7EBC"/>
    <w:rsid w:val="00900696"/>
    <w:rsid w:val="009014DE"/>
    <w:rsid w:val="009024E5"/>
    <w:rsid w:val="009038D9"/>
    <w:rsid w:val="00905674"/>
    <w:rsid w:val="00907EC8"/>
    <w:rsid w:val="009100FD"/>
    <w:rsid w:val="00912512"/>
    <w:rsid w:val="009136D7"/>
    <w:rsid w:val="00914766"/>
    <w:rsid w:val="009156EA"/>
    <w:rsid w:val="0091593C"/>
    <w:rsid w:val="00915A6E"/>
    <w:rsid w:val="009176DB"/>
    <w:rsid w:val="00917E78"/>
    <w:rsid w:val="009200E9"/>
    <w:rsid w:val="00922C1E"/>
    <w:rsid w:val="00923A48"/>
    <w:rsid w:val="00924C74"/>
    <w:rsid w:val="00925015"/>
    <w:rsid w:val="00925D1F"/>
    <w:rsid w:val="00926868"/>
    <w:rsid w:val="00927FE7"/>
    <w:rsid w:val="0093046A"/>
    <w:rsid w:val="0093147B"/>
    <w:rsid w:val="00934B4B"/>
    <w:rsid w:val="0093529F"/>
    <w:rsid w:val="00935B0B"/>
    <w:rsid w:val="00936877"/>
    <w:rsid w:val="00937337"/>
    <w:rsid w:val="009415D3"/>
    <w:rsid w:val="00941BB0"/>
    <w:rsid w:val="00944005"/>
    <w:rsid w:val="00944084"/>
    <w:rsid w:val="0094430E"/>
    <w:rsid w:val="00946005"/>
    <w:rsid w:val="0094690E"/>
    <w:rsid w:val="009469C0"/>
    <w:rsid w:val="009509CB"/>
    <w:rsid w:val="00951DAD"/>
    <w:rsid w:val="00952EA4"/>
    <w:rsid w:val="00953B5C"/>
    <w:rsid w:val="00953E95"/>
    <w:rsid w:val="00954222"/>
    <w:rsid w:val="009548B6"/>
    <w:rsid w:val="0095521D"/>
    <w:rsid w:val="009609FA"/>
    <w:rsid w:val="00960FC0"/>
    <w:rsid w:val="00961A8F"/>
    <w:rsid w:val="00961E66"/>
    <w:rsid w:val="0096361B"/>
    <w:rsid w:val="00963695"/>
    <w:rsid w:val="00966A3D"/>
    <w:rsid w:val="009670F9"/>
    <w:rsid w:val="00971829"/>
    <w:rsid w:val="009723F9"/>
    <w:rsid w:val="0097320C"/>
    <w:rsid w:val="0097424C"/>
    <w:rsid w:val="0097446F"/>
    <w:rsid w:val="009751AC"/>
    <w:rsid w:val="00975CFF"/>
    <w:rsid w:val="00982151"/>
    <w:rsid w:val="009828CF"/>
    <w:rsid w:val="00983767"/>
    <w:rsid w:val="009837E2"/>
    <w:rsid w:val="00983AE3"/>
    <w:rsid w:val="00983DAD"/>
    <w:rsid w:val="0098632D"/>
    <w:rsid w:val="009875ED"/>
    <w:rsid w:val="009876FD"/>
    <w:rsid w:val="00987A1E"/>
    <w:rsid w:val="0099272B"/>
    <w:rsid w:val="0099442B"/>
    <w:rsid w:val="009A2021"/>
    <w:rsid w:val="009A2A28"/>
    <w:rsid w:val="009A4257"/>
    <w:rsid w:val="009A6A50"/>
    <w:rsid w:val="009B0BB9"/>
    <w:rsid w:val="009B141E"/>
    <w:rsid w:val="009B3171"/>
    <w:rsid w:val="009B382F"/>
    <w:rsid w:val="009B401C"/>
    <w:rsid w:val="009B5572"/>
    <w:rsid w:val="009C0478"/>
    <w:rsid w:val="009C05F2"/>
    <w:rsid w:val="009C1E7E"/>
    <w:rsid w:val="009C2A7F"/>
    <w:rsid w:val="009C2E45"/>
    <w:rsid w:val="009C4C6E"/>
    <w:rsid w:val="009C527B"/>
    <w:rsid w:val="009C559C"/>
    <w:rsid w:val="009C67B4"/>
    <w:rsid w:val="009C7299"/>
    <w:rsid w:val="009D094B"/>
    <w:rsid w:val="009D0FE0"/>
    <w:rsid w:val="009D2828"/>
    <w:rsid w:val="009D5615"/>
    <w:rsid w:val="009D5C28"/>
    <w:rsid w:val="009E1076"/>
    <w:rsid w:val="009E12E9"/>
    <w:rsid w:val="009E2D4C"/>
    <w:rsid w:val="009E388E"/>
    <w:rsid w:val="009E3F93"/>
    <w:rsid w:val="009E554E"/>
    <w:rsid w:val="009E5C7E"/>
    <w:rsid w:val="009E5CE7"/>
    <w:rsid w:val="009E6035"/>
    <w:rsid w:val="009E6C50"/>
    <w:rsid w:val="009E7F24"/>
    <w:rsid w:val="009F097F"/>
    <w:rsid w:val="009F23E9"/>
    <w:rsid w:val="009F3516"/>
    <w:rsid w:val="009F3A45"/>
    <w:rsid w:val="009F43C3"/>
    <w:rsid w:val="009F44C8"/>
    <w:rsid w:val="00A00096"/>
    <w:rsid w:val="00A01BF5"/>
    <w:rsid w:val="00A02539"/>
    <w:rsid w:val="00A02F84"/>
    <w:rsid w:val="00A039F9"/>
    <w:rsid w:val="00A045A0"/>
    <w:rsid w:val="00A067C7"/>
    <w:rsid w:val="00A06EB1"/>
    <w:rsid w:val="00A07936"/>
    <w:rsid w:val="00A10A24"/>
    <w:rsid w:val="00A112BC"/>
    <w:rsid w:val="00A11506"/>
    <w:rsid w:val="00A12864"/>
    <w:rsid w:val="00A128B2"/>
    <w:rsid w:val="00A12F3B"/>
    <w:rsid w:val="00A13581"/>
    <w:rsid w:val="00A14310"/>
    <w:rsid w:val="00A14455"/>
    <w:rsid w:val="00A17E51"/>
    <w:rsid w:val="00A2336D"/>
    <w:rsid w:val="00A24367"/>
    <w:rsid w:val="00A24F4B"/>
    <w:rsid w:val="00A262BA"/>
    <w:rsid w:val="00A26438"/>
    <w:rsid w:val="00A266DC"/>
    <w:rsid w:val="00A2758B"/>
    <w:rsid w:val="00A3088D"/>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9D0"/>
    <w:rsid w:val="00A51AE4"/>
    <w:rsid w:val="00A52429"/>
    <w:rsid w:val="00A529A4"/>
    <w:rsid w:val="00A52C02"/>
    <w:rsid w:val="00A55222"/>
    <w:rsid w:val="00A558F3"/>
    <w:rsid w:val="00A55CDB"/>
    <w:rsid w:val="00A56B49"/>
    <w:rsid w:val="00A60C74"/>
    <w:rsid w:val="00A623EE"/>
    <w:rsid w:val="00A64591"/>
    <w:rsid w:val="00A64D8F"/>
    <w:rsid w:val="00A65B46"/>
    <w:rsid w:val="00A672C0"/>
    <w:rsid w:val="00A672C9"/>
    <w:rsid w:val="00A70384"/>
    <w:rsid w:val="00A70FD5"/>
    <w:rsid w:val="00A71942"/>
    <w:rsid w:val="00A72C1F"/>
    <w:rsid w:val="00A72C8F"/>
    <w:rsid w:val="00A72E52"/>
    <w:rsid w:val="00A74569"/>
    <w:rsid w:val="00A74EF8"/>
    <w:rsid w:val="00A765BA"/>
    <w:rsid w:val="00A76622"/>
    <w:rsid w:val="00A7685E"/>
    <w:rsid w:val="00A778B4"/>
    <w:rsid w:val="00A817FA"/>
    <w:rsid w:val="00A84928"/>
    <w:rsid w:val="00A85311"/>
    <w:rsid w:val="00A85C65"/>
    <w:rsid w:val="00A86593"/>
    <w:rsid w:val="00A91A62"/>
    <w:rsid w:val="00A9343F"/>
    <w:rsid w:val="00A949C6"/>
    <w:rsid w:val="00A94D70"/>
    <w:rsid w:val="00A97820"/>
    <w:rsid w:val="00AA0BB6"/>
    <w:rsid w:val="00AA0F6B"/>
    <w:rsid w:val="00AA1317"/>
    <w:rsid w:val="00AA1437"/>
    <w:rsid w:val="00AA194A"/>
    <w:rsid w:val="00AA1F52"/>
    <w:rsid w:val="00AA2D43"/>
    <w:rsid w:val="00AA39D0"/>
    <w:rsid w:val="00AA3BC4"/>
    <w:rsid w:val="00AA41F3"/>
    <w:rsid w:val="00AA6EBF"/>
    <w:rsid w:val="00AB242C"/>
    <w:rsid w:val="00AB253F"/>
    <w:rsid w:val="00AB4F02"/>
    <w:rsid w:val="00AB66A9"/>
    <w:rsid w:val="00AB6AEE"/>
    <w:rsid w:val="00AB6C99"/>
    <w:rsid w:val="00AC0CDB"/>
    <w:rsid w:val="00AC12AF"/>
    <w:rsid w:val="00AC2799"/>
    <w:rsid w:val="00AC29CC"/>
    <w:rsid w:val="00AC598C"/>
    <w:rsid w:val="00AC600D"/>
    <w:rsid w:val="00AD0C21"/>
    <w:rsid w:val="00AD0DAF"/>
    <w:rsid w:val="00AD1B25"/>
    <w:rsid w:val="00AD409B"/>
    <w:rsid w:val="00AD40BB"/>
    <w:rsid w:val="00AD43C0"/>
    <w:rsid w:val="00AD4565"/>
    <w:rsid w:val="00AD4997"/>
    <w:rsid w:val="00AE008A"/>
    <w:rsid w:val="00AE014B"/>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3B1"/>
    <w:rsid w:val="00B01DD9"/>
    <w:rsid w:val="00B02341"/>
    <w:rsid w:val="00B03FED"/>
    <w:rsid w:val="00B04983"/>
    <w:rsid w:val="00B05CBC"/>
    <w:rsid w:val="00B0680D"/>
    <w:rsid w:val="00B07A37"/>
    <w:rsid w:val="00B07D75"/>
    <w:rsid w:val="00B10618"/>
    <w:rsid w:val="00B10E42"/>
    <w:rsid w:val="00B11131"/>
    <w:rsid w:val="00B11DF4"/>
    <w:rsid w:val="00B127DC"/>
    <w:rsid w:val="00B1341B"/>
    <w:rsid w:val="00B13EED"/>
    <w:rsid w:val="00B14F36"/>
    <w:rsid w:val="00B1524F"/>
    <w:rsid w:val="00B16DB9"/>
    <w:rsid w:val="00B2103E"/>
    <w:rsid w:val="00B22D01"/>
    <w:rsid w:val="00B24168"/>
    <w:rsid w:val="00B24564"/>
    <w:rsid w:val="00B24A4C"/>
    <w:rsid w:val="00B25491"/>
    <w:rsid w:val="00B2555E"/>
    <w:rsid w:val="00B255DA"/>
    <w:rsid w:val="00B26362"/>
    <w:rsid w:val="00B269EA"/>
    <w:rsid w:val="00B26A8D"/>
    <w:rsid w:val="00B279A2"/>
    <w:rsid w:val="00B27F23"/>
    <w:rsid w:val="00B30A0D"/>
    <w:rsid w:val="00B30EF3"/>
    <w:rsid w:val="00B32C96"/>
    <w:rsid w:val="00B330A7"/>
    <w:rsid w:val="00B33A5F"/>
    <w:rsid w:val="00B34C4C"/>
    <w:rsid w:val="00B372CA"/>
    <w:rsid w:val="00B43358"/>
    <w:rsid w:val="00B43A29"/>
    <w:rsid w:val="00B43E85"/>
    <w:rsid w:val="00B45078"/>
    <w:rsid w:val="00B46835"/>
    <w:rsid w:val="00B46BF8"/>
    <w:rsid w:val="00B46E8D"/>
    <w:rsid w:val="00B47746"/>
    <w:rsid w:val="00B50795"/>
    <w:rsid w:val="00B52EBC"/>
    <w:rsid w:val="00B53599"/>
    <w:rsid w:val="00B56D2F"/>
    <w:rsid w:val="00B57109"/>
    <w:rsid w:val="00B6041D"/>
    <w:rsid w:val="00B61DA4"/>
    <w:rsid w:val="00B654ED"/>
    <w:rsid w:val="00B66EFC"/>
    <w:rsid w:val="00B67FB6"/>
    <w:rsid w:val="00B70C94"/>
    <w:rsid w:val="00B7149D"/>
    <w:rsid w:val="00B71F89"/>
    <w:rsid w:val="00B72275"/>
    <w:rsid w:val="00B728E0"/>
    <w:rsid w:val="00B72E1C"/>
    <w:rsid w:val="00B753C1"/>
    <w:rsid w:val="00B75E42"/>
    <w:rsid w:val="00B77262"/>
    <w:rsid w:val="00B77335"/>
    <w:rsid w:val="00B775FC"/>
    <w:rsid w:val="00B77E5C"/>
    <w:rsid w:val="00B821C4"/>
    <w:rsid w:val="00B83324"/>
    <w:rsid w:val="00B8339A"/>
    <w:rsid w:val="00B849C9"/>
    <w:rsid w:val="00B8561E"/>
    <w:rsid w:val="00B856BB"/>
    <w:rsid w:val="00B86C47"/>
    <w:rsid w:val="00B87AFB"/>
    <w:rsid w:val="00B911F2"/>
    <w:rsid w:val="00B92D95"/>
    <w:rsid w:val="00B93FD9"/>
    <w:rsid w:val="00B94D30"/>
    <w:rsid w:val="00B9688D"/>
    <w:rsid w:val="00B97E31"/>
    <w:rsid w:val="00BA08AA"/>
    <w:rsid w:val="00BA1921"/>
    <w:rsid w:val="00BA4AA0"/>
    <w:rsid w:val="00BA52C0"/>
    <w:rsid w:val="00BA5929"/>
    <w:rsid w:val="00BA679B"/>
    <w:rsid w:val="00BA6E0C"/>
    <w:rsid w:val="00BA749A"/>
    <w:rsid w:val="00BA791F"/>
    <w:rsid w:val="00BB1713"/>
    <w:rsid w:val="00BB306F"/>
    <w:rsid w:val="00BB30BE"/>
    <w:rsid w:val="00BB3660"/>
    <w:rsid w:val="00BB397D"/>
    <w:rsid w:val="00BB3C9D"/>
    <w:rsid w:val="00BB6101"/>
    <w:rsid w:val="00BB6E2C"/>
    <w:rsid w:val="00BC0A70"/>
    <w:rsid w:val="00BC0CCA"/>
    <w:rsid w:val="00BC52FE"/>
    <w:rsid w:val="00BC5B27"/>
    <w:rsid w:val="00BD059F"/>
    <w:rsid w:val="00BD09A1"/>
    <w:rsid w:val="00BD0DF6"/>
    <w:rsid w:val="00BE05D3"/>
    <w:rsid w:val="00BE05D9"/>
    <w:rsid w:val="00BE0648"/>
    <w:rsid w:val="00BE0E43"/>
    <w:rsid w:val="00BE260D"/>
    <w:rsid w:val="00BE3186"/>
    <w:rsid w:val="00BE445F"/>
    <w:rsid w:val="00BE4F88"/>
    <w:rsid w:val="00BE5D30"/>
    <w:rsid w:val="00BE5DA2"/>
    <w:rsid w:val="00BE76F4"/>
    <w:rsid w:val="00BE790F"/>
    <w:rsid w:val="00BF05F1"/>
    <w:rsid w:val="00BF1013"/>
    <w:rsid w:val="00BF11EB"/>
    <w:rsid w:val="00BF234C"/>
    <w:rsid w:val="00BF2900"/>
    <w:rsid w:val="00BF3245"/>
    <w:rsid w:val="00BF3514"/>
    <w:rsid w:val="00BF4027"/>
    <w:rsid w:val="00BF48BB"/>
    <w:rsid w:val="00BF4C96"/>
    <w:rsid w:val="00BF5E3E"/>
    <w:rsid w:val="00BF6972"/>
    <w:rsid w:val="00BF7809"/>
    <w:rsid w:val="00BF7BFD"/>
    <w:rsid w:val="00BF7E08"/>
    <w:rsid w:val="00C00694"/>
    <w:rsid w:val="00C01C7E"/>
    <w:rsid w:val="00C02611"/>
    <w:rsid w:val="00C02F9F"/>
    <w:rsid w:val="00C040FC"/>
    <w:rsid w:val="00C052E7"/>
    <w:rsid w:val="00C0574D"/>
    <w:rsid w:val="00C074CB"/>
    <w:rsid w:val="00C10214"/>
    <w:rsid w:val="00C105AE"/>
    <w:rsid w:val="00C118AE"/>
    <w:rsid w:val="00C12C5E"/>
    <w:rsid w:val="00C12E37"/>
    <w:rsid w:val="00C13216"/>
    <w:rsid w:val="00C137DC"/>
    <w:rsid w:val="00C13A0F"/>
    <w:rsid w:val="00C14FDE"/>
    <w:rsid w:val="00C17224"/>
    <w:rsid w:val="00C17A13"/>
    <w:rsid w:val="00C21643"/>
    <w:rsid w:val="00C2290D"/>
    <w:rsid w:val="00C23259"/>
    <w:rsid w:val="00C23E24"/>
    <w:rsid w:val="00C24BCD"/>
    <w:rsid w:val="00C24C9F"/>
    <w:rsid w:val="00C25F38"/>
    <w:rsid w:val="00C25FF3"/>
    <w:rsid w:val="00C26046"/>
    <w:rsid w:val="00C30DDF"/>
    <w:rsid w:val="00C312A3"/>
    <w:rsid w:val="00C317A0"/>
    <w:rsid w:val="00C33473"/>
    <w:rsid w:val="00C334D4"/>
    <w:rsid w:val="00C3373C"/>
    <w:rsid w:val="00C33905"/>
    <w:rsid w:val="00C3571E"/>
    <w:rsid w:val="00C421C9"/>
    <w:rsid w:val="00C44993"/>
    <w:rsid w:val="00C45346"/>
    <w:rsid w:val="00C46CE7"/>
    <w:rsid w:val="00C50AE2"/>
    <w:rsid w:val="00C50D3F"/>
    <w:rsid w:val="00C52DB0"/>
    <w:rsid w:val="00C53723"/>
    <w:rsid w:val="00C549C5"/>
    <w:rsid w:val="00C56139"/>
    <w:rsid w:val="00C5647F"/>
    <w:rsid w:val="00C56AB6"/>
    <w:rsid w:val="00C5788F"/>
    <w:rsid w:val="00C57BF2"/>
    <w:rsid w:val="00C6184D"/>
    <w:rsid w:val="00C618F8"/>
    <w:rsid w:val="00C63DC2"/>
    <w:rsid w:val="00C65900"/>
    <w:rsid w:val="00C66879"/>
    <w:rsid w:val="00C70146"/>
    <w:rsid w:val="00C71D69"/>
    <w:rsid w:val="00C72483"/>
    <w:rsid w:val="00C72A6B"/>
    <w:rsid w:val="00C75DCC"/>
    <w:rsid w:val="00C75EE6"/>
    <w:rsid w:val="00C76EDD"/>
    <w:rsid w:val="00C77044"/>
    <w:rsid w:val="00C775DE"/>
    <w:rsid w:val="00C80398"/>
    <w:rsid w:val="00C804B1"/>
    <w:rsid w:val="00C820C8"/>
    <w:rsid w:val="00C82E66"/>
    <w:rsid w:val="00C83C28"/>
    <w:rsid w:val="00C843D3"/>
    <w:rsid w:val="00C84A4B"/>
    <w:rsid w:val="00C84D82"/>
    <w:rsid w:val="00C85FE4"/>
    <w:rsid w:val="00C861A3"/>
    <w:rsid w:val="00C87B0A"/>
    <w:rsid w:val="00C907CA"/>
    <w:rsid w:val="00C90C89"/>
    <w:rsid w:val="00C90EC2"/>
    <w:rsid w:val="00C91F92"/>
    <w:rsid w:val="00C920F3"/>
    <w:rsid w:val="00C92419"/>
    <w:rsid w:val="00C93F25"/>
    <w:rsid w:val="00C9617E"/>
    <w:rsid w:val="00CA0619"/>
    <w:rsid w:val="00CA0AB3"/>
    <w:rsid w:val="00CA1534"/>
    <w:rsid w:val="00CA2221"/>
    <w:rsid w:val="00CA2BD8"/>
    <w:rsid w:val="00CA4F77"/>
    <w:rsid w:val="00CA50F4"/>
    <w:rsid w:val="00CA52E9"/>
    <w:rsid w:val="00CA7317"/>
    <w:rsid w:val="00CA785A"/>
    <w:rsid w:val="00CA7880"/>
    <w:rsid w:val="00CA7D73"/>
    <w:rsid w:val="00CA7EBB"/>
    <w:rsid w:val="00CB0CDB"/>
    <w:rsid w:val="00CB2EA3"/>
    <w:rsid w:val="00CB5244"/>
    <w:rsid w:val="00CB5A5F"/>
    <w:rsid w:val="00CB6609"/>
    <w:rsid w:val="00CB6997"/>
    <w:rsid w:val="00CB7F58"/>
    <w:rsid w:val="00CC00BA"/>
    <w:rsid w:val="00CC0C28"/>
    <w:rsid w:val="00CC168C"/>
    <w:rsid w:val="00CC1890"/>
    <w:rsid w:val="00CC20D6"/>
    <w:rsid w:val="00CC3B73"/>
    <w:rsid w:val="00CC422F"/>
    <w:rsid w:val="00CC7FBC"/>
    <w:rsid w:val="00CD13FE"/>
    <w:rsid w:val="00CD165E"/>
    <w:rsid w:val="00CD1797"/>
    <w:rsid w:val="00CD208D"/>
    <w:rsid w:val="00CD26CD"/>
    <w:rsid w:val="00CD38F9"/>
    <w:rsid w:val="00CD4991"/>
    <w:rsid w:val="00CD566B"/>
    <w:rsid w:val="00CD579B"/>
    <w:rsid w:val="00CD59D6"/>
    <w:rsid w:val="00CD5FF0"/>
    <w:rsid w:val="00CD6224"/>
    <w:rsid w:val="00CD6AF5"/>
    <w:rsid w:val="00CD7E00"/>
    <w:rsid w:val="00CE20E5"/>
    <w:rsid w:val="00CE2599"/>
    <w:rsid w:val="00CE299F"/>
    <w:rsid w:val="00CE2BF5"/>
    <w:rsid w:val="00CE2E6E"/>
    <w:rsid w:val="00CE3C77"/>
    <w:rsid w:val="00CE453D"/>
    <w:rsid w:val="00CE46F7"/>
    <w:rsid w:val="00CE5BE6"/>
    <w:rsid w:val="00CE7717"/>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4BEF"/>
    <w:rsid w:val="00D15E40"/>
    <w:rsid w:val="00D16E80"/>
    <w:rsid w:val="00D174F5"/>
    <w:rsid w:val="00D17D94"/>
    <w:rsid w:val="00D21346"/>
    <w:rsid w:val="00D21561"/>
    <w:rsid w:val="00D2182E"/>
    <w:rsid w:val="00D21BE0"/>
    <w:rsid w:val="00D21DF6"/>
    <w:rsid w:val="00D2237B"/>
    <w:rsid w:val="00D22EC2"/>
    <w:rsid w:val="00D23936"/>
    <w:rsid w:val="00D2487F"/>
    <w:rsid w:val="00D24DF6"/>
    <w:rsid w:val="00D26FE5"/>
    <w:rsid w:val="00D27633"/>
    <w:rsid w:val="00D27AF4"/>
    <w:rsid w:val="00D30E01"/>
    <w:rsid w:val="00D3122C"/>
    <w:rsid w:val="00D313C0"/>
    <w:rsid w:val="00D330D9"/>
    <w:rsid w:val="00D33933"/>
    <w:rsid w:val="00D362DB"/>
    <w:rsid w:val="00D36C7C"/>
    <w:rsid w:val="00D371F9"/>
    <w:rsid w:val="00D37BBE"/>
    <w:rsid w:val="00D41615"/>
    <w:rsid w:val="00D416B1"/>
    <w:rsid w:val="00D41A23"/>
    <w:rsid w:val="00D41DEF"/>
    <w:rsid w:val="00D41EBE"/>
    <w:rsid w:val="00D41EC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461E"/>
    <w:rsid w:val="00D65F9C"/>
    <w:rsid w:val="00D6627B"/>
    <w:rsid w:val="00D66296"/>
    <w:rsid w:val="00D677E5"/>
    <w:rsid w:val="00D70738"/>
    <w:rsid w:val="00D725D4"/>
    <w:rsid w:val="00D7447C"/>
    <w:rsid w:val="00D778D2"/>
    <w:rsid w:val="00D80CA5"/>
    <w:rsid w:val="00D811F0"/>
    <w:rsid w:val="00D8164C"/>
    <w:rsid w:val="00D81A00"/>
    <w:rsid w:val="00D83255"/>
    <w:rsid w:val="00D83C02"/>
    <w:rsid w:val="00D840B9"/>
    <w:rsid w:val="00D85108"/>
    <w:rsid w:val="00D856A1"/>
    <w:rsid w:val="00D86A2C"/>
    <w:rsid w:val="00D87261"/>
    <w:rsid w:val="00D91033"/>
    <w:rsid w:val="00D9269B"/>
    <w:rsid w:val="00D92CC0"/>
    <w:rsid w:val="00D938B6"/>
    <w:rsid w:val="00D94925"/>
    <w:rsid w:val="00D96EAA"/>
    <w:rsid w:val="00D96F6B"/>
    <w:rsid w:val="00D97758"/>
    <w:rsid w:val="00D97F2F"/>
    <w:rsid w:val="00DA0B96"/>
    <w:rsid w:val="00DA0EA8"/>
    <w:rsid w:val="00DA1252"/>
    <w:rsid w:val="00DA2C17"/>
    <w:rsid w:val="00DA44C6"/>
    <w:rsid w:val="00DA4543"/>
    <w:rsid w:val="00DA5663"/>
    <w:rsid w:val="00DA58E4"/>
    <w:rsid w:val="00DA5AB6"/>
    <w:rsid w:val="00DA7929"/>
    <w:rsid w:val="00DA7E80"/>
    <w:rsid w:val="00DB004F"/>
    <w:rsid w:val="00DB21FB"/>
    <w:rsid w:val="00DB2E0E"/>
    <w:rsid w:val="00DB3016"/>
    <w:rsid w:val="00DB43E5"/>
    <w:rsid w:val="00DB61AC"/>
    <w:rsid w:val="00DB65ED"/>
    <w:rsid w:val="00DB686F"/>
    <w:rsid w:val="00DB7FC0"/>
    <w:rsid w:val="00DC18BE"/>
    <w:rsid w:val="00DC22AE"/>
    <w:rsid w:val="00DC2AD9"/>
    <w:rsid w:val="00DC2AFD"/>
    <w:rsid w:val="00DC2CAA"/>
    <w:rsid w:val="00DC4160"/>
    <w:rsid w:val="00DC5DA9"/>
    <w:rsid w:val="00DC78CC"/>
    <w:rsid w:val="00DD22B4"/>
    <w:rsid w:val="00DD36BF"/>
    <w:rsid w:val="00DD530C"/>
    <w:rsid w:val="00DD6395"/>
    <w:rsid w:val="00DE079A"/>
    <w:rsid w:val="00DE129F"/>
    <w:rsid w:val="00DE50C0"/>
    <w:rsid w:val="00DE69F0"/>
    <w:rsid w:val="00DE6D5D"/>
    <w:rsid w:val="00DE7E7F"/>
    <w:rsid w:val="00DF15BF"/>
    <w:rsid w:val="00DF1D43"/>
    <w:rsid w:val="00DF2D9D"/>
    <w:rsid w:val="00DF426D"/>
    <w:rsid w:val="00DF5674"/>
    <w:rsid w:val="00DF6545"/>
    <w:rsid w:val="00DF7CC1"/>
    <w:rsid w:val="00DF7FE9"/>
    <w:rsid w:val="00E00B21"/>
    <w:rsid w:val="00E0310B"/>
    <w:rsid w:val="00E03226"/>
    <w:rsid w:val="00E053AC"/>
    <w:rsid w:val="00E0565D"/>
    <w:rsid w:val="00E05F59"/>
    <w:rsid w:val="00E07256"/>
    <w:rsid w:val="00E1109F"/>
    <w:rsid w:val="00E115CF"/>
    <w:rsid w:val="00E129BE"/>
    <w:rsid w:val="00E131D1"/>
    <w:rsid w:val="00E1327D"/>
    <w:rsid w:val="00E14B7D"/>
    <w:rsid w:val="00E159B8"/>
    <w:rsid w:val="00E17B84"/>
    <w:rsid w:val="00E17F7B"/>
    <w:rsid w:val="00E212F6"/>
    <w:rsid w:val="00E216F8"/>
    <w:rsid w:val="00E21EEA"/>
    <w:rsid w:val="00E228F8"/>
    <w:rsid w:val="00E23957"/>
    <w:rsid w:val="00E23D81"/>
    <w:rsid w:val="00E23DF9"/>
    <w:rsid w:val="00E251AF"/>
    <w:rsid w:val="00E27AA5"/>
    <w:rsid w:val="00E30776"/>
    <w:rsid w:val="00E31D67"/>
    <w:rsid w:val="00E323B0"/>
    <w:rsid w:val="00E3242B"/>
    <w:rsid w:val="00E32EE6"/>
    <w:rsid w:val="00E33A0F"/>
    <w:rsid w:val="00E34ABC"/>
    <w:rsid w:val="00E354A9"/>
    <w:rsid w:val="00E35D48"/>
    <w:rsid w:val="00E36236"/>
    <w:rsid w:val="00E408CA"/>
    <w:rsid w:val="00E418DD"/>
    <w:rsid w:val="00E43B7D"/>
    <w:rsid w:val="00E44BFF"/>
    <w:rsid w:val="00E45ED4"/>
    <w:rsid w:val="00E52D34"/>
    <w:rsid w:val="00E52F23"/>
    <w:rsid w:val="00E545FF"/>
    <w:rsid w:val="00E565C0"/>
    <w:rsid w:val="00E56696"/>
    <w:rsid w:val="00E6047F"/>
    <w:rsid w:val="00E62CDD"/>
    <w:rsid w:val="00E63C1A"/>
    <w:rsid w:val="00E64559"/>
    <w:rsid w:val="00E65A4B"/>
    <w:rsid w:val="00E70997"/>
    <w:rsid w:val="00E72928"/>
    <w:rsid w:val="00E72F03"/>
    <w:rsid w:val="00E739E0"/>
    <w:rsid w:val="00E74933"/>
    <w:rsid w:val="00E74E60"/>
    <w:rsid w:val="00E74F9F"/>
    <w:rsid w:val="00E763A4"/>
    <w:rsid w:val="00E76C73"/>
    <w:rsid w:val="00E77DAE"/>
    <w:rsid w:val="00E80345"/>
    <w:rsid w:val="00E80582"/>
    <w:rsid w:val="00E83AF5"/>
    <w:rsid w:val="00E83BAC"/>
    <w:rsid w:val="00E83C4E"/>
    <w:rsid w:val="00E8484E"/>
    <w:rsid w:val="00E857DF"/>
    <w:rsid w:val="00E85B1D"/>
    <w:rsid w:val="00E8725A"/>
    <w:rsid w:val="00E95D6F"/>
    <w:rsid w:val="00E9650D"/>
    <w:rsid w:val="00E96675"/>
    <w:rsid w:val="00E96BB4"/>
    <w:rsid w:val="00E9709B"/>
    <w:rsid w:val="00EA0ED1"/>
    <w:rsid w:val="00EA226F"/>
    <w:rsid w:val="00EA24C0"/>
    <w:rsid w:val="00EA3AEC"/>
    <w:rsid w:val="00EA3D80"/>
    <w:rsid w:val="00EA427B"/>
    <w:rsid w:val="00EA4828"/>
    <w:rsid w:val="00EA5FCA"/>
    <w:rsid w:val="00EB1CB3"/>
    <w:rsid w:val="00EB1F5E"/>
    <w:rsid w:val="00EB3A81"/>
    <w:rsid w:val="00EB5011"/>
    <w:rsid w:val="00EB639D"/>
    <w:rsid w:val="00EB7655"/>
    <w:rsid w:val="00EB786A"/>
    <w:rsid w:val="00EC0095"/>
    <w:rsid w:val="00EC1806"/>
    <w:rsid w:val="00EC2CDF"/>
    <w:rsid w:val="00EC36A1"/>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24A2"/>
    <w:rsid w:val="00EF3166"/>
    <w:rsid w:val="00EF52BB"/>
    <w:rsid w:val="00EF7350"/>
    <w:rsid w:val="00EF7D23"/>
    <w:rsid w:val="00F00635"/>
    <w:rsid w:val="00F0145D"/>
    <w:rsid w:val="00F020A9"/>
    <w:rsid w:val="00F023BF"/>
    <w:rsid w:val="00F026B8"/>
    <w:rsid w:val="00F02AFD"/>
    <w:rsid w:val="00F035CE"/>
    <w:rsid w:val="00F04BD5"/>
    <w:rsid w:val="00F05E46"/>
    <w:rsid w:val="00F05ECC"/>
    <w:rsid w:val="00F07F9D"/>
    <w:rsid w:val="00F1031D"/>
    <w:rsid w:val="00F10B32"/>
    <w:rsid w:val="00F11000"/>
    <w:rsid w:val="00F11A59"/>
    <w:rsid w:val="00F11B64"/>
    <w:rsid w:val="00F12047"/>
    <w:rsid w:val="00F13261"/>
    <w:rsid w:val="00F15734"/>
    <w:rsid w:val="00F16D25"/>
    <w:rsid w:val="00F213DD"/>
    <w:rsid w:val="00F23F44"/>
    <w:rsid w:val="00F246E7"/>
    <w:rsid w:val="00F27D65"/>
    <w:rsid w:val="00F27D6B"/>
    <w:rsid w:val="00F3049F"/>
    <w:rsid w:val="00F35096"/>
    <w:rsid w:val="00F36616"/>
    <w:rsid w:val="00F36F4B"/>
    <w:rsid w:val="00F40198"/>
    <w:rsid w:val="00F408AE"/>
    <w:rsid w:val="00F40A86"/>
    <w:rsid w:val="00F40C9F"/>
    <w:rsid w:val="00F42250"/>
    <w:rsid w:val="00F42386"/>
    <w:rsid w:val="00F427D7"/>
    <w:rsid w:val="00F440DB"/>
    <w:rsid w:val="00F441E5"/>
    <w:rsid w:val="00F45018"/>
    <w:rsid w:val="00F46863"/>
    <w:rsid w:val="00F47D0A"/>
    <w:rsid w:val="00F512F8"/>
    <w:rsid w:val="00F514A4"/>
    <w:rsid w:val="00F54BDF"/>
    <w:rsid w:val="00F54E12"/>
    <w:rsid w:val="00F57535"/>
    <w:rsid w:val="00F609DF"/>
    <w:rsid w:val="00F6291A"/>
    <w:rsid w:val="00F63732"/>
    <w:rsid w:val="00F6397F"/>
    <w:rsid w:val="00F63EE7"/>
    <w:rsid w:val="00F64E74"/>
    <w:rsid w:val="00F64FDD"/>
    <w:rsid w:val="00F65828"/>
    <w:rsid w:val="00F65834"/>
    <w:rsid w:val="00F661A4"/>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80A09"/>
    <w:rsid w:val="00F819E0"/>
    <w:rsid w:val="00F81A86"/>
    <w:rsid w:val="00F82461"/>
    <w:rsid w:val="00F8431D"/>
    <w:rsid w:val="00F84A5E"/>
    <w:rsid w:val="00F859E4"/>
    <w:rsid w:val="00F86637"/>
    <w:rsid w:val="00F87308"/>
    <w:rsid w:val="00F875C0"/>
    <w:rsid w:val="00F914AA"/>
    <w:rsid w:val="00F93445"/>
    <w:rsid w:val="00F93461"/>
    <w:rsid w:val="00F95046"/>
    <w:rsid w:val="00F967AE"/>
    <w:rsid w:val="00FA1409"/>
    <w:rsid w:val="00FA16F8"/>
    <w:rsid w:val="00FA1A39"/>
    <w:rsid w:val="00FA266E"/>
    <w:rsid w:val="00FA2986"/>
    <w:rsid w:val="00FA56DA"/>
    <w:rsid w:val="00FA72D8"/>
    <w:rsid w:val="00FA75E7"/>
    <w:rsid w:val="00FB2B71"/>
    <w:rsid w:val="00FB491D"/>
    <w:rsid w:val="00FB5A67"/>
    <w:rsid w:val="00FB7665"/>
    <w:rsid w:val="00FB7DA5"/>
    <w:rsid w:val="00FC29AA"/>
    <w:rsid w:val="00FC3477"/>
    <w:rsid w:val="00FC540E"/>
    <w:rsid w:val="00FC67DB"/>
    <w:rsid w:val="00FC69BE"/>
    <w:rsid w:val="00FC74C4"/>
    <w:rsid w:val="00FD0361"/>
    <w:rsid w:val="00FD0531"/>
    <w:rsid w:val="00FD1679"/>
    <w:rsid w:val="00FD2057"/>
    <w:rsid w:val="00FD6CD2"/>
    <w:rsid w:val="00FD703E"/>
    <w:rsid w:val="00FE4937"/>
    <w:rsid w:val="00FE590B"/>
    <w:rsid w:val="00FE6A1C"/>
    <w:rsid w:val="00FE772F"/>
    <w:rsid w:val="00FE7784"/>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0.pn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diagramQuickStyle" Target="diagrams/quickStyle1.xml"/><Relationship Id="rId41" Type="http://schemas.openxmlformats.org/officeDocument/2006/relationships/image" Target="media/image22.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0.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diagramLayout" Target="diagrams/layout1.xml"/><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31" Type="http://schemas.microsoft.com/office/2007/relationships/diagramDrawing" Target="diagrams/drawing1.xml"/><Relationship Id="rId44" Type="http://schemas.openxmlformats.org/officeDocument/2006/relationships/image" Target="media/image25.png"/><Relationship Id="rId52"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microsoft.com/office/2011/relationships/people" Target="people.xm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dgm:spPr/>
      <dgm:t>
        <a:bodyPr/>
        <a:lstStyle/>
        <a:p>
          <a:r>
            <a:rPr lang="pt-BR"/>
            <a:t>1. Introdução</a:t>
          </a:r>
        </a:p>
      </dgm:t>
    </dgm:pt>
    <dgm:pt modelId="{12BE1AFE-014A-4E4D-834B-0CC27288F3E7}" type="parTrans" cxnId="{C7A059C1-A9BA-4345-836F-E9D07662A93E}">
      <dgm:prSet/>
      <dgm:spPr/>
      <dgm:t>
        <a:bodyPr/>
        <a:lstStyle/>
        <a:p>
          <a:endParaRPr lang="pt-BR"/>
        </a:p>
      </dgm:t>
    </dgm:pt>
    <dgm:pt modelId="{574DCBAE-A4B5-450C-8D32-8D55F40E6BFF}" type="sibTrans" cxnId="{C7A059C1-A9BA-4345-836F-E9D07662A93E}">
      <dgm:prSet/>
      <dgm:spPr/>
      <dgm:t>
        <a:bodyPr/>
        <a:lstStyle/>
        <a:p>
          <a:endParaRPr lang="pt-BR"/>
        </a:p>
      </dgm:t>
    </dgm:pt>
    <dgm:pt modelId="{972FF8FD-4276-4379-9416-EF0AEBD430A7}">
      <dgm:prSet phldrT="[Texto]"/>
      <dgm:spPr/>
      <dgm:t>
        <a:bodyPr/>
        <a:lstStyle/>
        <a:p>
          <a:r>
            <a:rPr lang="pt-BR"/>
            <a:t>Questão de Pesquisa</a:t>
          </a:r>
        </a:p>
      </dgm:t>
    </dgm:pt>
    <dgm:pt modelId="{4DE07BB2-F6B5-4CB4-A357-811DC525ABBE}" type="parTrans" cxnId="{C5B93D43-8BEC-422B-A8B6-4C7FEFA8F6DA}">
      <dgm:prSet/>
      <dgm:spPr/>
      <dgm:t>
        <a:bodyPr/>
        <a:lstStyle/>
        <a:p>
          <a:endParaRPr lang="pt-BR"/>
        </a:p>
      </dgm:t>
    </dgm:pt>
    <dgm:pt modelId="{B0F98B26-6F4E-412B-9774-EA55C1E5E27A}" type="sibTrans" cxnId="{C5B93D43-8BEC-422B-A8B6-4C7FEFA8F6DA}">
      <dgm:prSet/>
      <dgm:spPr/>
      <dgm:t>
        <a:bodyPr/>
        <a:lstStyle/>
        <a:p>
          <a:endParaRPr lang="pt-BR"/>
        </a:p>
      </dgm:t>
    </dgm:pt>
    <dgm:pt modelId="{A3F14993-153F-47BA-964E-54268AF2E21F}">
      <dgm:prSet phldrT="[Texto]"/>
      <dgm:spPr/>
      <dgm:t>
        <a:bodyPr/>
        <a:lstStyle/>
        <a:p>
          <a:r>
            <a:rPr lang="pt-BR"/>
            <a:t>2. Fundamentação Teórica</a:t>
          </a:r>
        </a:p>
      </dgm:t>
    </dgm:pt>
    <dgm:pt modelId="{0834DE99-3D39-4507-A6F2-864F0C2403B3}" type="parTrans" cxnId="{F4348A34-00A7-4299-ACDF-58BB163519CB}">
      <dgm:prSet/>
      <dgm:spPr/>
      <dgm:t>
        <a:bodyPr/>
        <a:lstStyle/>
        <a:p>
          <a:endParaRPr lang="pt-BR"/>
        </a:p>
      </dgm:t>
    </dgm:pt>
    <dgm:pt modelId="{60E43F24-C833-4416-BCE4-26D05658510C}" type="sibTrans" cxnId="{F4348A34-00A7-4299-ACDF-58BB163519CB}">
      <dgm:prSet/>
      <dgm:spPr/>
      <dgm:t>
        <a:bodyPr/>
        <a:lstStyle/>
        <a:p>
          <a:endParaRPr lang="pt-BR"/>
        </a:p>
      </dgm:t>
    </dgm:pt>
    <dgm:pt modelId="{58112D80-7647-4855-B486-DE4D745451AF}">
      <dgm:prSet phldrT="[Texto]"/>
      <dgm:spPr/>
      <dgm:t>
        <a:bodyPr/>
        <a:lstStyle/>
        <a:p>
          <a:r>
            <a:rPr lang="pt-BR"/>
            <a:t>Deep Uncertainty</a:t>
          </a:r>
        </a:p>
      </dgm:t>
    </dgm:pt>
    <dgm:pt modelId="{9CC8F3C8-271C-4848-90A9-6982C7649F7F}" type="parTrans" cxnId="{E0B9FA99-3A3E-4F94-A8DE-145EC031AFE4}">
      <dgm:prSet/>
      <dgm:spPr/>
      <dgm:t>
        <a:bodyPr/>
        <a:lstStyle/>
        <a:p>
          <a:endParaRPr lang="pt-BR"/>
        </a:p>
      </dgm:t>
    </dgm:pt>
    <dgm:pt modelId="{FDAB68DE-6920-41BC-9241-ACEA8C2FC3A1}" type="sibTrans" cxnId="{E0B9FA99-3A3E-4F94-A8DE-145EC031AFE4}">
      <dgm:prSet/>
      <dgm:spPr/>
      <dgm:t>
        <a:bodyPr/>
        <a:lstStyle/>
        <a:p>
          <a:endParaRPr lang="pt-BR"/>
        </a:p>
      </dgm:t>
    </dgm:pt>
    <dgm:pt modelId="{414F514A-5247-4E09-BAE3-E5D7C6C720DD}">
      <dgm:prSet phldrT="[Texto]"/>
      <dgm:spPr/>
      <dgm:t>
        <a:bodyPr/>
        <a:lstStyle/>
        <a:p>
          <a:r>
            <a:rPr lang="pt-BR"/>
            <a:t>Objetivos</a:t>
          </a:r>
        </a:p>
      </dgm:t>
    </dgm:pt>
    <dgm:pt modelId="{83261EBB-448E-482B-AD60-59A3D5D498D6}" type="parTrans" cxnId="{DE71ECF9-E2D4-4B05-9E49-A81228C86882}">
      <dgm:prSet/>
      <dgm:spPr/>
      <dgm:t>
        <a:bodyPr/>
        <a:lstStyle/>
        <a:p>
          <a:endParaRPr lang="pt-BR"/>
        </a:p>
      </dgm:t>
    </dgm:pt>
    <dgm:pt modelId="{4DD19712-3F90-4E21-8D21-92DFC941B4FB}" type="sibTrans" cxnId="{DE71ECF9-E2D4-4B05-9E49-A81228C86882}">
      <dgm:prSet/>
      <dgm:spPr/>
      <dgm:t>
        <a:bodyPr/>
        <a:lstStyle/>
        <a:p>
          <a:endParaRPr lang="pt-BR"/>
        </a:p>
      </dgm:t>
    </dgm:pt>
    <dgm:pt modelId="{67ED277D-773A-4546-BE19-9068881BA21F}">
      <dgm:prSet phldrT="[Texto]"/>
      <dgm:spPr/>
      <dgm:t>
        <a:bodyPr/>
        <a:lstStyle/>
        <a:p>
          <a:r>
            <a:rPr lang="pt-BR"/>
            <a:t>Justificativas</a:t>
          </a:r>
        </a:p>
      </dgm:t>
    </dgm:pt>
    <dgm:pt modelId="{E74760AD-52FD-4D9E-9A60-07E4F8380F9F}" type="parTrans" cxnId="{2CE57987-B5BE-4AED-A633-5BF2890F2F87}">
      <dgm:prSet/>
      <dgm:spPr/>
      <dgm:t>
        <a:bodyPr/>
        <a:lstStyle/>
        <a:p>
          <a:endParaRPr lang="pt-BR"/>
        </a:p>
      </dgm:t>
    </dgm:pt>
    <dgm:pt modelId="{DEEAF8ED-4CE6-4858-9731-9684FCBB0DD3}" type="sibTrans" cxnId="{2CE57987-B5BE-4AED-A633-5BF2890F2F87}">
      <dgm:prSet/>
      <dgm:spPr/>
      <dgm:t>
        <a:bodyPr/>
        <a:lstStyle/>
        <a:p>
          <a:endParaRPr lang="pt-BR"/>
        </a:p>
      </dgm:t>
    </dgm:pt>
    <dgm:pt modelId="{80984163-296D-439B-AEB6-6A2E34FE1F00}">
      <dgm:prSet phldrT="[Texto]"/>
      <dgm:spPr/>
      <dgm:t>
        <a:bodyPr/>
        <a:lstStyle/>
        <a:p>
          <a:r>
            <a:rPr lang="pt-BR"/>
            <a:t>Estrutura do Trabalho</a:t>
          </a:r>
        </a:p>
      </dgm:t>
    </dgm:pt>
    <dgm:pt modelId="{3A8DB6C0-77A5-45D4-BF69-CF09FA6E98ED}" type="parTrans" cxnId="{16B77817-D24C-404A-AB01-82E363C01865}">
      <dgm:prSet/>
      <dgm:spPr/>
      <dgm:t>
        <a:bodyPr/>
        <a:lstStyle/>
        <a:p>
          <a:endParaRPr lang="pt-BR"/>
        </a:p>
      </dgm:t>
    </dgm:pt>
    <dgm:pt modelId="{20629E35-CF44-41C9-984B-70AB4C137B5D}" type="sibTrans" cxnId="{16B77817-D24C-404A-AB01-82E363C01865}">
      <dgm:prSet/>
      <dgm:spPr/>
      <dgm:t>
        <a:bodyPr/>
        <a:lstStyle/>
        <a:p>
          <a:endParaRPr lang="pt-BR"/>
        </a:p>
      </dgm:t>
    </dgm:pt>
    <dgm:pt modelId="{BE815770-7CB1-4CA3-AB71-7FCAA9D6BAC3}">
      <dgm:prSet phldrT="[Texto]"/>
      <dgm:spPr/>
      <dgm:t>
        <a:bodyPr/>
        <a:lstStyle/>
        <a:p>
          <a:r>
            <a:rPr lang="pt-BR"/>
            <a:t>Modelagem Exploratória</a:t>
          </a:r>
        </a:p>
      </dgm:t>
    </dgm:pt>
    <dgm:pt modelId="{DCAFE773-1CD0-414A-97BE-4B759C5CCEB8}" type="parTrans" cxnId="{0CDB5F2E-0B83-4E32-A026-68CA757415FD}">
      <dgm:prSet/>
      <dgm:spPr/>
      <dgm:t>
        <a:bodyPr/>
        <a:lstStyle/>
        <a:p>
          <a:endParaRPr lang="pt-BR"/>
        </a:p>
      </dgm:t>
    </dgm:pt>
    <dgm:pt modelId="{6DED4AC4-DEE8-40C1-9920-362E6BF6A3EF}" type="sibTrans" cxnId="{0CDB5F2E-0B83-4E32-A026-68CA757415FD}">
      <dgm:prSet/>
      <dgm:spPr/>
      <dgm:t>
        <a:bodyPr/>
        <a:lstStyle/>
        <a:p>
          <a:endParaRPr lang="pt-BR"/>
        </a:p>
      </dgm:t>
    </dgm:pt>
    <dgm:pt modelId="{CB0CD200-2049-4686-B3A7-2E0F50F27418}">
      <dgm:prSet phldrT="[Texto]"/>
      <dgm:spPr/>
      <dgm:t>
        <a:bodyPr/>
        <a:lstStyle/>
        <a:p>
          <a:r>
            <a:rPr lang="pt-BR"/>
            <a:t>RDM - Robust Decision Making</a:t>
          </a:r>
        </a:p>
      </dgm:t>
    </dgm:pt>
    <dgm:pt modelId="{CCBBE8C2-A776-4649-9F40-EFC26FF3D926}" type="parTrans" cxnId="{BB540B76-D390-4157-8D8E-CF11BC66868D}">
      <dgm:prSet/>
      <dgm:spPr/>
      <dgm:t>
        <a:bodyPr/>
        <a:lstStyle/>
        <a:p>
          <a:endParaRPr lang="pt-BR"/>
        </a:p>
      </dgm:t>
    </dgm:pt>
    <dgm:pt modelId="{F5E56731-238E-487A-9056-32C69F5820D4}" type="sibTrans" cxnId="{BB540B76-D390-4157-8D8E-CF11BC66868D}">
      <dgm:prSet/>
      <dgm:spPr/>
      <dgm:t>
        <a:bodyPr/>
        <a:lstStyle/>
        <a:p>
          <a:endParaRPr lang="pt-BR"/>
        </a:p>
      </dgm:t>
    </dgm:pt>
    <dgm:pt modelId="{0FCFE305-7FDF-4121-9A19-4847B930E0A4}">
      <dgm:prSet phldrT="[Texto]"/>
      <dgm:spPr/>
      <dgm:t>
        <a:bodyPr/>
        <a:lstStyle/>
        <a:p>
          <a:r>
            <a:rPr lang="pt-BR"/>
            <a:t>3. Método de Pesquisa</a:t>
          </a:r>
        </a:p>
      </dgm:t>
    </dgm:pt>
    <dgm:pt modelId="{E3BE1CFB-A07C-4351-9098-FA533917BCAC}" type="parTrans" cxnId="{E8E55DDD-91E5-45DA-B562-D6E045DE1D9B}">
      <dgm:prSet/>
      <dgm:spPr/>
      <dgm:t>
        <a:bodyPr/>
        <a:lstStyle/>
        <a:p>
          <a:endParaRPr lang="pt-BR"/>
        </a:p>
      </dgm:t>
    </dgm:pt>
    <dgm:pt modelId="{4850860E-FDEB-4C66-BF33-67471F2E3CF3}" type="sibTrans" cxnId="{E8E55DDD-91E5-45DA-B562-D6E045DE1D9B}">
      <dgm:prSet/>
      <dgm:spPr/>
      <dgm:t>
        <a:bodyPr/>
        <a:lstStyle/>
        <a:p>
          <a:endParaRPr lang="pt-BR"/>
        </a:p>
      </dgm:t>
    </dgm:pt>
    <dgm:pt modelId="{C5D63993-86AB-41B9-B01C-A31E16BAC4DB}">
      <dgm:prSet phldrT="[Texto]"/>
      <dgm:spPr/>
      <dgm:t>
        <a:bodyPr/>
        <a:lstStyle/>
        <a:p>
          <a:r>
            <a:rPr lang="pt-BR"/>
            <a:t>Delineamento da Pesquisa</a:t>
          </a:r>
        </a:p>
      </dgm:t>
    </dgm:pt>
    <dgm:pt modelId="{38AA80FF-1143-4838-A082-CF04187DAC15}" type="parTrans" cxnId="{E817BFDF-715A-4B79-A657-1540EE46E9DB}">
      <dgm:prSet/>
      <dgm:spPr/>
      <dgm:t>
        <a:bodyPr/>
        <a:lstStyle/>
        <a:p>
          <a:endParaRPr lang="pt-BR"/>
        </a:p>
      </dgm:t>
    </dgm:pt>
    <dgm:pt modelId="{87E9AFC4-638F-4ECD-8660-79BC4329D8CD}" type="sibTrans" cxnId="{E817BFDF-715A-4B79-A657-1540EE46E9DB}">
      <dgm:prSet/>
      <dgm:spPr/>
      <dgm:t>
        <a:bodyPr/>
        <a:lstStyle/>
        <a:p>
          <a:endParaRPr lang="pt-BR"/>
        </a:p>
      </dgm:t>
    </dgm:pt>
    <dgm:pt modelId="{A034B519-472A-435C-AAD6-5C36DA15E4D5}">
      <dgm:prSet phldrT="[Texto]"/>
      <dgm:spPr/>
      <dgm:t>
        <a:bodyPr/>
        <a:lstStyle/>
        <a:p>
          <a:r>
            <a:rPr lang="pt-BR"/>
            <a:t>Método de Trabalho</a:t>
          </a:r>
        </a:p>
      </dgm:t>
    </dgm:pt>
    <dgm:pt modelId="{82629FFF-79B4-4982-9C8E-4939F456D90A}" type="parTrans" cxnId="{B0A8AB6B-143A-4771-9F91-C9B715F946F4}">
      <dgm:prSet/>
      <dgm:spPr/>
      <dgm:t>
        <a:bodyPr/>
        <a:lstStyle/>
        <a:p>
          <a:endParaRPr lang="pt-BR"/>
        </a:p>
      </dgm:t>
    </dgm:pt>
    <dgm:pt modelId="{E0C95942-ACF4-4503-AA56-4E41874FE01B}" type="sibTrans" cxnId="{B0A8AB6B-143A-4771-9F91-C9B715F946F4}">
      <dgm:prSet/>
      <dgm:spPr/>
      <dgm:t>
        <a:bodyPr/>
        <a:lstStyle/>
        <a:p>
          <a:endParaRPr lang="pt-BR"/>
        </a:p>
      </dgm:t>
    </dgm:pt>
    <dgm:pt modelId="{46D2559C-1D32-4538-A572-614F48BAF2E0}">
      <dgm:prSet phldrT="[Texto]"/>
      <dgm:spPr/>
      <dgm:t>
        <a:bodyPr/>
        <a:lstStyle/>
        <a:p>
          <a:r>
            <a:rPr lang="pt-BR"/>
            <a:t>4. Aplicação e Avaliação do RDM</a:t>
          </a:r>
        </a:p>
      </dgm:t>
    </dgm:pt>
    <dgm:pt modelId="{3B83AD29-ACE9-4A1B-83D5-EC83BDFF1788}" type="parTrans" cxnId="{EBC56454-120D-489E-8F51-E0B02063C58D}">
      <dgm:prSet/>
      <dgm:spPr/>
      <dgm:t>
        <a:bodyPr/>
        <a:lstStyle/>
        <a:p>
          <a:endParaRPr lang="pt-BR"/>
        </a:p>
      </dgm:t>
    </dgm:pt>
    <dgm:pt modelId="{92AE2E55-3065-447E-BCEE-1465B6C70A0F}" type="sibTrans" cxnId="{EBC56454-120D-489E-8F51-E0B02063C58D}">
      <dgm:prSet/>
      <dgm:spPr/>
      <dgm:t>
        <a:bodyPr/>
        <a:lstStyle/>
        <a:p>
          <a:endParaRPr lang="pt-BR"/>
        </a:p>
      </dgm:t>
    </dgm:pt>
    <dgm:pt modelId="{E7A301FF-45A5-4CB8-A1D3-AFCEC94AE8D5}">
      <dgm:prSet phldrT="[Texto]"/>
      <dgm:spPr/>
      <dgm:t>
        <a:bodyPr/>
        <a:lstStyle/>
        <a:p>
          <a:r>
            <a:rPr lang="pt-BR"/>
            <a:t>Estruturação da Situação (XLRM)</a:t>
          </a:r>
        </a:p>
      </dgm:t>
    </dgm:pt>
    <dgm:pt modelId="{EA00E925-2A6E-4BA5-BC4B-1907A016C28C}" type="parTrans" cxnId="{85FB1590-683A-4032-BF52-7B68279FA260}">
      <dgm:prSet/>
      <dgm:spPr/>
      <dgm:t>
        <a:bodyPr/>
        <a:lstStyle/>
        <a:p>
          <a:endParaRPr lang="pt-BR"/>
        </a:p>
      </dgm:t>
    </dgm:pt>
    <dgm:pt modelId="{049F7FA9-55B9-49CB-9397-24CA41DD0248}" type="sibTrans" cxnId="{85FB1590-683A-4032-BF52-7B68279FA260}">
      <dgm:prSet/>
      <dgm:spPr/>
      <dgm:t>
        <a:bodyPr/>
        <a:lstStyle/>
        <a:p>
          <a:endParaRPr lang="pt-BR"/>
        </a:p>
      </dgm:t>
    </dgm:pt>
    <dgm:pt modelId="{5895EEC6-FD6A-46AF-9DB2-08CDBF7A2E23}">
      <dgm:prSet phldrT="[Texto]"/>
      <dgm:spPr/>
      <dgm:t>
        <a:bodyPr/>
        <a:lstStyle/>
        <a:p>
          <a:r>
            <a:rPr lang="pt-BR"/>
            <a:t>Projeto do Modelo</a:t>
          </a:r>
        </a:p>
      </dgm:t>
    </dgm:pt>
    <dgm:pt modelId="{8176B1FB-C8AC-4A6B-BDDA-D905A6A257C3}" type="parTrans" cxnId="{E7BE2427-A6CD-400A-AA1F-DFC9A4DEF50A}">
      <dgm:prSet/>
      <dgm:spPr/>
      <dgm:t>
        <a:bodyPr/>
        <a:lstStyle/>
        <a:p>
          <a:endParaRPr lang="pt-BR"/>
        </a:p>
      </dgm:t>
    </dgm:pt>
    <dgm:pt modelId="{217CBE63-14D7-4B15-8E2E-98AEF36CED23}" type="sibTrans" cxnId="{E7BE2427-A6CD-400A-AA1F-DFC9A4DEF50A}">
      <dgm:prSet/>
      <dgm:spPr/>
      <dgm:t>
        <a:bodyPr/>
        <a:lstStyle/>
        <a:p>
          <a:endParaRPr lang="pt-BR"/>
        </a:p>
      </dgm:t>
    </dgm:pt>
    <dgm:pt modelId="{4DA05FE6-7AFF-4A02-AE1A-16F21798CE04}">
      <dgm:prSet phldrT="[Texto]"/>
      <dgm:spPr/>
      <dgm:t>
        <a:bodyPr/>
        <a:lstStyle/>
        <a:p>
          <a:r>
            <a:rPr lang="pt-BR"/>
            <a:t>Geração de Casos</a:t>
          </a:r>
        </a:p>
      </dgm:t>
    </dgm:pt>
    <dgm:pt modelId="{61F7AD07-3052-42EA-96D1-E39A90212DC3}" type="parTrans" cxnId="{BADE6738-596A-4698-A2C6-28F11BF068D8}">
      <dgm:prSet/>
      <dgm:spPr/>
      <dgm:t>
        <a:bodyPr/>
        <a:lstStyle/>
        <a:p>
          <a:endParaRPr lang="pt-BR"/>
        </a:p>
      </dgm:t>
    </dgm:pt>
    <dgm:pt modelId="{6A6A0F9B-FEE0-4D99-A1C2-5CAA2EEB5239}" type="sibTrans" cxnId="{BADE6738-596A-4698-A2C6-28F11BF068D8}">
      <dgm:prSet/>
      <dgm:spPr/>
      <dgm:t>
        <a:bodyPr/>
        <a:lstStyle/>
        <a:p>
          <a:endParaRPr lang="pt-BR"/>
        </a:p>
      </dgm:t>
    </dgm:pt>
    <dgm:pt modelId="{9C98B702-AF5F-4287-B4CF-C006095E8A8E}">
      <dgm:prSet phldrT="[Texto]"/>
      <dgm:spPr/>
      <dgm:t>
        <a:bodyPr/>
        <a:lstStyle/>
        <a:p>
          <a:r>
            <a:rPr lang="pt-BR"/>
            <a:t>Análise de Robustez das Decisões</a:t>
          </a:r>
        </a:p>
      </dgm:t>
    </dgm:pt>
    <dgm:pt modelId="{AF1CB4CE-36DB-48B6-BA3B-BCFDA55C9D0E}" type="parTrans" cxnId="{0A265C9F-0643-4427-A36B-9F90EDCCB8A7}">
      <dgm:prSet/>
      <dgm:spPr/>
      <dgm:t>
        <a:bodyPr/>
        <a:lstStyle/>
        <a:p>
          <a:endParaRPr lang="pt-BR"/>
        </a:p>
      </dgm:t>
    </dgm:pt>
    <dgm:pt modelId="{81DE494E-678C-486A-9FF0-3B3A84DE7CB9}" type="sibTrans" cxnId="{0A265C9F-0643-4427-A36B-9F90EDCCB8A7}">
      <dgm:prSet/>
      <dgm:spPr/>
      <dgm:t>
        <a:bodyPr/>
        <a:lstStyle/>
        <a:p>
          <a:endParaRPr lang="pt-BR"/>
        </a:p>
      </dgm:t>
    </dgm:pt>
    <dgm:pt modelId="{F65841A1-D638-4DC3-94E6-589066D5CB33}">
      <dgm:prSet phldrT="[Texto]"/>
      <dgm:spPr/>
      <dgm:t>
        <a:bodyPr/>
        <a:lstStyle/>
        <a:p>
          <a:r>
            <a:rPr lang="pt-BR"/>
            <a:t>Análise de Tradeoffs</a:t>
          </a:r>
        </a:p>
      </dgm:t>
    </dgm:pt>
    <dgm:pt modelId="{AD543A85-F6AD-4074-9FC4-FC233E559F1D}" type="parTrans" cxnId="{5987CBD1-7ACC-45E5-8113-1638C04FAF6E}">
      <dgm:prSet/>
      <dgm:spPr/>
      <dgm:t>
        <a:bodyPr/>
        <a:lstStyle/>
        <a:p>
          <a:endParaRPr lang="pt-BR"/>
        </a:p>
      </dgm:t>
    </dgm:pt>
    <dgm:pt modelId="{DA5553FF-5613-4F6E-936C-6637AD333F93}" type="sibTrans" cxnId="{5987CBD1-7ACC-45E5-8113-1638C04FAF6E}">
      <dgm:prSet/>
      <dgm:spPr/>
      <dgm:t>
        <a:bodyPr/>
        <a:lstStyle/>
        <a:p>
          <a:endParaRPr lang="pt-BR"/>
        </a:p>
      </dgm:t>
    </dgm:pt>
    <dgm:pt modelId="{B8F1CF92-6498-458A-ABD4-F0E4AA0E5A8D}">
      <dgm:prSet phldrT="[Texto]"/>
      <dgm:spPr/>
      <dgm:t>
        <a:bodyPr/>
        <a:lstStyle/>
        <a:p>
          <a:r>
            <a:rPr lang="pt-BR"/>
            <a:t>Discussão da Análise</a:t>
          </a:r>
        </a:p>
      </dgm:t>
    </dgm:pt>
    <dgm:pt modelId="{F7BC8155-CD57-43D5-8207-82324F6F9922}" type="parTrans" cxnId="{D093449D-7C1F-400F-96A4-E73FB18C58F1}">
      <dgm:prSet/>
      <dgm:spPr/>
      <dgm:t>
        <a:bodyPr/>
        <a:lstStyle/>
        <a:p>
          <a:endParaRPr lang="pt-BR"/>
        </a:p>
      </dgm:t>
    </dgm:pt>
    <dgm:pt modelId="{3BB4F8C0-EA60-4A47-80EB-86B5D517249D}" type="sibTrans" cxnId="{D093449D-7C1F-400F-96A4-E73FB18C58F1}">
      <dgm:prSet/>
      <dgm:spPr/>
      <dgm:t>
        <a:bodyPr/>
        <a:lstStyle/>
        <a:p>
          <a:endParaRPr lang="pt-BR"/>
        </a:p>
      </dgm:t>
    </dgm:pt>
    <dgm:pt modelId="{6AF8CB23-140F-4BF4-B5AC-191DC031CEDF}">
      <dgm:prSet phldrT="[Texto]"/>
      <dgm:spPr/>
      <dgm:t>
        <a:bodyPr/>
        <a:lstStyle/>
        <a:p>
          <a:r>
            <a:rPr lang="pt-BR"/>
            <a:t>Análise RDM</a:t>
          </a:r>
        </a:p>
      </dgm:t>
    </dgm:pt>
    <dgm:pt modelId="{9047B83A-34AC-48C1-BE06-782FD5979EC4}" type="parTrans" cxnId="{94384FBC-88C5-4D10-9F1F-2BE15A382AC4}">
      <dgm:prSet/>
      <dgm:spPr/>
      <dgm:t>
        <a:bodyPr/>
        <a:lstStyle/>
        <a:p>
          <a:endParaRPr lang="pt-BR"/>
        </a:p>
      </dgm:t>
    </dgm:pt>
    <dgm:pt modelId="{2A07937C-0FE2-439D-B32D-88E57BC5D92F}" type="sibTrans" cxnId="{94384FBC-88C5-4D10-9F1F-2BE15A382AC4}">
      <dgm:prSet/>
      <dgm:spPr/>
      <dgm:t>
        <a:bodyPr/>
        <a:lstStyle/>
        <a:p>
          <a:endParaRPr lang="pt-BR"/>
        </a:p>
      </dgm:t>
    </dgm:pt>
    <dgm:pt modelId="{3D25D597-477E-4228-A5CE-5ED40BE24892}">
      <dgm:prSet phldrT="[Texto]"/>
      <dgm:spPr/>
      <dgm:t>
        <a:bodyPr/>
        <a:lstStyle/>
        <a:p>
          <a:r>
            <a:rPr lang="pt-BR"/>
            <a:t>Heurísticas Contingenciais</a:t>
          </a:r>
        </a:p>
      </dgm:t>
    </dgm:pt>
    <dgm:pt modelId="{BCD14D6E-3FAF-446D-B290-CAB02AA54019}" type="parTrans" cxnId="{756211D9-3222-4700-82EB-16278E64224D}">
      <dgm:prSet/>
      <dgm:spPr/>
      <dgm:t>
        <a:bodyPr/>
        <a:lstStyle/>
        <a:p>
          <a:endParaRPr lang="pt-BR"/>
        </a:p>
      </dgm:t>
    </dgm:pt>
    <dgm:pt modelId="{6D960FA2-7372-4D4D-B426-FD26F532E409}" type="sibTrans" cxnId="{756211D9-3222-4700-82EB-16278E64224D}">
      <dgm:prSet/>
      <dgm:spPr/>
      <dgm:t>
        <a:bodyPr/>
        <a:lstStyle/>
        <a:p>
          <a:endParaRPr lang="pt-BR"/>
        </a:p>
      </dgm:t>
    </dgm:pt>
    <dgm:pt modelId="{19CB61C3-BE47-46D2-8B3D-FC419A4D538A}">
      <dgm:prSet phldrT="[Texto]"/>
      <dgm:spPr/>
      <dgm:t>
        <a:bodyPr/>
        <a:lstStyle/>
        <a:p>
          <a:r>
            <a:rPr lang="pt-BR"/>
            <a:t>Heurísticas Construtivas</a:t>
          </a:r>
        </a:p>
      </dgm:t>
    </dgm:pt>
    <dgm:pt modelId="{6C908794-BDDC-4CD2-AB78-3E609FD8F5F4}" type="parTrans" cxnId="{222C5CCA-47B9-4A4A-B6FC-17D17BB3B25F}">
      <dgm:prSet/>
      <dgm:spPr/>
      <dgm:t>
        <a:bodyPr/>
        <a:lstStyle/>
        <a:p>
          <a:endParaRPr lang="pt-BR"/>
        </a:p>
      </dgm:t>
    </dgm:pt>
    <dgm:pt modelId="{7EB0E1E2-970C-46FE-9865-E29BF5682BDD}" type="sibTrans" cxnId="{222C5CCA-47B9-4A4A-B6FC-17D17BB3B25F}">
      <dgm:prSet/>
      <dgm:spPr/>
      <dgm:t>
        <a:bodyPr/>
        <a:lstStyle/>
        <a:p>
          <a:endParaRPr lang="pt-BR"/>
        </a:p>
      </dgm:t>
    </dgm:pt>
    <dgm:pt modelId="{2A5BF518-3B88-43C5-AE6C-A529B4BBA776}">
      <dgm:prSet phldrT="[Texto]"/>
      <dgm:spPr/>
      <dgm:t>
        <a:bodyPr/>
        <a:lstStyle/>
        <a:p>
          <a:r>
            <a:rPr lang="pt-BR"/>
            <a:t>Avaliação</a:t>
          </a:r>
        </a:p>
      </dgm:t>
    </dgm:pt>
    <dgm:pt modelId="{2D9DEDB9-46B3-4979-833B-D916BA56EDB7}" type="parTrans" cxnId="{57D3F5EF-38F9-4F41-8728-536B229CA76B}">
      <dgm:prSet/>
      <dgm:spPr/>
      <dgm:t>
        <a:bodyPr/>
        <a:lstStyle/>
        <a:p>
          <a:endParaRPr lang="pt-BR"/>
        </a:p>
      </dgm:t>
    </dgm:pt>
    <dgm:pt modelId="{431B0596-9E23-4515-B9EE-865F0C9EDF36}" type="sibTrans" cxnId="{57D3F5EF-38F9-4F41-8728-536B229CA76B}">
      <dgm:prSet/>
      <dgm:spPr/>
      <dgm:t>
        <a:bodyPr/>
        <a:lstStyle/>
        <a:p>
          <a:endParaRPr lang="pt-BR"/>
        </a:p>
      </dgm:t>
    </dgm:pt>
    <dgm:pt modelId="{F2953EDB-58EE-43A6-AE0F-AB68BCB8D246}">
      <dgm:prSet phldrT="[Texto]"/>
      <dgm:spPr/>
      <dgm:t>
        <a:bodyPr/>
        <a:lstStyle/>
        <a:p>
          <a:r>
            <a:rPr lang="pt-BR"/>
            <a:t>Avaliação da Aplicação do Método</a:t>
          </a:r>
        </a:p>
      </dgm:t>
    </dgm:pt>
    <dgm:pt modelId="{F24CB4BF-5012-40F1-90AC-297CBEC2606A}" type="parTrans" cxnId="{561ACB47-B37D-461D-84DF-74D57539B1B4}">
      <dgm:prSet/>
      <dgm:spPr/>
      <dgm:t>
        <a:bodyPr/>
        <a:lstStyle/>
        <a:p>
          <a:endParaRPr lang="pt-BR"/>
        </a:p>
      </dgm:t>
    </dgm:pt>
    <dgm:pt modelId="{02A08F47-FA0E-499F-A478-6DEB3F0223A5}" type="sibTrans" cxnId="{561ACB47-B37D-461D-84DF-74D57539B1B4}">
      <dgm:prSet/>
      <dgm:spPr/>
      <dgm:t>
        <a:bodyPr/>
        <a:lstStyle/>
        <a:p>
          <a:endParaRPr lang="pt-BR"/>
        </a:p>
      </dgm:t>
    </dgm:pt>
    <dgm:pt modelId="{9E012758-009C-407A-9F40-46BC4AFE06D2}">
      <dgm:prSet phldrT="[Texto]"/>
      <dgm:spPr/>
      <dgm:t>
        <a:bodyPr/>
        <a:lstStyle/>
        <a:p>
          <a:r>
            <a:rPr lang="pt-BR"/>
            <a:t>Avaliação do Método</a:t>
          </a:r>
        </a:p>
      </dgm:t>
    </dgm:pt>
    <dgm:pt modelId="{3C8ED0BA-0313-4051-A06C-B93EA7E51922}" type="parTrans" cxnId="{893774C1-4B7B-4475-9B6C-90559C772D5E}">
      <dgm:prSet/>
      <dgm:spPr/>
      <dgm:t>
        <a:bodyPr/>
        <a:lstStyle/>
        <a:p>
          <a:endParaRPr lang="pt-BR"/>
        </a:p>
      </dgm:t>
    </dgm:pt>
    <dgm:pt modelId="{6EE39456-4013-462A-A44A-AFEB50A8FCAA}" type="sibTrans" cxnId="{893774C1-4B7B-4475-9B6C-90559C772D5E}">
      <dgm:prSet/>
      <dgm:spPr/>
      <dgm:t>
        <a:bodyPr/>
        <a:lstStyle/>
        <a:p>
          <a:endParaRPr lang="pt-BR"/>
        </a:p>
      </dgm:t>
    </dgm:pt>
    <dgm:pt modelId="{26A314DF-12B7-4E4B-A891-D2CCCAB89411}">
      <dgm:prSet phldrT="[Texto]"/>
      <dgm:spPr/>
      <dgm:t>
        <a:bodyPr/>
        <a:lstStyle/>
        <a:p>
          <a:r>
            <a:rPr lang="pt-BR"/>
            <a:t>5. Conclusão</a:t>
          </a:r>
        </a:p>
      </dgm:t>
    </dgm:pt>
    <dgm:pt modelId="{4C4CB6F8-258D-43C1-9732-39E16FAC749D}" type="parTrans" cxnId="{B18DA50D-3BE6-4D60-8AD4-A48A4CD8C2B9}">
      <dgm:prSet/>
      <dgm:spPr/>
      <dgm:t>
        <a:bodyPr/>
        <a:lstStyle/>
        <a:p>
          <a:endParaRPr lang="pt-BR"/>
        </a:p>
      </dgm:t>
    </dgm:pt>
    <dgm:pt modelId="{FBC5A58A-9B66-4275-B34C-9766A869AA2F}" type="sibTrans" cxnId="{B18DA50D-3BE6-4D60-8AD4-A48A4CD8C2B9}">
      <dgm:prSet/>
      <dgm:spPr/>
      <dgm:t>
        <a:bodyPr/>
        <a:lstStyle/>
        <a:p>
          <a:endParaRPr lang="pt-BR"/>
        </a:p>
      </dgm:t>
    </dgm:pt>
    <dgm:pt modelId="{7D1809BA-D9BF-4A68-A3D2-F5B2227E611D}">
      <dgm:prSet phldrT="[Texto]"/>
      <dgm:spPr/>
      <dgm:t>
        <a:bodyPr/>
        <a:lstStyle/>
        <a:p>
          <a:r>
            <a:rPr lang="pt-BR"/>
            <a:t>Contribuições do Trabalho</a:t>
          </a:r>
        </a:p>
      </dgm:t>
    </dgm:pt>
    <dgm:pt modelId="{68B6A1C2-E809-44E9-8DBD-C260AC7E152A}" type="parTrans" cxnId="{D3211150-FACE-4C17-A299-6281D4A7CCEB}">
      <dgm:prSet/>
      <dgm:spPr/>
      <dgm:t>
        <a:bodyPr/>
        <a:lstStyle/>
        <a:p>
          <a:endParaRPr lang="pt-BR"/>
        </a:p>
      </dgm:t>
    </dgm:pt>
    <dgm:pt modelId="{E83DA8D0-459B-4A7E-9A17-9DD044C49A8A}" type="sibTrans" cxnId="{D3211150-FACE-4C17-A299-6281D4A7CCEB}">
      <dgm:prSet/>
      <dgm:spPr/>
      <dgm:t>
        <a:bodyPr/>
        <a:lstStyle/>
        <a:p>
          <a:endParaRPr lang="pt-BR"/>
        </a:p>
      </dgm:t>
    </dgm:pt>
    <dgm:pt modelId="{AAA7B775-9AC4-40AF-AF42-EE693B945B1A}">
      <dgm:prSet phldrT="[Texto]"/>
      <dgm:spPr/>
      <dgm:t>
        <a:bodyPr/>
        <a:lstStyle/>
        <a:p>
          <a:r>
            <a:rPr lang="pt-BR"/>
            <a:t>Limitações</a:t>
          </a:r>
        </a:p>
      </dgm:t>
    </dgm:pt>
    <dgm:pt modelId="{3D906802-344D-453F-B85C-777F73BB108A}" type="parTrans" cxnId="{9CF349EF-60AE-4255-96AD-6C1677CFE166}">
      <dgm:prSet/>
      <dgm:spPr/>
      <dgm:t>
        <a:bodyPr/>
        <a:lstStyle/>
        <a:p>
          <a:endParaRPr lang="pt-BR"/>
        </a:p>
      </dgm:t>
    </dgm:pt>
    <dgm:pt modelId="{14E1C051-F352-4A9E-90EC-3D0DA87FF796}" type="sibTrans" cxnId="{9CF349EF-60AE-4255-96AD-6C1677CFE166}">
      <dgm:prSet/>
      <dgm:spPr/>
      <dgm:t>
        <a:bodyPr/>
        <a:lstStyle/>
        <a:p>
          <a:endParaRPr lang="pt-BR"/>
        </a:p>
      </dgm:t>
    </dgm:pt>
    <dgm:pt modelId="{EED063F3-EDBB-4F45-AA2F-9C4382F85C4E}">
      <dgm:prSet phldrT="[Texto]"/>
      <dgm:spPr/>
      <dgm:t>
        <a:bodyPr/>
        <a:lstStyle/>
        <a:p>
          <a:r>
            <a:rPr lang="pt-BR"/>
            <a:t>Trabalhos Futuros</a:t>
          </a:r>
        </a:p>
      </dgm:t>
    </dgm:pt>
    <dgm:pt modelId="{26AA3477-7D52-4C9B-A137-27EA84CAA56D}" type="parTrans" cxnId="{2CE76A5E-E0B6-4E9A-9D7A-717ABC2620BD}">
      <dgm:prSet/>
      <dgm:spPr/>
      <dgm:t>
        <a:bodyPr/>
        <a:lstStyle/>
        <a:p>
          <a:endParaRPr lang="pt-BR"/>
        </a:p>
      </dgm:t>
    </dgm:pt>
    <dgm:pt modelId="{AF3B6536-C719-4F7F-9EE3-82A30EDF1335}" type="sibTrans" cxnId="{2CE76A5E-E0B6-4E9A-9D7A-717ABC2620BD}">
      <dgm:prSet/>
      <dgm:spPr/>
      <dgm:t>
        <a:bodyPr/>
        <a:lstStyle/>
        <a:p>
          <a:endParaRPr lang="pt-BR"/>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5"/>
      <dgm:spPr/>
    </dgm:pt>
    <dgm:pt modelId="{B87AC60D-D7C5-4E4B-899E-79216DBA7A52}" type="pres">
      <dgm:prSet presAssocID="{23723C02-7671-41B2-82C0-7A4291FE69F5}" presName="textNode" presStyleLbl="bgShp" presStyleIdx="0" presStyleCnt="5"/>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15">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15">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15">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15">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5"/>
      <dgm:spPr/>
    </dgm:pt>
    <dgm:pt modelId="{E27039EC-FACE-4EDD-A356-9E7F6F217828}" type="pres">
      <dgm:prSet presAssocID="{A3F14993-153F-47BA-964E-54268AF2E21F}" presName="textNode" presStyleLbl="bgShp" presStyleIdx="1" presStyleCnt="5"/>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15">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15">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15">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5"/>
      <dgm:spPr/>
    </dgm:pt>
    <dgm:pt modelId="{2E967C39-8D60-4E0D-B8D0-64E011A44E46}" type="pres">
      <dgm:prSet presAssocID="{0FCFE305-7FDF-4121-9A19-4847B930E0A4}" presName="textNode" presStyleLbl="bgShp" presStyleIdx="2" presStyleCnt="5"/>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15">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15">
        <dgm:presLayoutVars>
          <dgm:bulletEnabled val="1"/>
        </dgm:presLayoutVars>
      </dgm:prSet>
      <dgm:spPr/>
    </dgm:pt>
    <dgm:pt modelId="{D42A59D6-C8F0-4A60-99AF-EEDA694F8281}" type="pres">
      <dgm:prSet presAssocID="{0FCFE305-7FDF-4121-9A19-4847B930E0A4}" presName="aSpace" presStyleCnt="0"/>
      <dgm:spPr/>
    </dgm:pt>
    <dgm:pt modelId="{82094EBE-0B5A-4C39-A533-266AC95E2399}" type="pres">
      <dgm:prSet presAssocID="{46D2559C-1D32-4538-A572-614F48BAF2E0}" presName="compNode" presStyleCnt="0"/>
      <dgm:spPr/>
    </dgm:pt>
    <dgm:pt modelId="{B92513D3-B88B-4FE1-B726-2FDF262FF6DA}" type="pres">
      <dgm:prSet presAssocID="{46D2559C-1D32-4538-A572-614F48BAF2E0}" presName="aNode" presStyleLbl="bgShp" presStyleIdx="3" presStyleCnt="5"/>
      <dgm:spPr/>
    </dgm:pt>
    <dgm:pt modelId="{4296D3E8-5092-4EE7-B380-9D598DD1A897}" type="pres">
      <dgm:prSet presAssocID="{46D2559C-1D32-4538-A572-614F48BAF2E0}" presName="textNode" presStyleLbl="bgShp" presStyleIdx="3" presStyleCnt="5"/>
      <dgm:spPr/>
    </dgm:pt>
    <dgm:pt modelId="{FABB4BB4-0FD0-41D7-939F-B94BD9368E48}" type="pres">
      <dgm:prSet presAssocID="{46D2559C-1D32-4538-A572-614F48BAF2E0}" presName="compChildNode" presStyleCnt="0"/>
      <dgm:spPr/>
    </dgm:pt>
    <dgm:pt modelId="{304B6A29-6221-4BB6-B6AE-B45723751D01}" type="pres">
      <dgm:prSet presAssocID="{46D2559C-1D32-4538-A572-614F48BAF2E0}" presName="theInnerList" presStyleCnt="0"/>
      <dgm:spPr/>
    </dgm:pt>
    <dgm:pt modelId="{A8CAFEBC-ABFD-4B02-A2E3-DC1842FC0AEC}" type="pres">
      <dgm:prSet presAssocID="{6AF8CB23-140F-4BF4-B5AC-191DC031CEDF}" presName="childNode" presStyleLbl="node1" presStyleIdx="9" presStyleCnt="15">
        <dgm:presLayoutVars>
          <dgm:bulletEnabled val="1"/>
        </dgm:presLayoutVars>
      </dgm:prSet>
      <dgm:spPr/>
    </dgm:pt>
    <dgm:pt modelId="{AA597B00-B2A9-42DE-8A12-4603125EF49B}" type="pres">
      <dgm:prSet presAssocID="{6AF8CB23-140F-4BF4-B5AC-191DC031CEDF}" presName="aSpace2" presStyleCnt="0"/>
      <dgm:spPr/>
    </dgm:pt>
    <dgm:pt modelId="{AD296A9D-7BD9-4DC6-A72E-FE0661F0EADC}" type="pres">
      <dgm:prSet presAssocID="{B8F1CF92-6498-458A-ABD4-F0E4AA0E5A8D}" presName="childNode" presStyleLbl="node1" presStyleIdx="10" presStyleCnt="15">
        <dgm:presLayoutVars>
          <dgm:bulletEnabled val="1"/>
        </dgm:presLayoutVars>
      </dgm:prSet>
      <dgm:spPr/>
    </dgm:pt>
    <dgm:pt modelId="{238BBC34-9C4F-4810-A8C6-0821797295B3}" type="pres">
      <dgm:prSet presAssocID="{B8F1CF92-6498-458A-ABD4-F0E4AA0E5A8D}" presName="aSpace2" presStyleCnt="0"/>
      <dgm:spPr/>
    </dgm:pt>
    <dgm:pt modelId="{55806251-F107-46E7-8EE5-949F47020EE4}" type="pres">
      <dgm:prSet presAssocID="{2A5BF518-3B88-43C5-AE6C-A529B4BBA776}" presName="childNode" presStyleLbl="node1" presStyleIdx="11" presStyleCnt="15">
        <dgm:presLayoutVars>
          <dgm:bulletEnabled val="1"/>
        </dgm:presLayoutVars>
      </dgm:prSet>
      <dgm:spPr/>
    </dgm:pt>
    <dgm:pt modelId="{649283A7-4471-4EB6-96D2-8B342375416C}" type="pres">
      <dgm:prSet presAssocID="{46D2559C-1D32-4538-A572-614F48BAF2E0}" presName="aSpace" presStyleCnt="0"/>
      <dgm:spPr/>
    </dgm:pt>
    <dgm:pt modelId="{82A864E1-491A-4C2E-9828-E582A085BB1D}" type="pres">
      <dgm:prSet presAssocID="{26A314DF-12B7-4E4B-A891-D2CCCAB89411}" presName="compNode" presStyleCnt="0"/>
      <dgm:spPr/>
    </dgm:pt>
    <dgm:pt modelId="{4E3244BE-2B1F-4EED-BD70-80D2421DC976}" type="pres">
      <dgm:prSet presAssocID="{26A314DF-12B7-4E4B-A891-D2CCCAB89411}" presName="aNode" presStyleLbl="bgShp" presStyleIdx="4" presStyleCnt="5"/>
      <dgm:spPr/>
    </dgm:pt>
    <dgm:pt modelId="{C997BDBA-C790-46E4-86AA-6590F1C950B6}" type="pres">
      <dgm:prSet presAssocID="{26A314DF-12B7-4E4B-A891-D2CCCAB89411}" presName="textNode" presStyleLbl="bgShp" presStyleIdx="4" presStyleCnt="5"/>
      <dgm:spPr/>
    </dgm:pt>
    <dgm:pt modelId="{0EEE2B5A-020E-463C-BE7C-6D0BAB7EDA30}" type="pres">
      <dgm:prSet presAssocID="{26A314DF-12B7-4E4B-A891-D2CCCAB89411}" presName="compChildNode" presStyleCnt="0"/>
      <dgm:spPr/>
    </dgm:pt>
    <dgm:pt modelId="{4EF50789-C077-48DB-82B6-64124ADA0CDD}" type="pres">
      <dgm:prSet presAssocID="{26A314DF-12B7-4E4B-A891-D2CCCAB89411}" presName="theInnerList" presStyleCnt="0"/>
      <dgm:spPr/>
    </dgm:pt>
    <dgm:pt modelId="{4B2AF897-590E-48D2-95D8-B6671DBF1AF2}" type="pres">
      <dgm:prSet presAssocID="{7D1809BA-D9BF-4A68-A3D2-F5B2227E611D}" presName="childNode" presStyleLbl="node1" presStyleIdx="12" presStyleCnt="15">
        <dgm:presLayoutVars>
          <dgm:bulletEnabled val="1"/>
        </dgm:presLayoutVars>
      </dgm:prSet>
      <dgm:spPr/>
    </dgm:pt>
    <dgm:pt modelId="{2A975BFF-B432-488B-9AA0-7BDA52F8D5A9}" type="pres">
      <dgm:prSet presAssocID="{7D1809BA-D9BF-4A68-A3D2-F5B2227E611D}" presName="aSpace2" presStyleCnt="0"/>
      <dgm:spPr/>
    </dgm:pt>
    <dgm:pt modelId="{2883EA21-7A79-404A-915D-92ADDE7CC133}" type="pres">
      <dgm:prSet presAssocID="{AAA7B775-9AC4-40AF-AF42-EE693B945B1A}" presName="childNode" presStyleLbl="node1" presStyleIdx="13" presStyleCnt="15">
        <dgm:presLayoutVars>
          <dgm:bulletEnabled val="1"/>
        </dgm:presLayoutVars>
      </dgm:prSet>
      <dgm:spPr/>
    </dgm:pt>
    <dgm:pt modelId="{8174FE1C-38CB-4507-95B7-D81EE663A583}" type="pres">
      <dgm:prSet presAssocID="{AAA7B775-9AC4-40AF-AF42-EE693B945B1A}" presName="aSpace2" presStyleCnt="0"/>
      <dgm:spPr/>
    </dgm:pt>
    <dgm:pt modelId="{1FC90346-5C90-47DE-8338-1D919620C0A6}" type="pres">
      <dgm:prSet presAssocID="{EED063F3-EDBB-4F45-AA2F-9C4382F85C4E}" presName="childNode" presStyleLbl="node1" presStyleIdx="14" presStyleCnt="15">
        <dgm:presLayoutVars>
          <dgm:bulletEnabled val="1"/>
        </dgm:presLayoutVars>
      </dgm:prSet>
      <dgm:spPr/>
    </dgm:pt>
  </dgm:ptLst>
  <dgm:cxnLst>
    <dgm:cxn modelId="{07524FBC-142A-4637-BD67-ED1721E43692}" type="presOf" srcId="{F65841A1-D638-4DC3-94E6-589066D5CB33}" destId="{A8CAFEBC-ABFD-4B02-A2E3-DC1842FC0AEC}" srcOrd="0" destOrd="5" presId="urn:microsoft.com/office/officeart/2005/8/layout/lProcess2"/>
    <dgm:cxn modelId="{3B8F2A82-8B09-4317-846F-B9E7CB2CEFA1}" type="presOf" srcId="{7D1809BA-D9BF-4A68-A3D2-F5B2227E611D}" destId="{4B2AF897-590E-48D2-95D8-B6671DBF1AF2}"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C7A059C1-A9BA-4345-836F-E9D07662A93E}" srcId="{1E60C69F-53E8-48AC-88DE-D50E1726A1F9}" destId="{23723C02-7671-41B2-82C0-7A4291FE69F5}" srcOrd="0" destOrd="0" parTransId="{12BE1AFE-014A-4E4D-834B-0CC27288F3E7}" sibTransId="{574DCBAE-A4B5-450C-8D32-8D55F40E6BFF}"/>
    <dgm:cxn modelId="{E7BE2427-A6CD-400A-AA1F-DFC9A4DEF50A}" srcId="{6AF8CB23-140F-4BF4-B5AC-191DC031CEDF}" destId="{5895EEC6-FD6A-46AF-9DB2-08CDBF7A2E23}" srcOrd="1" destOrd="0" parTransId="{8176B1FB-C8AC-4A6B-BDDA-D905A6A257C3}" sibTransId="{217CBE63-14D7-4B15-8E2E-98AEF36CED23}"/>
    <dgm:cxn modelId="{6C9EAA59-3EC8-469E-9666-4DCCEF9EE863}" type="presOf" srcId="{46D2559C-1D32-4538-A572-614F48BAF2E0}" destId="{4296D3E8-5092-4EE7-B380-9D598DD1A897}" srcOrd="1" destOrd="0" presId="urn:microsoft.com/office/officeart/2005/8/layout/lProcess2"/>
    <dgm:cxn modelId="{5987CBD1-7ACC-45E5-8113-1638C04FAF6E}" srcId="{6AF8CB23-140F-4BF4-B5AC-191DC031CEDF}" destId="{F65841A1-D638-4DC3-94E6-589066D5CB33}" srcOrd="4" destOrd="0" parTransId="{AD543A85-F6AD-4074-9FC4-FC233E559F1D}" sibTransId="{DA5553FF-5613-4F6E-936C-6637AD333F93}"/>
    <dgm:cxn modelId="{06847BE2-60B2-44DD-BB21-3B917BFD7380}" type="presOf" srcId="{EED063F3-EDBB-4F45-AA2F-9C4382F85C4E}" destId="{1FC90346-5C90-47DE-8338-1D919620C0A6}" srcOrd="0" destOrd="0" presId="urn:microsoft.com/office/officeart/2005/8/layout/lProcess2"/>
    <dgm:cxn modelId="{705EA40B-F270-4622-AEC4-966B0B9A88CF}" type="presOf" srcId="{46D2559C-1D32-4538-A572-614F48BAF2E0}" destId="{B92513D3-B88B-4FE1-B726-2FDF262FF6DA}" srcOrd="0" destOrd="0" presId="urn:microsoft.com/office/officeart/2005/8/layout/lProcess2"/>
    <dgm:cxn modelId="{222C5CCA-47B9-4A4A-B6FC-17D17BB3B25F}" srcId="{B8F1CF92-6498-458A-ABD4-F0E4AA0E5A8D}" destId="{19CB61C3-BE47-46D2-8B3D-FC419A4D538A}" srcOrd="1" destOrd="0" parTransId="{6C908794-BDDC-4CD2-AB78-3E609FD8F5F4}" sibTransId="{7EB0E1E2-970C-46FE-9865-E29BF5682BDD}"/>
    <dgm:cxn modelId="{893774C1-4B7B-4475-9B6C-90559C772D5E}" srcId="{2A5BF518-3B88-43C5-AE6C-A529B4BBA776}" destId="{9E012758-009C-407A-9F40-46BC4AFE06D2}" srcOrd="1" destOrd="0" parTransId="{3C8ED0BA-0313-4051-A06C-B93EA7E51922}" sibTransId="{6EE39456-4013-462A-A44A-AFEB50A8FCAA}"/>
    <dgm:cxn modelId="{D3211150-FACE-4C17-A299-6281D4A7CCEB}" srcId="{26A314DF-12B7-4E4B-A891-D2CCCAB89411}" destId="{7D1809BA-D9BF-4A68-A3D2-F5B2227E611D}" srcOrd="0" destOrd="0" parTransId="{68B6A1C2-E809-44E9-8DBD-C260AC7E152A}" sibTransId="{E83DA8D0-459B-4A7E-9A17-9DD044C49A8A}"/>
    <dgm:cxn modelId="{E817BFDF-715A-4B79-A657-1540EE46E9DB}" srcId="{0FCFE305-7FDF-4121-9A19-4847B930E0A4}" destId="{C5D63993-86AB-41B9-B01C-A31E16BAC4DB}" srcOrd="0" destOrd="0" parTransId="{38AA80FF-1143-4838-A082-CF04187DAC15}" sibTransId="{87E9AFC4-638F-4ECD-8660-79BC4329D8CD}"/>
    <dgm:cxn modelId="{2CE57987-B5BE-4AED-A633-5BF2890F2F87}" srcId="{23723C02-7671-41B2-82C0-7A4291FE69F5}" destId="{67ED277D-773A-4546-BE19-9068881BA21F}" srcOrd="2" destOrd="0" parTransId="{E74760AD-52FD-4D9E-9A60-07E4F8380F9F}" sibTransId="{DEEAF8ED-4CE6-4858-9731-9684FCBB0DD3}"/>
    <dgm:cxn modelId="{756211D9-3222-4700-82EB-16278E64224D}" srcId="{B8F1CF92-6498-458A-ABD4-F0E4AA0E5A8D}" destId="{3D25D597-477E-4228-A5CE-5ED40BE24892}" srcOrd="0" destOrd="0" parTransId="{BCD14D6E-3FAF-446D-B290-CAB02AA54019}" sibTransId="{6D960FA2-7372-4D4D-B426-FD26F532E409}"/>
    <dgm:cxn modelId="{C5B93D43-8BEC-422B-A8B6-4C7FEFA8F6DA}" srcId="{23723C02-7671-41B2-82C0-7A4291FE69F5}" destId="{972FF8FD-4276-4379-9416-EF0AEBD430A7}" srcOrd="0" destOrd="0" parTransId="{4DE07BB2-F6B5-4CB4-A357-811DC525ABBE}" sibTransId="{B0F98B26-6F4E-412B-9774-EA55C1E5E27A}"/>
    <dgm:cxn modelId="{E8A9ED5E-438C-46EE-A1F5-7792D1A16CA6}" type="presOf" srcId="{972FF8FD-4276-4379-9416-EF0AEBD430A7}" destId="{DAD35F94-6C3F-47BF-96EE-E36C69313349}" srcOrd="0" destOrd="0" presId="urn:microsoft.com/office/officeart/2005/8/layout/lProcess2"/>
    <dgm:cxn modelId="{7F748144-0120-476D-9583-8A04368325C7}" type="presOf" srcId="{9C98B702-AF5F-4287-B4CF-C006095E8A8E}" destId="{A8CAFEBC-ABFD-4B02-A2E3-DC1842FC0AEC}" srcOrd="0" destOrd="4" presId="urn:microsoft.com/office/officeart/2005/8/layout/lProcess2"/>
    <dgm:cxn modelId="{11664CE0-5CA3-415C-928B-5D26ECF63F82}" type="presOf" srcId="{9E012758-009C-407A-9F40-46BC4AFE06D2}" destId="{55806251-F107-46E7-8EE5-949F47020EE4}" srcOrd="0" destOrd="2" presId="urn:microsoft.com/office/officeart/2005/8/layout/lProcess2"/>
    <dgm:cxn modelId="{F4348A34-00A7-4299-ACDF-58BB163519CB}" srcId="{1E60C69F-53E8-48AC-88DE-D50E1726A1F9}" destId="{A3F14993-153F-47BA-964E-54268AF2E21F}" srcOrd="1" destOrd="0" parTransId="{0834DE99-3D39-4507-A6F2-864F0C2403B3}" sibTransId="{60E43F24-C833-4416-BCE4-26D05658510C}"/>
    <dgm:cxn modelId="{9356F083-7FCE-45C9-962B-573140B01A14}" type="presOf" srcId="{19CB61C3-BE47-46D2-8B3D-FC419A4D538A}" destId="{AD296A9D-7BD9-4DC6-A72E-FE0661F0EADC}" srcOrd="0" destOrd="2" presId="urn:microsoft.com/office/officeart/2005/8/layout/lProcess2"/>
    <dgm:cxn modelId="{A9938C01-478A-409E-A2C7-162F3A03473C}" type="presOf" srcId="{2A5BF518-3B88-43C5-AE6C-A529B4BBA776}" destId="{55806251-F107-46E7-8EE5-949F47020EE4}" srcOrd="0" destOrd="0" presId="urn:microsoft.com/office/officeart/2005/8/layout/lProcess2"/>
    <dgm:cxn modelId="{FB5325DB-D67E-49A8-9199-7A375F576AAC}" type="presOf" srcId="{6AF8CB23-140F-4BF4-B5AC-191DC031CEDF}" destId="{A8CAFEBC-ABFD-4B02-A2E3-DC1842FC0AEC}"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0A265C9F-0643-4427-A36B-9F90EDCCB8A7}" srcId="{6AF8CB23-140F-4BF4-B5AC-191DC031CEDF}" destId="{9C98B702-AF5F-4287-B4CF-C006095E8A8E}" srcOrd="3" destOrd="0" parTransId="{AF1CB4CE-36DB-48B6-BA3B-BCFDA55C9D0E}" sibTransId="{81DE494E-678C-486A-9FF0-3B3A84DE7CB9}"/>
    <dgm:cxn modelId="{4D3C83E3-70F6-426B-ADD2-961C99887675}" type="presOf" srcId="{0FCFE305-7FDF-4121-9A19-4847B930E0A4}" destId="{AFD33783-5F4D-4966-AA28-19A3E66C9B22}" srcOrd="0" destOrd="0" presId="urn:microsoft.com/office/officeart/2005/8/layout/lProcess2"/>
    <dgm:cxn modelId="{E8FCD081-1BBA-419F-9C35-6F7C63C4F952}" type="presOf" srcId="{A3F14993-153F-47BA-964E-54268AF2E21F}" destId="{E27039EC-FACE-4EDD-A356-9E7F6F217828}" srcOrd="1" destOrd="0" presId="urn:microsoft.com/office/officeart/2005/8/layout/lProcess2"/>
    <dgm:cxn modelId="{BE7144DD-773C-4168-8038-0E64492575BA}" type="presOf" srcId="{5895EEC6-FD6A-46AF-9DB2-08CDBF7A2E23}" destId="{A8CAFEBC-ABFD-4B02-A2E3-DC1842FC0AEC}" srcOrd="0" destOrd="2"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ED0FA0D9-4D6B-4A4D-860B-F7B2D60C214B}" type="presOf" srcId="{26A314DF-12B7-4E4B-A891-D2CCCAB89411}" destId="{4E3244BE-2B1F-4EED-BD70-80D2421DC976}" srcOrd="0" destOrd="0" presId="urn:microsoft.com/office/officeart/2005/8/layout/lProcess2"/>
    <dgm:cxn modelId="{9CF349EF-60AE-4255-96AD-6C1677CFE166}" srcId="{26A314DF-12B7-4E4B-A891-D2CCCAB89411}" destId="{AAA7B775-9AC4-40AF-AF42-EE693B945B1A}" srcOrd="1" destOrd="0" parTransId="{3D906802-344D-453F-B85C-777F73BB108A}" sibTransId="{14E1C051-F352-4A9E-90EC-3D0DA87FF796}"/>
    <dgm:cxn modelId="{EBC56454-120D-489E-8F51-E0B02063C58D}" srcId="{1E60C69F-53E8-48AC-88DE-D50E1726A1F9}" destId="{46D2559C-1D32-4538-A572-614F48BAF2E0}" srcOrd="3" destOrd="0" parTransId="{3B83AD29-ACE9-4A1B-83D5-EC83BDFF1788}" sibTransId="{92AE2E55-3065-447E-BCEE-1465B6C70A0F}"/>
    <dgm:cxn modelId="{59D54462-F6F1-422F-BD90-69B245780680}" type="presOf" srcId="{A3F14993-153F-47BA-964E-54268AF2E21F}" destId="{3D96B5C1-29CD-40BB-8820-35E50FA416DB}" srcOrd="0" destOrd="0" presId="urn:microsoft.com/office/officeart/2005/8/layout/lProcess2"/>
    <dgm:cxn modelId="{D093449D-7C1F-400F-96A4-E73FB18C58F1}" srcId="{46D2559C-1D32-4538-A572-614F48BAF2E0}" destId="{B8F1CF92-6498-458A-ABD4-F0E4AA0E5A8D}" srcOrd="1" destOrd="0" parTransId="{F7BC8155-CD57-43D5-8207-82324F6F9922}" sibTransId="{3BB4F8C0-EA60-4A47-80EB-86B5D517249D}"/>
    <dgm:cxn modelId="{561ACB47-B37D-461D-84DF-74D57539B1B4}" srcId="{2A5BF518-3B88-43C5-AE6C-A529B4BBA776}" destId="{F2953EDB-58EE-43A6-AE0F-AB68BCB8D246}" srcOrd="0" destOrd="0" parTransId="{F24CB4BF-5012-40F1-90AC-297CBEC2606A}" sibTransId="{02A08F47-FA0E-499F-A478-6DEB3F0223A5}"/>
    <dgm:cxn modelId="{2CE76A5E-E0B6-4E9A-9D7A-717ABC2620BD}" srcId="{26A314DF-12B7-4E4B-A891-D2CCCAB89411}" destId="{EED063F3-EDBB-4F45-AA2F-9C4382F85C4E}" srcOrd="2" destOrd="0" parTransId="{26AA3477-7D52-4C9B-A137-27EA84CAA56D}" sibTransId="{AF3B6536-C719-4F7F-9EE3-82A30EDF1335}"/>
    <dgm:cxn modelId="{8509E787-8401-4BC9-8E43-6E7B21F8C68D}" type="presOf" srcId="{F2953EDB-58EE-43A6-AE0F-AB68BCB8D246}" destId="{55806251-F107-46E7-8EE5-949F47020EE4}" srcOrd="0" destOrd="1" presId="urn:microsoft.com/office/officeart/2005/8/layout/lProcess2"/>
    <dgm:cxn modelId="{BADE6738-596A-4698-A2C6-28F11BF068D8}" srcId="{6AF8CB23-140F-4BF4-B5AC-191DC031CEDF}" destId="{4DA05FE6-7AFF-4A02-AE1A-16F21798CE04}" srcOrd="2" destOrd="0" parTransId="{61F7AD07-3052-42EA-96D1-E39A90212DC3}" sibTransId="{6A6A0F9B-FEE0-4D99-A1C2-5CAA2EEB5239}"/>
    <dgm:cxn modelId="{B0A8AB6B-143A-4771-9F91-C9B715F946F4}" srcId="{0FCFE305-7FDF-4121-9A19-4847B930E0A4}" destId="{A034B519-472A-435C-AAD6-5C36DA15E4D5}" srcOrd="1" destOrd="0" parTransId="{82629FFF-79B4-4982-9C8E-4939F456D90A}" sibTransId="{E0C95942-ACF4-4503-AA56-4E41874FE01B}"/>
    <dgm:cxn modelId="{BB540B76-D390-4157-8D8E-CF11BC66868D}" srcId="{A3F14993-153F-47BA-964E-54268AF2E21F}" destId="{CB0CD200-2049-4686-B3A7-2E0F50F27418}" srcOrd="2" destOrd="0" parTransId="{CCBBE8C2-A776-4649-9F40-EFC26FF3D926}" sibTransId="{F5E56731-238E-487A-9056-32C69F5820D4}"/>
    <dgm:cxn modelId="{16B77817-D24C-404A-AB01-82E363C01865}" srcId="{23723C02-7671-41B2-82C0-7A4291FE69F5}" destId="{80984163-296D-439B-AEB6-6A2E34FE1F00}" srcOrd="3" destOrd="0" parTransId="{3A8DB6C0-77A5-45D4-BF69-CF09FA6E98ED}" sibTransId="{20629E35-CF44-41C9-984B-70AB4C137B5D}"/>
    <dgm:cxn modelId="{7010D001-9F82-48E0-A5B5-0F48C3132D49}" type="presOf" srcId="{AAA7B775-9AC4-40AF-AF42-EE693B945B1A}" destId="{2883EA21-7A79-404A-915D-92ADDE7CC133}" srcOrd="0" destOrd="0" presId="urn:microsoft.com/office/officeart/2005/8/layout/lProcess2"/>
    <dgm:cxn modelId="{B6C0FD08-F356-4C7B-A2FB-A87A3EB5DFE2}" type="presOf" srcId="{B8F1CF92-6498-458A-ABD4-F0E4AA0E5A8D}" destId="{AD296A9D-7BD9-4DC6-A72E-FE0661F0EADC}" srcOrd="0" destOrd="0" presId="urn:microsoft.com/office/officeart/2005/8/layout/lProcess2"/>
    <dgm:cxn modelId="{A03B03C0-394F-4CA3-AF34-60923E5FB421}" type="presOf" srcId="{23723C02-7671-41B2-82C0-7A4291FE69F5}" destId="{B87AC60D-D7C5-4E4B-899E-79216DBA7A52}" srcOrd="1" destOrd="0" presId="urn:microsoft.com/office/officeart/2005/8/layout/lProcess2"/>
    <dgm:cxn modelId="{2CEA5237-ACCC-4381-9EF8-C40D2421B37B}" type="presOf" srcId="{67ED277D-773A-4546-BE19-9068881BA21F}" destId="{3867D8B8-7BE6-46DD-A4B7-89705CBB9A6A}"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8AB4AEF-C33D-4CE0-8AD1-E6F2122F7B6F}" type="presOf" srcId="{26A314DF-12B7-4E4B-A891-D2CCCAB89411}" destId="{C997BDBA-C790-46E4-86AA-6590F1C950B6}" srcOrd="1" destOrd="0" presId="urn:microsoft.com/office/officeart/2005/8/layout/lProcess2"/>
    <dgm:cxn modelId="{3E9EDF33-556A-4C00-BE55-6F45D46EE721}" type="presOf" srcId="{3D25D597-477E-4228-A5CE-5ED40BE24892}" destId="{AD296A9D-7BD9-4DC6-A72E-FE0661F0EADC}" srcOrd="0" destOrd="1" presId="urn:microsoft.com/office/officeart/2005/8/layout/lProcess2"/>
    <dgm:cxn modelId="{57D3F5EF-38F9-4F41-8728-536B229CA76B}" srcId="{46D2559C-1D32-4538-A572-614F48BAF2E0}" destId="{2A5BF518-3B88-43C5-AE6C-A529B4BBA776}" srcOrd="2" destOrd="0" parTransId="{2D9DEDB9-46B3-4979-833B-D916BA56EDB7}" sibTransId="{431B0596-9E23-4515-B9EE-865F0C9EDF36}"/>
    <dgm:cxn modelId="{F2112651-11A0-4475-BB92-2BDA1561CA8C}" type="presOf" srcId="{4DA05FE6-7AFF-4A02-AE1A-16F21798CE04}" destId="{A8CAFEBC-ABFD-4B02-A2E3-DC1842FC0AEC}" srcOrd="0" destOrd="3" presId="urn:microsoft.com/office/officeart/2005/8/layout/lProcess2"/>
    <dgm:cxn modelId="{94384FBC-88C5-4D10-9F1F-2BE15A382AC4}" srcId="{46D2559C-1D32-4538-A572-614F48BAF2E0}" destId="{6AF8CB23-140F-4BF4-B5AC-191DC031CEDF}" srcOrd="0" destOrd="0" parTransId="{9047B83A-34AC-48C1-BE06-782FD5979EC4}" sibTransId="{2A07937C-0FE2-439D-B32D-88E57BC5D92F}"/>
    <dgm:cxn modelId="{9E693BF2-EAF6-42AD-8FAB-50E95A98A561}" type="presOf" srcId="{80984163-296D-439B-AEB6-6A2E34FE1F00}" destId="{728EAEA7-84F7-476C-B910-D9189A0A8093}"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E0B9FA99-3A3E-4F94-A8DE-145EC031AFE4}" srcId="{A3F14993-153F-47BA-964E-54268AF2E21F}" destId="{58112D80-7647-4855-B486-DE4D745451AF}" srcOrd="0" destOrd="0" parTransId="{9CC8F3C8-271C-4848-90A9-6982C7649F7F}" sibTransId="{FDAB68DE-6920-41BC-9241-ACEA8C2FC3A1}"/>
    <dgm:cxn modelId="{B18DA50D-3BE6-4D60-8AD4-A48A4CD8C2B9}" srcId="{1E60C69F-53E8-48AC-88DE-D50E1726A1F9}" destId="{26A314DF-12B7-4E4B-A891-D2CCCAB89411}" srcOrd="4" destOrd="0" parTransId="{4C4CB6F8-258D-43C1-9732-39E16FAC749D}" sibTransId="{FBC5A58A-9B66-4275-B34C-9766A869AA2F}"/>
    <dgm:cxn modelId="{85FB1590-683A-4032-BF52-7B68279FA260}" srcId="{6AF8CB23-140F-4BF4-B5AC-191DC031CEDF}" destId="{E7A301FF-45A5-4CB8-A1D3-AFCEC94AE8D5}" srcOrd="0" destOrd="0" parTransId="{EA00E925-2A6E-4BA5-BC4B-1907A016C28C}" sibTransId="{049F7FA9-55B9-49CB-9397-24CA41DD0248}"/>
    <dgm:cxn modelId="{BE394036-432F-401C-8079-A0A564B423AD}" type="presOf" srcId="{BE815770-7CB1-4CA3-AB71-7FCAA9D6BAC3}" destId="{F10A362C-A91D-4A74-A348-CA7BC45D1750}" srcOrd="0" destOrd="0" presId="urn:microsoft.com/office/officeart/2005/8/layout/lProcess2"/>
    <dgm:cxn modelId="{8EF4E3C5-90C3-4F6B-9CAE-36FA2E7A3BF0}" type="presOf" srcId="{CB0CD200-2049-4686-B3A7-2E0F50F27418}" destId="{DD7B2598-D467-4156-B2E1-2D6DC8A992E7}" srcOrd="0" destOrd="0" presId="urn:microsoft.com/office/officeart/2005/8/layout/lProcess2"/>
    <dgm:cxn modelId="{C984C5F2-B677-45BE-8E9A-745A0A48270A}" type="presOf" srcId="{414F514A-5247-4E09-BAE3-E5D7C6C720DD}" destId="{4B2DD93D-DA16-4397-8F0F-B20B417F1607}"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170DCF81-652B-49B5-A1BF-3DCB795F9569}" type="presOf" srcId="{C5D63993-86AB-41B9-B01C-A31E16BAC4DB}" destId="{24139C42-536D-433D-8A4F-FAEE25CAF71F}"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4D08FD81-F11F-4FAB-B3E1-C661407E1093}" type="presOf" srcId="{E7A301FF-45A5-4CB8-A1D3-AFCEC94AE8D5}" destId="{A8CAFEBC-ABFD-4B02-A2E3-DC1842FC0AEC}" srcOrd="0" destOrd="1"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 modelId="{F1EDA891-610C-4284-8CFE-0A6D6177E0AA}" type="presParOf" srcId="{FA3F1A5A-EBEC-45B6-B5A7-BBAA1712988D}" destId="{D42A59D6-C8F0-4A60-99AF-EEDA694F8281}" srcOrd="5" destOrd="0" presId="urn:microsoft.com/office/officeart/2005/8/layout/lProcess2"/>
    <dgm:cxn modelId="{3E26E2CB-A110-4088-9582-D67EFB420CEA}" type="presParOf" srcId="{FA3F1A5A-EBEC-45B6-B5A7-BBAA1712988D}" destId="{82094EBE-0B5A-4C39-A533-266AC95E2399}" srcOrd="6" destOrd="0" presId="urn:microsoft.com/office/officeart/2005/8/layout/lProcess2"/>
    <dgm:cxn modelId="{EE98ACF7-CEFF-4ADF-B1AC-84DAC327362B}" type="presParOf" srcId="{82094EBE-0B5A-4C39-A533-266AC95E2399}" destId="{B92513D3-B88B-4FE1-B726-2FDF262FF6DA}" srcOrd="0" destOrd="0" presId="urn:microsoft.com/office/officeart/2005/8/layout/lProcess2"/>
    <dgm:cxn modelId="{939DEE70-C0E5-4985-83E7-76529BA240AE}" type="presParOf" srcId="{82094EBE-0B5A-4C39-A533-266AC95E2399}" destId="{4296D3E8-5092-4EE7-B380-9D598DD1A897}" srcOrd="1" destOrd="0" presId="urn:microsoft.com/office/officeart/2005/8/layout/lProcess2"/>
    <dgm:cxn modelId="{2407C4BA-6035-429C-A2DC-8F1F5EB1FF4F}" type="presParOf" srcId="{82094EBE-0B5A-4C39-A533-266AC95E2399}" destId="{FABB4BB4-0FD0-41D7-939F-B94BD9368E48}" srcOrd="2" destOrd="0" presId="urn:microsoft.com/office/officeart/2005/8/layout/lProcess2"/>
    <dgm:cxn modelId="{6343EB59-7BEB-439D-90C9-CC10307329D4}" type="presParOf" srcId="{FABB4BB4-0FD0-41D7-939F-B94BD9368E48}" destId="{304B6A29-6221-4BB6-B6AE-B45723751D01}" srcOrd="0" destOrd="0" presId="urn:microsoft.com/office/officeart/2005/8/layout/lProcess2"/>
    <dgm:cxn modelId="{1A2375A8-B3C4-42DB-B652-490B35AB9953}" type="presParOf" srcId="{304B6A29-6221-4BB6-B6AE-B45723751D01}" destId="{A8CAFEBC-ABFD-4B02-A2E3-DC1842FC0AEC}" srcOrd="0" destOrd="0" presId="urn:microsoft.com/office/officeart/2005/8/layout/lProcess2"/>
    <dgm:cxn modelId="{F2379C6E-4097-4F76-9D82-FF65323661D7}" type="presParOf" srcId="{304B6A29-6221-4BB6-B6AE-B45723751D01}" destId="{AA597B00-B2A9-42DE-8A12-4603125EF49B}" srcOrd="1" destOrd="0" presId="urn:microsoft.com/office/officeart/2005/8/layout/lProcess2"/>
    <dgm:cxn modelId="{8DE99B10-C41C-4C6F-8BF3-2CF2A91364DF}" type="presParOf" srcId="{304B6A29-6221-4BB6-B6AE-B45723751D01}" destId="{AD296A9D-7BD9-4DC6-A72E-FE0661F0EADC}" srcOrd="2" destOrd="0" presId="urn:microsoft.com/office/officeart/2005/8/layout/lProcess2"/>
    <dgm:cxn modelId="{A969D542-A8A4-44E9-A9D8-2FE61F4B4BF0}" type="presParOf" srcId="{304B6A29-6221-4BB6-B6AE-B45723751D01}" destId="{238BBC34-9C4F-4810-A8C6-0821797295B3}" srcOrd="3" destOrd="0" presId="urn:microsoft.com/office/officeart/2005/8/layout/lProcess2"/>
    <dgm:cxn modelId="{CD5D827E-653A-403B-AB02-B6BED8E4D21E}" type="presParOf" srcId="{304B6A29-6221-4BB6-B6AE-B45723751D01}" destId="{55806251-F107-46E7-8EE5-949F47020EE4}" srcOrd="4" destOrd="0" presId="urn:microsoft.com/office/officeart/2005/8/layout/lProcess2"/>
    <dgm:cxn modelId="{85D9C759-9EB9-4C6D-8DCE-24D6D6DAEA66}" type="presParOf" srcId="{FA3F1A5A-EBEC-45B6-B5A7-BBAA1712988D}" destId="{649283A7-4471-4EB6-96D2-8B342375416C}" srcOrd="7" destOrd="0" presId="urn:microsoft.com/office/officeart/2005/8/layout/lProcess2"/>
    <dgm:cxn modelId="{46CBE03D-7292-4095-A1BB-40E831C20871}" type="presParOf" srcId="{FA3F1A5A-EBEC-45B6-B5A7-BBAA1712988D}" destId="{82A864E1-491A-4C2E-9828-E582A085BB1D}" srcOrd="8" destOrd="0" presId="urn:microsoft.com/office/officeart/2005/8/layout/lProcess2"/>
    <dgm:cxn modelId="{FF7CB556-855D-43AD-A62F-0267772A240E}" type="presParOf" srcId="{82A864E1-491A-4C2E-9828-E582A085BB1D}" destId="{4E3244BE-2B1F-4EED-BD70-80D2421DC976}" srcOrd="0" destOrd="0" presId="urn:microsoft.com/office/officeart/2005/8/layout/lProcess2"/>
    <dgm:cxn modelId="{83017BCA-F506-4B58-B727-2A894E043B25}" type="presParOf" srcId="{82A864E1-491A-4C2E-9828-E582A085BB1D}" destId="{C997BDBA-C790-46E4-86AA-6590F1C950B6}" srcOrd="1" destOrd="0" presId="urn:microsoft.com/office/officeart/2005/8/layout/lProcess2"/>
    <dgm:cxn modelId="{E58B0410-2979-4E9A-8E44-E8D1DE07B0FA}" type="presParOf" srcId="{82A864E1-491A-4C2E-9828-E582A085BB1D}" destId="{0EEE2B5A-020E-463C-BE7C-6D0BAB7EDA30}" srcOrd="2" destOrd="0" presId="urn:microsoft.com/office/officeart/2005/8/layout/lProcess2"/>
    <dgm:cxn modelId="{2E4254DF-347D-4138-9F97-D1F46EB80B01}" type="presParOf" srcId="{0EEE2B5A-020E-463C-BE7C-6D0BAB7EDA30}" destId="{4EF50789-C077-48DB-82B6-64124ADA0CDD}" srcOrd="0" destOrd="0" presId="urn:microsoft.com/office/officeart/2005/8/layout/lProcess2"/>
    <dgm:cxn modelId="{DB0BE792-037B-4B11-8D17-C9E7AEEC44D9}" type="presParOf" srcId="{4EF50789-C077-48DB-82B6-64124ADA0CDD}" destId="{4B2AF897-590E-48D2-95D8-B6671DBF1AF2}" srcOrd="0" destOrd="0" presId="urn:microsoft.com/office/officeart/2005/8/layout/lProcess2"/>
    <dgm:cxn modelId="{3E4DDD7C-B599-4CD9-8B8C-C0E9253BB324}" type="presParOf" srcId="{4EF50789-C077-48DB-82B6-64124ADA0CDD}" destId="{2A975BFF-B432-488B-9AA0-7BDA52F8D5A9}" srcOrd="1" destOrd="0" presId="urn:microsoft.com/office/officeart/2005/8/layout/lProcess2"/>
    <dgm:cxn modelId="{0B8D2C82-F16B-44C1-B2E4-36AADF739D5B}" type="presParOf" srcId="{4EF50789-C077-48DB-82B6-64124ADA0CDD}" destId="{2883EA21-7A79-404A-915D-92ADDE7CC133}" srcOrd="2" destOrd="0" presId="urn:microsoft.com/office/officeart/2005/8/layout/lProcess2"/>
    <dgm:cxn modelId="{2B7F5AE9-1E34-45C8-8480-49F56E435C5E}" type="presParOf" srcId="{4EF50789-C077-48DB-82B6-64124ADA0CDD}" destId="{8174FE1C-38CB-4507-95B7-D81EE663A583}" srcOrd="3" destOrd="0" presId="urn:microsoft.com/office/officeart/2005/8/layout/lProcess2"/>
    <dgm:cxn modelId="{7B3E81B3-F78B-4EE9-B646-538DE9FF3839}" type="presParOf" srcId="{4EF50789-C077-48DB-82B6-64124ADA0CDD}" destId="{1FC90346-5C90-47DE-8338-1D919620C0A6}" srcOrd="4" destOrd="0" presId="urn:microsoft.com/office/officeart/2005/8/layout/lProcess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3054"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1. Introdução</a:t>
          </a:r>
        </a:p>
      </dsp:txBody>
      <dsp:txXfrm>
        <a:off x="3054" y="0"/>
        <a:ext cx="1071757" cy="1623060"/>
      </dsp:txXfrm>
    </dsp:sp>
    <dsp:sp modelId="{DAD35F94-6C3F-47BF-96EE-E36C69313349}">
      <dsp:nvSpPr>
        <dsp:cNvPr id="0" name=""/>
        <dsp:cNvSpPr/>
      </dsp:nvSpPr>
      <dsp:spPr>
        <a:xfrm>
          <a:off x="110230" y="1623192"/>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Questão de Pesquisa</a:t>
          </a:r>
        </a:p>
      </dsp:txBody>
      <dsp:txXfrm>
        <a:off x="133314" y="1646276"/>
        <a:ext cx="811238" cy="741982"/>
      </dsp:txXfrm>
    </dsp:sp>
    <dsp:sp modelId="{4B2DD93D-DA16-4397-8F0F-B20B417F1607}">
      <dsp:nvSpPr>
        <dsp:cNvPr id="0" name=""/>
        <dsp:cNvSpPr/>
      </dsp:nvSpPr>
      <dsp:spPr>
        <a:xfrm>
          <a:off x="110230" y="2532597"/>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Objetivos</a:t>
          </a:r>
        </a:p>
      </dsp:txBody>
      <dsp:txXfrm>
        <a:off x="133314" y="2555681"/>
        <a:ext cx="811238" cy="741982"/>
      </dsp:txXfrm>
    </dsp:sp>
    <dsp:sp modelId="{3867D8B8-7BE6-46DD-A4B7-89705CBB9A6A}">
      <dsp:nvSpPr>
        <dsp:cNvPr id="0" name=""/>
        <dsp:cNvSpPr/>
      </dsp:nvSpPr>
      <dsp:spPr>
        <a:xfrm>
          <a:off x="110230" y="3442001"/>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Justificativas</a:t>
          </a:r>
        </a:p>
      </dsp:txBody>
      <dsp:txXfrm>
        <a:off x="133314" y="3465085"/>
        <a:ext cx="811238" cy="741982"/>
      </dsp:txXfrm>
    </dsp:sp>
    <dsp:sp modelId="{728EAEA7-84F7-476C-B910-D9189A0A8093}">
      <dsp:nvSpPr>
        <dsp:cNvPr id="0" name=""/>
        <dsp:cNvSpPr/>
      </dsp:nvSpPr>
      <dsp:spPr>
        <a:xfrm>
          <a:off x="110230" y="4351406"/>
          <a:ext cx="857406"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Estrutura do Trabalho</a:t>
          </a:r>
        </a:p>
      </dsp:txBody>
      <dsp:txXfrm>
        <a:off x="133314" y="4374490"/>
        <a:ext cx="811238" cy="741982"/>
      </dsp:txXfrm>
    </dsp:sp>
    <dsp:sp modelId="{3D96B5C1-29CD-40BB-8820-35E50FA416DB}">
      <dsp:nvSpPr>
        <dsp:cNvPr id="0" name=""/>
        <dsp:cNvSpPr/>
      </dsp:nvSpPr>
      <dsp:spPr>
        <a:xfrm>
          <a:off x="115519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2. Fundamentação Teórica</a:t>
          </a:r>
        </a:p>
      </dsp:txBody>
      <dsp:txXfrm>
        <a:off x="1155193" y="0"/>
        <a:ext cx="1071757" cy="1623060"/>
      </dsp:txXfrm>
    </dsp:sp>
    <dsp:sp modelId="{C795E80E-FED3-4DEE-A85A-770FE80ADE91}">
      <dsp:nvSpPr>
        <dsp:cNvPr id="0" name=""/>
        <dsp:cNvSpPr/>
      </dsp:nvSpPr>
      <dsp:spPr>
        <a:xfrm>
          <a:off x="126236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ep Uncertainty</a:t>
          </a:r>
        </a:p>
      </dsp:txBody>
      <dsp:txXfrm>
        <a:off x="1287482" y="1648635"/>
        <a:ext cx="807180" cy="1012661"/>
      </dsp:txXfrm>
    </dsp:sp>
    <dsp:sp modelId="{F10A362C-A91D-4A74-A348-CA7BC45D1750}">
      <dsp:nvSpPr>
        <dsp:cNvPr id="0" name=""/>
        <dsp:cNvSpPr/>
      </dsp:nvSpPr>
      <dsp:spPr>
        <a:xfrm>
          <a:off x="126236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odelagem Exploratória</a:t>
          </a:r>
        </a:p>
      </dsp:txBody>
      <dsp:txXfrm>
        <a:off x="1287482" y="2875044"/>
        <a:ext cx="807180" cy="1012661"/>
      </dsp:txXfrm>
    </dsp:sp>
    <dsp:sp modelId="{DD7B2598-D467-4156-B2E1-2D6DC8A992E7}">
      <dsp:nvSpPr>
        <dsp:cNvPr id="0" name=""/>
        <dsp:cNvSpPr/>
      </dsp:nvSpPr>
      <dsp:spPr>
        <a:xfrm>
          <a:off x="126236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RDM - Robust Decision Making</a:t>
          </a:r>
        </a:p>
      </dsp:txBody>
      <dsp:txXfrm>
        <a:off x="1287482" y="4101453"/>
        <a:ext cx="807180" cy="1012661"/>
      </dsp:txXfrm>
    </dsp:sp>
    <dsp:sp modelId="{AFD33783-5F4D-4966-AA28-19A3E66C9B22}">
      <dsp:nvSpPr>
        <dsp:cNvPr id="0" name=""/>
        <dsp:cNvSpPr/>
      </dsp:nvSpPr>
      <dsp:spPr>
        <a:xfrm>
          <a:off x="230733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3. Método de Pesquisa</a:t>
          </a:r>
        </a:p>
      </dsp:txBody>
      <dsp:txXfrm>
        <a:off x="2307333" y="0"/>
        <a:ext cx="1071757" cy="1623060"/>
      </dsp:txXfrm>
    </dsp:sp>
    <dsp:sp modelId="{24139C42-536D-433D-8A4F-FAEE25CAF71F}">
      <dsp:nvSpPr>
        <dsp:cNvPr id="0" name=""/>
        <dsp:cNvSpPr/>
      </dsp:nvSpPr>
      <dsp:spPr>
        <a:xfrm>
          <a:off x="2414509" y="162464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Delineamento da Pesquisa</a:t>
          </a:r>
        </a:p>
      </dsp:txBody>
      <dsp:txXfrm>
        <a:off x="2439622" y="1649758"/>
        <a:ext cx="807180" cy="1581023"/>
      </dsp:txXfrm>
    </dsp:sp>
    <dsp:sp modelId="{6D28501D-5BCC-43D3-A28B-D78F75437FAF}">
      <dsp:nvSpPr>
        <dsp:cNvPr id="0" name=""/>
        <dsp:cNvSpPr/>
      </dsp:nvSpPr>
      <dsp:spPr>
        <a:xfrm>
          <a:off x="2414509" y="3506855"/>
          <a:ext cx="857406"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Método de Trabalho</a:t>
          </a:r>
        </a:p>
      </dsp:txBody>
      <dsp:txXfrm>
        <a:off x="2439622" y="3531968"/>
        <a:ext cx="807180" cy="1581023"/>
      </dsp:txXfrm>
    </dsp:sp>
    <dsp:sp modelId="{B92513D3-B88B-4FE1-B726-2FDF262FF6DA}">
      <dsp:nvSpPr>
        <dsp:cNvPr id="0" name=""/>
        <dsp:cNvSpPr/>
      </dsp:nvSpPr>
      <dsp:spPr>
        <a:xfrm>
          <a:off x="3459473"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4. Aplicação e Avaliação do RDM</a:t>
          </a:r>
        </a:p>
      </dsp:txBody>
      <dsp:txXfrm>
        <a:off x="3459473" y="0"/>
        <a:ext cx="1071757" cy="1623060"/>
      </dsp:txXfrm>
    </dsp:sp>
    <dsp:sp modelId="{A8CAFEBC-ABFD-4B02-A2E3-DC1842FC0AEC}">
      <dsp:nvSpPr>
        <dsp:cNvPr id="0" name=""/>
        <dsp:cNvSpPr/>
      </dsp:nvSpPr>
      <dsp:spPr>
        <a:xfrm>
          <a:off x="3566649"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nálise RDM</a:t>
          </a:r>
        </a:p>
        <a:p>
          <a:pPr marL="57150" lvl="1" indent="-57150" algn="l" defTabSz="266700">
            <a:lnSpc>
              <a:spcPct val="90000"/>
            </a:lnSpc>
            <a:spcBef>
              <a:spcPct val="0"/>
            </a:spcBef>
            <a:spcAft>
              <a:spcPct val="15000"/>
            </a:spcAft>
            <a:buChar char="•"/>
          </a:pPr>
          <a:r>
            <a:rPr lang="pt-BR" sz="600" kern="1200"/>
            <a:t>Estruturação da Situação (XLRM)</a:t>
          </a:r>
        </a:p>
        <a:p>
          <a:pPr marL="57150" lvl="1" indent="-57150" algn="l" defTabSz="266700">
            <a:lnSpc>
              <a:spcPct val="90000"/>
            </a:lnSpc>
            <a:spcBef>
              <a:spcPct val="0"/>
            </a:spcBef>
            <a:spcAft>
              <a:spcPct val="15000"/>
            </a:spcAft>
            <a:buChar char="•"/>
          </a:pPr>
          <a:r>
            <a:rPr lang="pt-BR" sz="600" kern="1200"/>
            <a:t>Projeto do Modelo</a:t>
          </a:r>
        </a:p>
        <a:p>
          <a:pPr marL="57150" lvl="1" indent="-57150" algn="l" defTabSz="266700">
            <a:lnSpc>
              <a:spcPct val="90000"/>
            </a:lnSpc>
            <a:spcBef>
              <a:spcPct val="0"/>
            </a:spcBef>
            <a:spcAft>
              <a:spcPct val="15000"/>
            </a:spcAft>
            <a:buChar char="•"/>
          </a:pPr>
          <a:r>
            <a:rPr lang="pt-BR" sz="600" kern="1200"/>
            <a:t>Geração de Casos</a:t>
          </a:r>
        </a:p>
        <a:p>
          <a:pPr marL="57150" lvl="1" indent="-57150" algn="l" defTabSz="266700">
            <a:lnSpc>
              <a:spcPct val="90000"/>
            </a:lnSpc>
            <a:spcBef>
              <a:spcPct val="0"/>
            </a:spcBef>
            <a:spcAft>
              <a:spcPct val="15000"/>
            </a:spcAft>
            <a:buChar char="•"/>
          </a:pPr>
          <a:r>
            <a:rPr lang="pt-BR" sz="600" kern="1200"/>
            <a:t>Análise de Robustez das Decisões</a:t>
          </a:r>
        </a:p>
        <a:p>
          <a:pPr marL="57150" lvl="1" indent="-57150" algn="l" defTabSz="266700">
            <a:lnSpc>
              <a:spcPct val="90000"/>
            </a:lnSpc>
            <a:spcBef>
              <a:spcPct val="0"/>
            </a:spcBef>
            <a:spcAft>
              <a:spcPct val="15000"/>
            </a:spcAft>
            <a:buChar char="•"/>
          </a:pPr>
          <a:r>
            <a:rPr lang="pt-BR" sz="600" kern="1200"/>
            <a:t>Análise de Tradeoffs</a:t>
          </a:r>
        </a:p>
      </dsp:txBody>
      <dsp:txXfrm>
        <a:off x="3591762" y="1648635"/>
        <a:ext cx="807180" cy="1012661"/>
      </dsp:txXfrm>
    </dsp:sp>
    <dsp:sp modelId="{AD296A9D-7BD9-4DC6-A72E-FE0661F0EADC}">
      <dsp:nvSpPr>
        <dsp:cNvPr id="0" name=""/>
        <dsp:cNvSpPr/>
      </dsp:nvSpPr>
      <dsp:spPr>
        <a:xfrm>
          <a:off x="3566649"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Discussão da Análise</a:t>
          </a:r>
        </a:p>
        <a:p>
          <a:pPr marL="57150" lvl="1" indent="-57150" algn="l" defTabSz="266700">
            <a:lnSpc>
              <a:spcPct val="90000"/>
            </a:lnSpc>
            <a:spcBef>
              <a:spcPct val="0"/>
            </a:spcBef>
            <a:spcAft>
              <a:spcPct val="15000"/>
            </a:spcAft>
            <a:buChar char="•"/>
          </a:pPr>
          <a:r>
            <a:rPr lang="pt-BR" sz="600" kern="1200"/>
            <a:t>Heurísticas Contingenciais</a:t>
          </a:r>
        </a:p>
        <a:p>
          <a:pPr marL="57150" lvl="1" indent="-57150" algn="l" defTabSz="266700">
            <a:lnSpc>
              <a:spcPct val="90000"/>
            </a:lnSpc>
            <a:spcBef>
              <a:spcPct val="0"/>
            </a:spcBef>
            <a:spcAft>
              <a:spcPct val="15000"/>
            </a:spcAft>
            <a:buChar char="•"/>
          </a:pPr>
          <a:r>
            <a:rPr lang="pt-BR" sz="600" kern="1200"/>
            <a:t>Heurísticas Construtivas</a:t>
          </a:r>
        </a:p>
      </dsp:txBody>
      <dsp:txXfrm>
        <a:off x="3591762" y="2875044"/>
        <a:ext cx="807180" cy="1012661"/>
      </dsp:txXfrm>
    </dsp:sp>
    <dsp:sp modelId="{55806251-F107-46E7-8EE5-949F47020EE4}">
      <dsp:nvSpPr>
        <dsp:cNvPr id="0" name=""/>
        <dsp:cNvSpPr/>
      </dsp:nvSpPr>
      <dsp:spPr>
        <a:xfrm>
          <a:off x="3566649"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t" anchorCtr="0">
          <a:noAutofit/>
        </a:bodyPr>
        <a:lstStyle/>
        <a:p>
          <a:pPr marL="0" lvl="0" indent="0" algn="l" defTabSz="355600">
            <a:lnSpc>
              <a:spcPct val="90000"/>
            </a:lnSpc>
            <a:spcBef>
              <a:spcPct val="0"/>
            </a:spcBef>
            <a:spcAft>
              <a:spcPct val="35000"/>
            </a:spcAft>
            <a:buNone/>
          </a:pPr>
          <a:r>
            <a:rPr lang="pt-BR" sz="800" kern="1200"/>
            <a:t>Avaliação</a:t>
          </a:r>
        </a:p>
        <a:p>
          <a:pPr marL="57150" lvl="1" indent="-57150" algn="l" defTabSz="266700">
            <a:lnSpc>
              <a:spcPct val="90000"/>
            </a:lnSpc>
            <a:spcBef>
              <a:spcPct val="0"/>
            </a:spcBef>
            <a:spcAft>
              <a:spcPct val="15000"/>
            </a:spcAft>
            <a:buChar char="•"/>
          </a:pPr>
          <a:r>
            <a:rPr lang="pt-BR" sz="600" kern="1200"/>
            <a:t>Avaliação da Aplicação do Método</a:t>
          </a:r>
        </a:p>
        <a:p>
          <a:pPr marL="57150" lvl="1" indent="-57150" algn="l" defTabSz="266700">
            <a:lnSpc>
              <a:spcPct val="90000"/>
            </a:lnSpc>
            <a:spcBef>
              <a:spcPct val="0"/>
            </a:spcBef>
            <a:spcAft>
              <a:spcPct val="15000"/>
            </a:spcAft>
            <a:buChar char="•"/>
          </a:pPr>
          <a:r>
            <a:rPr lang="pt-BR" sz="600" kern="1200"/>
            <a:t>Avaliação do Método</a:t>
          </a:r>
        </a:p>
      </dsp:txBody>
      <dsp:txXfrm>
        <a:off x="3591762" y="4101453"/>
        <a:ext cx="807180" cy="1012661"/>
      </dsp:txXfrm>
    </dsp:sp>
    <dsp:sp modelId="{4E3244BE-2B1F-4EED-BD70-80D2421DC976}">
      <dsp:nvSpPr>
        <dsp:cNvPr id="0" name=""/>
        <dsp:cNvSpPr/>
      </dsp:nvSpPr>
      <dsp:spPr>
        <a:xfrm>
          <a:off x="4611612" y="0"/>
          <a:ext cx="1071757"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pt-BR" sz="1100" kern="1200"/>
            <a:t>5. Conclusão</a:t>
          </a:r>
        </a:p>
      </dsp:txBody>
      <dsp:txXfrm>
        <a:off x="4611612" y="0"/>
        <a:ext cx="1071757" cy="1623060"/>
      </dsp:txXfrm>
    </dsp:sp>
    <dsp:sp modelId="{4B2AF897-590E-48D2-95D8-B6671DBF1AF2}">
      <dsp:nvSpPr>
        <dsp:cNvPr id="0" name=""/>
        <dsp:cNvSpPr/>
      </dsp:nvSpPr>
      <dsp:spPr>
        <a:xfrm>
          <a:off x="4718788" y="1623522"/>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Contribuições do Trabalho</a:t>
          </a:r>
        </a:p>
      </dsp:txBody>
      <dsp:txXfrm>
        <a:off x="4743901" y="1648635"/>
        <a:ext cx="807180" cy="1012661"/>
      </dsp:txXfrm>
    </dsp:sp>
    <dsp:sp modelId="{2883EA21-7A79-404A-915D-92ADDE7CC133}">
      <dsp:nvSpPr>
        <dsp:cNvPr id="0" name=""/>
        <dsp:cNvSpPr/>
      </dsp:nvSpPr>
      <dsp:spPr>
        <a:xfrm>
          <a:off x="4718788" y="2849931"/>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Limitações</a:t>
          </a:r>
        </a:p>
      </dsp:txBody>
      <dsp:txXfrm>
        <a:off x="4743901" y="2875044"/>
        <a:ext cx="807180" cy="1012661"/>
      </dsp:txXfrm>
    </dsp:sp>
    <dsp:sp modelId="{1FC90346-5C90-47DE-8338-1D919620C0A6}">
      <dsp:nvSpPr>
        <dsp:cNvPr id="0" name=""/>
        <dsp:cNvSpPr/>
      </dsp:nvSpPr>
      <dsp:spPr>
        <a:xfrm>
          <a:off x="4718788" y="4076340"/>
          <a:ext cx="857406"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15240" rIns="20320" bIns="15240" numCol="1" spcCol="1270" anchor="ctr" anchorCtr="0">
          <a:noAutofit/>
        </a:bodyPr>
        <a:lstStyle/>
        <a:p>
          <a:pPr marL="0" lvl="0" indent="0" algn="ctr" defTabSz="355600">
            <a:lnSpc>
              <a:spcPct val="90000"/>
            </a:lnSpc>
            <a:spcBef>
              <a:spcPct val="0"/>
            </a:spcBef>
            <a:spcAft>
              <a:spcPct val="35000"/>
            </a:spcAft>
            <a:buNone/>
          </a:pPr>
          <a:r>
            <a:rPr lang="pt-BR" sz="800" kern="1200"/>
            <a:t>Trabalhos Futuros</a:t>
          </a:r>
        </a:p>
      </dsp:txBody>
      <dsp:txXfrm>
        <a:off x="4743901" y="4101453"/>
        <a:ext cx="807180" cy="1012661"/>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21C02E-C13B-419F-9630-F9AC7B71B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33</TotalTime>
  <Pages>88</Pages>
  <Words>158188</Words>
  <Characters>854218</Characters>
  <Application>Microsoft Office Word</Application>
  <DocSecurity>0</DocSecurity>
  <Lines>7118</Lines>
  <Paragraphs>20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1728</cp:revision>
  <cp:lastPrinted>2017-04-07T20:05:00Z</cp:lastPrinted>
  <dcterms:created xsi:type="dcterms:W3CDTF">2016-11-28T16:25:00Z</dcterms:created>
  <dcterms:modified xsi:type="dcterms:W3CDTF">2017-04-29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